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52D8CD4" w:rsidR="006E4797" w:rsidRPr="00D32F3B" w:rsidRDefault="00551D82" w:rsidP="00D32F3B">
      <w:pPr>
        <w:pBdr>
          <w:top w:val="nil"/>
          <w:left w:val="nil"/>
          <w:bottom w:val="nil"/>
          <w:right w:val="nil"/>
          <w:between w:val="nil"/>
        </w:pBdr>
        <w:rPr>
          <w:color w:val="000000"/>
        </w:rPr>
      </w:pPr>
      <w:r w:rsidRPr="00D32F3B">
        <w:rPr>
          <w:b/>
          <w:color w:val="000000"/>
        </w:rPr>
        <w:t>TITLE:</w:t>
      </w:r>
      <w:r w:rsidRPr="00D32F3B">
        <w:rPr>
          <w:color w:val="000000"/>
        </w:rPr>
        <w:t xml:space="preserve"> </w:t>
      </w:r>
    </w:p>
    <w:p w14:paraId="59AAC127" w14:textId="14C56D06" w:rsidR="006E4797" w:rsidRPr="00D32F3B" w:rsidRDefault="00D63610" w:rsidP="00D32F3B">
      <w:pPr>
        <w:rPr>
          <w:color w:val="808080"/>
        </w:rPr>
      </w:pPr>
      <w:r w:rsidRPr="00D32F3B">
        <w:rPr>
          <w:rFonts w:eastAsia="Times New Roman"/>
          <w:color w:val="222222"/>
          <w:lang w:eastAsia="zh-TW"/>
        </w:rPr>
        <w:t>High</w:t>
      </w:r>
      <w:r w:rsidR="004C0B65" w:rsidRPr="00D32F3B">
        <w:rPr>
          <w:rFonts w:eastAsia="Times New Roman"/>
          <w:color w:val="222222"/>
          <w:lang w:eastAsia="zh-TW"/>
        </w:rPr>
        <w:t>-Throughput Optical Controlling and Recording Calcium Signal in iPSC-Derived Cardiomyocytes for Toxicity Testing and Phenotypic Drug Screening</w:t>
      </w:r>
    </w:p>
    <w:p w14:paraId="06C0C87E" w14:textId="77777777" w:rsidR="006E4797" w:rsidRPr="00D32F3B" w:rsidRDefault="006E4797" w:rsidP="00D32F3B">
      <w:pPr>
        <w:rPr>
          <w:b/>
        </w:rPr>
      </w:pPr>
    </w:p>
    <w:p w14:paraId="2CD8481E" w14:textId="3D01DA48" w:rsidR="006E4797" w:rsidRPr="00D32F3B" w:rsidRDefault="00551D82" w:rsidP="00D32F3B">
      <w:pPr>
        <w:rPr>
          <w:color w:val="808080"/>
        </w:rPr>
      </w:pPr>
      <w:r w:rsidRPr="00D32F3B">
        <w:rPr>
          <w:b/>
        </w:rPr>
        <w:t xml:space="preserve">AUTHORS AND AFFILIATIONS: </w:t>
      </w:r>
    </w:p>
    <w:p w14:paraId="151AFAA3" w14:textId="7E295E65" w:rsidR="00027E02" w:rsidRPr="00D32F3B" w:rsidRDefault="00D60431" w:rsidP="00D32F3B">
      <w:pPr>
        <w:rPr>
          <w:color w:val="000000" w:themeColor="text1"/>
        </w:rPr>
      </w:pPr>
      <w:r w:rsidRPr="00D32F3B">
        <w:rPr>
          <w:color w:val="000000" w:themeColor="text1"/>
        </w:rPr>
        <w:t>Yu-Fen Chang</w:t>
      </w:r>
      <w:r w:rsidR="00740859" w:rsidRPr="00D32F3B">
        <w:rPr>
          <w:color w:val="000000" w:themeColor="text1"/>
          <w:vertAlign w:val="superscript"/>
        </w:rPr>
        <w:t>1</w:t>
      </w:r>
      <w:r w:rsidR="00740859" w:rsidRPr="00D32F3B">
        <w:rPr>
          <w:color w:val="000000" w:themeColor="text1"/>
        </w:rPr>
        <w:t>*</w:t>
      </w:r>
      <w:r w:rsidRPr="00D32F3B">
        <w:rPr>
          <w:color w:val="000000" w:themeColor="text1"/>
        </w:rPr>
        <w:t>, Wan-</w:t>
      </w:r>
      <w:r w:rsidR="008454BE" w:rsidRPr="00D32F3B">
        <w:rPr>
          <w:color w:val="000000" w:themeColor="text1"/>
        </w:rPr>
        <w:t>C</w:t>
      </w:r>
      <w:r w:rsidRPr="00D32F3B">
        <w:rPr>
          <w:color w:val="000000" w:themeColor="text1"/>
        </w:rPr>
        <w:t>hi Su</w:t>
      </w:r>
      <w:r w:rsidR="00740859" w:rsidRPr="00D32F3B">
        <w:rPr>
          <w:color w:val="000000" w:themeColor="text1"/>
          <w:vertAlign w:val="superscript"/>
        </w:rPr>
        <w:t>1</w:t>
      </w:r>
      <w:r w:rsidRPr="00D32F3B">
        <w:rPr>
          <w:color w:val="000000" w:themeColor="text1"/>
        </w:rPr>
        <w:t>, Chih-Chuan Su</w:t>
      </w:r>
      <w:r w:rsidR="00740859" w:rsidRPr="00D32F3B">
        <w:rPr>
          <w:color w:val="000000" w:themeColor="text1"/>
          <w:vertAlign w:val="superscript"/>
        </w:rPr>
        <w:t>1</w:t>
      </w:r>
      <w:r w:rsidRPr="00D32F3B">
        <w:rPr>
          <w:color w:val="000000" w:themeColor="text1"/>
        </w:rPr>
        <w:t>,</w:t>
      </w:r>
      <w:r w:rsidR="005813B2" w:rsidRPr="00D32F3B">
        <w:rPr>
          <w:color w:val="000000" w:themeColor="text1"/>
        </w:rPr>
        <w:t xml:space="preserve"> Min-Wen Chung</w:t>
      </w:r>
      <w:r w:rsidR="005813B2" w:rsidRPr="00D32F3B">
        <w:rPr>
          <w:color w:val="000000" w:themeColor="text1"/>
          <w:vertAlign w:val="superscript"/>
        </w:rPr>
        <w:t>1</w:t>
      </w:r>
      <w:r w:rsidR="005813B2" w:rsidRPr="00D32F3B">
        <w:rPr>
          <w:color w:val="000000" w:themeColor="text1"/>
        </w:rPr>
        <w:t xml:space="preserve">, </w:t>
      </w:r>
      <w:r w:rsidRPr="00D32F3B">
        <w:rPr>
          <w:color w:val="000000" w:themeColor="text1"/>
        </w:rPr>
        <w:t>Jin</w:t>
      </w:r>
      <w:r w:rsidR="00740859" w:rsidRPr="00D32F3B">
        <w:rPr>
          <w:color w:val="000000" w:themeColor="text1"/>
        </w:rPr>
        <w:t xml:space="preserve"> Chang</w:t>
      </w:r>
      <w:r w:rsidR="00740859" w:rsidRPr="00D32F3B">
        <w:rPr>
          <w:color w:val="000000" w:themeColor="text1"/>
          <w:vertAlign w:val="superscript"/>
        </w:rPr>
        <w:t>2</w:t>
      </w:r>
      <w:r w:rsidR="00740859" w:rsidRPr="00D32F3B">
        <w:rPr>
          <w:color w:val="000000" w:themeColor="text1"/>
        </w:rPr>
        <w:t xml:space="preserve">, </w:t>
      </w:r>
      <w:r w:rsidR="00881561" w:rsidRPr="00D32F3B">
        <w:rPr>
          <w:color w:val="000000" w:themeColor="text1"/>
          <w:shd w:val="clear" w:color="auto" w:fill="FFFFFF"/>
        </w:rPr>
        <w:t>You-Yi Li</w:t>
      </w:r>
      <w:r w:rsidR="00881561" w:rsidRPr="00D32F3B">
        <w:rPr>
          <w:color w:val="000000" w:themeColor="text1"/>
          <w:shd w:val="clear" w:color="auto" w:fill="FFFFFF"/>
          <w:vertAlign w:val="superscript"/>
        </w:rPr>
        <w:t>3</w:t>
      </w:r>
      <w:r w:rsidR="00881561" w:rsidRPr="00D32F3B">
        <w:rPr>
          <w:color w:val="000000" w:themeColor="text1"/>
          <w:shd w:val="clear" w:color="auto" w:fill="FFFFFF"/>
        </w:rPr>
        <w:t>, Yi-Ju Kao</w:t>
      </w:r>
      <w:r w:rsidR="00881561" w:rsidRPr="00D32F3B">
        <w:rPr>
          <w:color w:val="000000" w:themeColor="text1"/>
          <w:shd w:val="clear" w:color="auto" w:fill="FFFFFF"/>
          <w:vertAlign w:val="superscript"/>
        </w:rPr>
        <w:t>3</w:t>
      </w:r>
      <w:r w:rsidR="00740859" w:rsidRPr="00D32F3B">
        <w:rPr>
          <w:color w:val="000000" w:themeColor="text1"/>
        </w:rPr>
        <w:t>, Wen-</w:t>
      </w:r>
      <w:r w:rsidR="00881561" w:rsidRPr="00D32F3B">
        <w:rPr>
          <w:color w:val="000000" w:themeColor="text1"/>
        </w:rPr>
        <w:t>P</w:t>
      </w:r>
      <w:r w:rsidR="00740859" w:rsidRPr="00D32F3B">
        <w:rPr>
          <w:color w:val="000000" w:themeColor="text1"/>
        </w:rPr>
        <w:t>in Chen</w:t>
      </w:r>
      <w:r w:rsidR="00740859" w:rsidRPr="00D32F3B">
        <w:rPr>
          <w:color w:val="000000" w:themeColor="text1"/>
          <w:vertAlign w:val="superscript"/>
        </w:rPr>
        <w:t>3</w:t>
      </w:r>
      <w:r w:rsidR="00740859" w:rsidRPr="00D32F3B">
        <w:rPr>
          <w:color w:val="000000" w:themeColor="text1"/>
        </w:rPr>
        <w:t>, Matt</w:t>
      </w:r>
      <w:r w:rsidR="005813B2" w:rsidRPr="00D32F3B">
        <w:rPr>
          <w:color w:val="000000" w:themeColor="text1"/>
        </w:rPr>
        <w:t>hew</w:t>
      </w:r>
      <w:r w:rsidR="00740859" w:rsidRPr="00D32F3B">
        <w:rPr>
          <w:color w:val="000000" w:themeColor="text1"/>
        </w:rPr>
        <w:t xml:space="preserve"> </w:t>
      </w:r>
      <w:r w:rsidR="00DE0041" w:rsidRPr="00D32F3B">
        <w:rPr>
          <w:color w:val="000000" w:themeColor="text1"/>
        </w:rPr>
        <w:t xml:space="preserve">J </w:t>
      </w:r>
      <w:r w:rsidR="00740859" w:rsidRPr="00D32F3B">
        <w:rPr>
          <w:color w:val="000000" w:themeColor="text1"/>
        </w:rPr>
        <w:t>D</w:t>
      </w:r>
      <w:r w:rsidR="00C738D5" w:rsidRPr="00D32F3B">
        <w:rPr>
          <w:color w:val="000000" w:themeColor="text1"/>
        </w:rPr>
        <w:t>a</w:t>
      </w:r>
      <w:r w:rsidR="00740859" w:rsidRPr="00D32F3B">
        <w:rPr>
          <w:color w:val="000000" w:themeColor="text1"/>
        </w:rPr>
        <w:t>ni</w:t>
      </w:r>
      <w:r w:rsidR="00DE0041" w:rsidRPr="00D32F3B">
        <w:rPr>
          <w:color w:val="000000" w:themeColor="text1"/>
        </w:rPr>
        <w:t>e</w:t>
      </w:r>
      <w:r w:rsidR="00740859" w:rsidRPr="00D32F3B">
        <w:rPr>
          <w:color w:val="000000" w:themeColor="text1"/>
        </w:rPr>
        <w:t>l</w:t>
      </w:r>
      <w:r w:rsidR="00DE0041" w:rsidRPr="00D32F3B">
        <w:rPr>
          <w:color w:val="000000" w:themeColor="text1"/>
        </w:rPr>
        <w:t>s</w:t>
      </w:r>
      <w:r w:rsidR="00740859" w:rsidRPr="00D32F3B">
        <w:rPr>
          <w:color w:val="000000" w:themeColor="text1"/>
          <w:vertAlign w:val="superscript"/>
        </w:rPr>
        <w:t>4</w:t>
      </w:r>
      <w:r w:rsidR="00C738D5" w:rsidRPr="00D32F3B">
        <w:rPr>
          <w:color w:val="000000" w:themeColor="text1"/>
          <w:vertAlign w:val="superscript"/>
        </w:rPr>
        <w:t>,5</w:t>
      </w:r>
      <w:r w:rsidR="001A01B4" w:rsidRPr="00D32F3B">
        <w:rPr>
          <w:color w:val="000000" w:themeColor="text1"/>
          <w:vertAlign w:val="superscript"/>
        </w:rPr>
        <w:t>,6</w:t>
      </w:r>
    </w:p>
    <w:p w14:paraId="6ED1A85A" w14:textId="77777777" w:rsidR="00715D0B" w:rsidRPr="00D32F3B" w:rsidRDefault="00715D0B" w:rsidP="00D32F3B">
      <w:pPr>
        <w:rPr>
          <w:rFonts w:eastAsia="Times New Roman"/>
          <w:color w:val="222222"/>
          <w:lang w:eastAsia="zh-TW"/>
        </w:rPr>
      </w:pPr>
    </w:p>
    <w:p w14:paraId="7CAA5B03" w14:textId="77777777" w:rsidR="00E90D92" w:rsidRPr="00D32F3B" w:rsidRDefault="0013113B" w:rsidP="00D32F3B">
      <w:r w:rsidRPr="00D32F3B">
        <w:rPr>
          <w:rFonts w:eastAsia="Times New Roman"/>
          <w:color w:val="222222"/>
          <w:vertAlign w:val="superscript"/>
          <w:lang w:eastAsia="zh-TW"/>
        </w:rPr>
        <w:t>1</w:t>
      </w:r>
      <w:r w:rsidR="00DF2C81" w:rsidRPr="00D32F3B">
        <w:rPr>
          <w:rFonts w:eastAsia="Times New Roman"/>
          <w:color w:val="222222"/>
          <w:lang w:eastAsia="zh-TW"/>
        </w:rPr>
        <w:t xml:space="preserve">LumiSTAR </w:t>
      </w:r>
      <w:r w:rsidR="00DF2C81" w:rsidRPr="00D32F3B">
        <w:t xml:space="preserve">Biotechnology, Inc., </w:t>
      </w:r>
      <w:r w:rsidR="00E90D92" w:rsidRPr="00D32F3B">
        <w:t>Taipei, Taipei TAIWAN </w:t>
      </w:r>
    </w:p>
    <w:p w14:paraId="1553FE4C" w14:textId="13EE0D3B" w:rsidR="00027E02" w:rsidRPr="00D32F3B" w:rsidRDefault="0013113B" w:rsidP="00D32F3B">
      <w:r w:rsidRPr="00D32F3B">
        <w:rPr>
          <w:rFonts w:eastAsia="Times New Roman"/>
          <w:color w:val="222222"/>
          <w:vertAlign w:val="superscript"/>
          <w:lang w:eastAsia="zh-TW"/>
        </w:rPr>
        <w:t>2</w:t>
      </w:r>
      <w:r w:rsidR="00DF2C81" w:rsidRPr="00D32F3B">
        <w:rPr>
          <w:rFonts w:eastAsia="Times New Roman"/>
          <w:color w:val="222222"/>
          <w:lang w:eastAsia="zh-TW"/>
        </w:rPr>
        <w:t>NEXEL Co., Ltd</w:t>
      </w:r>
      <w:r w:rsidR="00DF2C81" w:rsidRPr="00D32F3B">
        <w:t xml:space="preserve">., </w:t>
      </w:r>
      <w:r w:rsidR="00190CF3" w:rsidRPr="00D32F3B">
        <w:t xml:space="preserve">Seoul, </w:t>
      </w:r>
      <w:r w:rsidR="00DF2C81" w:rsidRPr="00D32F3B">
        <w:t>Korea</w:t>
      </w:r>
    </w:p>
    <w:p w14:paraId="4B5693C8" w14:textId="17E9FAA0" w:rsidR="00027E02" w:rsidRPr="00D32F3B" w:rsidRDefault="0013113B" w:rsidP="00D32F3B">
      <w:pPr>
        <w:rPr>
          <w:rFonts w:eastAsia="Times New Roman"/>
          <w:color w:val="222222"/>
          <w:lang w:eastAsia="zh-TW"/>
        </w:rPr>
      </w:pPr>
      <w:r w:rsidRPr="00D32F3B">
        <w:rPr>
          <w:color w:val="222222"/>
          <w:shd w:val="clear" w:color="auto" w:fill="FFFFFF"/>
          <w:vertAlign w:val="superscript"/>
        </w:rPr>
        <w:t>3</w:t>
      </w:r>
      <w:r w:rsidR="00881561" w:rsidRPr="00D32F3B">
        <w:rPr>
          <w:color w:val="222222"/>
          <w:shd w:val="clear" w:color="auto" w:fill="FFFFFF"/>
        </w:rPr>
        <w:t>Institute of Pharmacology, College of Medicine, National Taiwan University, Taiwan</w:t>
      </w:r>
    </w:p>
    <w:p w14:paraId="78615927" w14:textId="32515EB9" w:rsidR="00C738D5" w:rsidRPr="00D32F3B" w:rsidRDefault="0013113B" w:rsidP="00D32F3B">
      <w:pPr>
        <w:widowControl/>
        <w:textAlignment w:val="baseline"/>
        <w:rPr>
          <w:rFonts w:eastAsia="Times New Roman"/>
        </w:rPr>
      </w:pPr>
      <w:r w:rsidRPr="00D32F3B">
        <w:rPr>
          <w:rFonts w:eastAsia="Times New Roman"/>
          <w:color w:val="222222"/>
          <w:vertAlign w:val="superscript"/>
          <w:lang w:eastAsia="zh-TW"/>
        </w:rPr>
        <w:t>4</w:t>
      </w:r>
      <w:r w:rsidR="00C738D5" w:rsidRPr="00D32F3B">
        <w:t xml:space="preserve">Manchester Heart Centre, Manchester Royal Infirmary, Manchester University NHS Foundation Trust, UK </w:t>
      </w:r>
    </w:p>
    <w:p w14:paraId="3C593121" w14:textId="734EE573" w:rsidR="001A01B4" w:rsidRPr="00D32F3B" w:rsidRDefault="00C738D5" w:rsidP="00D32F3B">
      <w:pPr>
        <w:widowControl/>
        <w:textAlignment w:val="baseline"/>
        <w:rPr>
          <w:rStyle w:val="normaltextrun"/>
        </w:rPr>
      </w:pPr>
      <w:r w:rsidRPr="00D32F3B">
        <w:rPr>
          <w:rStyle w:val="normaltextrun"/>
          <w:vertAlign w:val="superscript"/>
        </w:rPr>
        <w:t>5</w:t>
      </w:r>
      <w:r w:rsidRPr="00D32F3B">
        <w:rPr>
          <w:rStyle w:val="normaltextrun"/>
        </w:rPr>
        <w:t>Division of Cardiovascular Sciences, Manchester Academic Health Sciences Centre, University of Manchester, Manchester, UK</w:t>
      </w:r>
    </w:p>
    <w:p w14:paraId="49A62ECC" w14:textId="1A9F827D" w:rsidR="00C738D5" w:rsidRPr="00D32F3B" w:rsidRDefault="001A01B4" w:rsidP="00D32F3B">
      <w:pPr>
        <w:widowControl/>
        <w:textAlignment w:val="baseline"/>
        <w:rPr>
          <w:rFonts w:eastAsia="Times New Roman"/>
        </w:rPr>
      </w:pPr>
      <w:r w:rsidRPr="00D32F3B">
        <w:rPr>
          <w:rStyle w:val="normaltextrun"/>
          <w:vertAlign w:val="superscript"/>
        </w:rPr>
        <w:t>6</w:t>
      </w:r>
      <w:r w:rsidRPr="00D32F3B">
        <w:rPr>
          <w:rStyle w:val="normaltextrun"/>
        </w:rPr>
        <w:t>Division of Cell Matrix Biology and Regenerative Medicine, University of Manchester, Manchester, UK</w:t>
      </w:r>
      <w:r w:rsidR="00C738D5" w:rsidRPr="00D32F3B">
        <w:rPr>
          <w:rStyle w:val="normaltextrun"/>
        </w:rPr>
        <w:t> </w:t>
      </w:r>
    </w:p>
    <w:p w14:paraId="141ABDE5" w14:textId="0F13BC14" w:rsidR="006E4797" w:rsidRPr="00D32F3B" w:rsidRDefault="006E4797" w:rsidP="00D32F3B">
      <w:pPr>
        <w:pBdr>
          <w:top w:val="nil"/>
          <w:left w:val="nil"/>
          <w:bottom w:val="nil"/>
          <w:right w:val="nil"/>
          <w:between w:val="nil"/>
        </w:pBdr>
        <w:rPr>
          <w:color w:val="000000"/>
        </w:rPr>
      </w:pPr>
    </w:p>
    <w:p w14:paraId="0322FA53" w14:textId="5EB6CD77" w:rsidR="00E224D1" w:rsidRPr="00D32F3B" w:rsidRDefault="00E224D1" w:rsidP="00D32F3B">
      <w:pPr>
        <w:pBdr>
          <w:top w:val="nil"/>
          <w:left w:val="nil"/>
          <w:bottom w:val="nil"/>
          <w:right w:val="nil"/>
          <w:between w:val="nil"/>
        </w:pBdr>
        <w:rPr>
          <w:color w:val="000000"/>
        </w:rPr>
      </w:pPr>
      <w:r w:rsidRPr="00D32F3B">
        <w:rPr>
          <w:color w:val="000000"/>
        </w:rPr>
        <w:t>Email addresses of the authors:</w:t>
      </w:r>
    </w:p>
    <w:p w14:paraId="74D35800" w14:textId="30DD8E04" w:rsidR="00E224D1" w:rsidRPr="00D32F3B" w:rsidRDefault="00E224D1" w:rsidP="00D32F3B">
      <w:r w:rsidRPr="00D32F3B">
        <w:rPr>
          <w:color w:val="000000" w:themeColor="text1"/>
        </w:rPr>
        <w:t>Yu-Fen Chang</w:t>
      </w:r>
      <w:r w:rsidR="00D53E49" w:rsidRPr="00D32F3B">
        <w:rPr>
          <w:color w:val="000000" w:themeColor="text1"/>
        </w:rPr>
        <w:tab/>
      </w:r>
      <w:r w:rsidR="00D53E49" w:rsidRPr="00D32F3B">
        <w:rPr>
          <w:color w:val="000000" w:themeColor="text1"/>
        </w:rPr>
        <w:tab/>
      </w:r>
      <w:r w:rsidR="00D53E49" w:rsidRPr="00D32F3B">
        <w:rPr>
          <w:color w:val="000000" w:themeColor="text1"/>
        </w:rPr>
        <w:tab/>
      </w:r>
      <w:r w:rsidR="00D53E49" w:rsidRPr="00D32F3B">
        <w:t>(</w:t>
      </w:r>
      <w:hyperlink r:id="rId8" w:history="1">
        <w:r w:rsidR="00981110" w:rsidRPr="00D32F3B">
          <w:rPr>
            <w:rStyle w:val="Hyperlink"/>
          </w:rPr>
          <w:t>yu-fen.chang@lumistar.com.tw</w:t>
        </w:r>
      </w:hyperlink>
      <w:r w:rsidR="00D53E49" w:rsidRPr="00D32F3B">
        <w:t>)</w:t>
      </w:r>
    </w:p>
    <w:p w14:paraId="215A1DF7" w14:textId="24B2CF3A" w:rsidR="00E224D1" w:rsidRPr="00D32F3B" w:rsidRDefault="00E224D1" w:rsidP="00D32F3B">
      <w:r w:rsidRPr="00D32F3B">
        <w:t>Wan-Chi Su</w:t>
      </w:r>
      <w:r w:rsidR="008A6BC4" w:rsidRPr="00D32F3B">
        <w:tab/>
      </w:r>
      <w:r w:rsidR="008A6BC4" w:rsidRPr="00D32F3B">
        <w:tab/>
      </w:r>
      <w:r w:rsidR="008A6BC4" w:rsidRPr="00D32F3B">
        <w:tab/>
        <w:t>(</w:t>
      </w:r>
      <w:hyperlink r:id="rId9" w:history="1">
        <w:r w:rsidR="00981110" w:rsidRPr="00D32F3B">
          <w:rPr>
            <w:rStyle w:val="Hyperlink"/>
          </w:rPr>
          <w:t>wan-chi.su@lumistar.com.tw</w:t>
        </w:r>
      </w:hyperlink>
      <w:r w:rsidR="008A6BC4" w:rsidRPr="00D32F3B">
        <w:t>)</w:t>
      </w:r>
    </w:p>
    <w:p w14:paraId="0FBF0636" w14:textId="626000E6" w:rsidR="00E224D1" w:rsidRPr="00D32F3B" w:rsidRDefault="00E224D1" w:rsidP="00D32F3B">
      <w:r w:rsidRPr="00D32F3B">
        <w:t>Chih-Chuan Su</w:t>
      </w:r>
      <w:r w:rsidR="008A6BC4" w:rsidRPr="00D32F3B">
        <w:tab/>
      </w:r>
      <w:r w:rsidR="008A6BC4" w:rsidRPr="00D32F3B">
        <w:tab/>
      </w:r>
      <w:r w:rsidR="008A6BC4" w:rsidRPr="00D32F3B">
        <w:tab/>
        <w:t>(</w:t>
      </w:r>
      <w:hyperlink r:id="rId10" w:history="1">
        <w:r w:rsidR="00981110" w:rsidRPr="00D32F3B">
          <w:rPr>
            <w:rStyle w:val="Hyperlink"/>
          </w:rPr>
          <w:t>chih-chuan.su@lumistar.com.tw</w:t>
        </w:r>
      </w:hyperlink>
      <w:r w:rsidR="008A6BC4" w:rsidRPr="00D32F3B">
        <w:t>)</w:t>
      </w:r>
    </w:p>
    <w:p w14:paraId="1059B0B2" w14:textId="0DD17492" w:rsidR="00E224D1" w:rsidRPr="00D32F3B" w:rsidRDefault="00E224D1" w:rsidP="00D32F3B">
      <w:r w:rsidRPr="00D32F3B">
        <w:t>Min-Wen Chung</w:t>
      </w:r>
      <w:r w:rsidR="009B1A24" w:rsidRPr="00D32F3B">
        <w:tab/>
      </w:r>
      <w:r w:rsidR="009B1A24" w:rsidRPr="00D32F3B">
        <w:tab/>
        <w:t>(</w:t>
      </w:r>
      <w:hyperlink r:id="rId11" w:history="1">
        <w:r w:rsidR="00981110" w:rsidRPr="00D32F3B">
          <w:rPr>
            <w:rStyle w:val="Hyperlink"/>
          </w:rPr>
          <w:t>min-wen.chung@lumistar.com.tw</w:t>
        </w:r>
      </w:hyperlink>
      <w:r w:rsidR="009B1A24" w:rsidRPr="00D32F3B">
        <w:t>)</w:t>
      </w:r>
    </w:p>
    <w:p w14:paraId="6AAE0DF6" w14:textId="25365D79" w:rsidR="00E224D1" w:rsidRPr="00D32F3B" w:rsidRDefault="00E224D1" w:rsidP="00D32F3B">
      <w:pPr>
        <w:pBdr>
          <w:top w:val="nil"/>
          <w:left w:val="nil"/>
          <w:bottom w:val="nil"/>
          <w:right w:val="nil"/>
          <w:between w:val="nil"/>
        </w:pBdr>
      </w:pPr>
      <w:r w:rsidRPr="00D32F3B">
        <w:rPr>
          <w:color w:val="000000" w:themeColor="text1"/>
        </w:rPr>
        <w:t>Jin Chang</w:t>
      </w:r>
      <w:r w:rsidR="00302AAF" w:rsidRPr="00D32F3B">
        <w:rPr>
          <w:color w:val="000000" w:themeColor="text1"/>
        </w:rPr>
        <w:tab/>
      </w:r>
      <w:r w:rsidR="00302AAF" w:rsidRPr="00D32F3B">
        <w:rPr>
          <w:color w:val="000000" w:themeColor="text1"/>
        </w:rPr>
        <w:tab/>
      </w:r>
      <w:r w:rsidR="00302AAF" w:rsidRPr="00D32F3B">
        <w:rPr>
          <w:color w:val="000000" w:themeColor="text1"/>
        </w:rPr>
        <w:tab/>
        <w:t>(</w:t>
      </w:r>
      <w:hyperlink r:id="rId12" w:history="1">
        <w:r w:rsidR="00981110" w:rsidRPr="00D32F3B">
          <w:rPr>
            <w:rStyle w:val="Hyperlink"/>
          </w:rPr>
          <w:t>jhchang@nexel.co.kr</w:t>
        </w:r>
      </w:hyperlink>
      <w:r w:rsidR="00302AAF" w:rsidRPr="00D32F3B">
        <w:t>)</w:t>
      </w:r>
    </w:p>
    <w:p w14:paraId="7A203D8E" w14:textId="39FA54DC" w:rsidR="00E224D1" w:rsidRPr="00D32F3B" w:rsidRDefault="00E224D1" w:rsidP="00D32F3B">
      <w:pPr>
        <w:pBdr>
          <w:top w:val="nil"/>
          <w:left w:val="nil"/>
          <w:bottom w:val="nil"/>
          <w:right w:val="nil"/>
          <w:between w:val="nil"/>
        </w:pBdr>
      </w:pPr>
      <w:r w:rsidRPr="00D32F3B">
        <w:rPr>
          <w:color w:val="000000" w:themeColor="text1"/>
          <w:shd w:val="clear" w:color="auto" w:fill="FFFFFF"/>
        </w:rPr>
        <w:t>You-Yi Li</w:t>
      </w:r>
      <w:r w:rsidR="00302AAF" w:rsidRPr="00D32F3B">
        <w:rPr>
          <w:color w:val="000000" w:themeColor="text1"/>
          <w:shd w:val="clear" w:color="auto" w:fill="FFFFFF"/>
        </w:rPr>
        <w:tab/>
      </w:r>
      <w:r w:rsidR="00302AAF" w:rsidRPr="00D32F3B">
        <w:rPr>
          <w:color w:val="000000" w:themeColor="text1"/>
          <w:shd w:val="clear" w:color="auto" w:fill="FFFFFF"/>
        </w:rPr>
        <w:tab/>
      </w:r>
      <w:r w:rsidR="00302AAF" w:rsidRPr="00D32F3B">
        <w:tab/>
        <w:t>(</w:t>
      </w:r>
      <w:hyperlink r:id="rId13" w:history="1">
        <w:r w:rsidR="00981110" w:rsidRPr="00D32F3B">
          <w:rPr>
            <w:rStyle w:val="Hyperlink"/>
          </w:rPr>
          <w:t>d06443003@ntu.edu.tw</w:t>
        </w:r>
      </w:hyperlink>
      <w:r w:rsidR="00302AAF" w:rsidRPr="00D32F3B">
        <w:t>)</w:t>
      </w:r>
    </w:p>
    <w:p w14:paraId="3AC27004" w14:textId="672F59F3" w:rsidR="00E224D1" w:rsidRPr="00D32F3B" w:rsidRDefault="00E224D1" w:rsidP="00D32F3B">
      <w:pPr>
        <w:pBdr>
          <w:top w:val="nil"/>
          <w:left w:val="nil"/>
          <w:bottom w:val="nil"/>
          <w:right w:val="nil"/>
          <w:between w:val="nil"/>
        </w:pBdr>
      </w:pPr>
      <w:r w:rsidRPr="00D32F3B">
        <w:rPr>
          <w:color w:val="000000" w:themeColor="text1"/>
          <w:shd w:val="clear" w:color="auto" w:fill="FFFFFF"/>
        </w:rPr>
        <w:t>Yi-Ju Kao</w:t>
      </w:r>
      <w:r w:rsidR="00302AAF" w:rsidRPr="00D32F3B">
        <w:rPr>
          <w:color w:val="000000" w:themeColor="text1"/>
          <w:shd w:val="clear" w:color="auto" w:fill="FFFFFF"/>
        </w:rPr>
        <w:tab/>
      </w:r>
      <w:r w:rsidR="00302AAF" w:rsidRPr="00D32F3B">
        <w:rPr>
          <w:color w:val="000000" w:themeColor="text1"/>
          <w:shd w:val="clear" w:color="auto" w:fill="FFFFFF"/>
        </w:rPr>
        <w:tab/>
      </w:r>
      <w:r w:rsidR="00302AAF" w:rsidRPr="00D32F3B">
        <w:tab/>
        <w:t>(</w:t>
      </w:r>
      <w:hyperlink r:id="rId14" w:history="1">
        <w:r w:rsidR="00981110" w:rsidRPr="00D32F3B">
          <w:rPr>
            <w:rStyle w:val="Hyperlink"/>
          </w:rPr>
          <w:t>ellen611095@gmail.com</w:t>
        </w:r>
      </w:hyperlink>
      <w:r w:rsidR="00302AAF" w:rsidRPr="00D32F3B">
        <w:t>)</w:t>
      </w:r>
    </w:p>
    <w:p w14:paraId="42C14B1C" w14:textId="0A19E33E" w:rsidR="00E224D1" w:rsidRPr="00D32F3B" w:rsidRDefault="00E224D1" w:rsidP="00D32F3B">
      <w:r w:rsidRPr="00D32F3B">
        <w:t>Wen-Pin Chen</w:t>
      </w:r>
      <w:r w:rsidR="00302AAF" w:rsidRPr="00D32F3B">
        <w:tab/>
      </w:r>
      <w:r w:rsidR="00302AAF" w:rsidRPr="00D32F3B">
        <w:tab/>
      </w:r>
      <w:r w:rsidR="00302AAF" w:rsidRPr="00D32F3B">
        <w:tab/>
        <w:t>(</w:t>
      </w:r>
      <w:hyperlink r:id="rId15" w:history="1">
        <w:r w:rsidR="00981110" w:rsidRPr="00D32F3B">
          <w:rPr>
            <w:rStyle w:val="Hyperlink"/>
          </w:rPr>
          <w:t>chenwenpin@ntu.edu.tw</w:t>
        </w:r>
      </w:hyperlink>
      <w:r w:rsidR="00302AAF" w:rsidRPr="00D32F3B">
        <w:t>)</w:t>
      </w:r>
    </w:p>
    <w:p w14:paraId="66158021" w14:textId="75FF39DD" w:rsidR="00D5678B" w:rsidRPr="00D32F3B" w:rsidRDefault="00E224D1" w:rsidP="00D32F3B">
      <w:r w:rsidRPr="00D32F3B">
        <w:t>Matthew J Daniels</w:t>
      </w:r>
      <w:r w:rsidR="00D5678B" w:rsidRPr="00D32F3B">
        <w:tab/>
      </w:r>
      <w:r w:rsidR="00D5678B" w:rsidRPr="00D32F3B">
        <w:tab/>
        <w:t>(</w:t>
      </w:r>
      <w:hyperlink r:id="rId16" w:history="1">
        <w:r w:rsidR="00981110" w:rsidRPr="00D32F3B">
          <w:rPr>
            <w:rStyle w:val="Hyperlink"/>
          </w:rPr>
          <w:t>matthewdaniels@doctors.org.uk</w:t>
        </w:r>
      </w:hyperlink>
      <w:r w:rsidR="00D5678B" w:rsidRPr="00D32F3B">
        <w:t>)</w:t>
      </w:r>
    </w:p>
    <w:p w14:paraId="25F5461E" w14:textId="4D852CAF" w:rsidR="00E224D1" w:rsidRPr="00D32F3B" w:rsidRDefault="00E224D1" w:rsidP="00D32F3B">
      <w:pPr>
        <w:pBdr>
          <w:top w:val="nil"/>
          <w:left w:val="nil"/>
          <w:bottom w:val="nil"/>
          <w:right w:val="nil"/>
          <w:between w:val="nil"/>
        </w:pBdr>
        <w:rPr>
          <w:color w:val="000000"/>
        </w:rPr>
      </w:pPr>
    </w:p>
    <w:p w14:paraId="09100407" w14:textId="75D48EEC" w:rsidR="005446BE" w:rsidRPr="00D32F3B" w:rsidRDefault="005446BE" w:rsidP="00D32F3B">
      <w:pPr>
        <w:pBdr>
          <w:top w:val="nil"/>
          <w:left w:val="nil"/>
          <w:bottom w:val="nil"/>
          <w:right w:val="nil"/>
          <w:between w:val="nil"/>
        </w:pBdr>
        <w:rPr>
          <w:color w:val="000000"/>
        </w:rPr>
      </w:pPr>
      <w:r w:rsidRPr="00D32F3B">
        <w:rPr>
          <w:color w:val="000000"/>
        </w:rPr>
        <w:t>*Email address of the corresponding author:</w:t>
      </w:r>
    </w:p>
    <w:p w14:paraId="6D5209BA" w14:textId="77777777" w:rsidR="005446BE" w:rsidRPr="00D32F3B" w:rsidRDefault="005446BE" w:rsidP="00D32F3B">
      <w:r w:rsidRPr="00D32F3B">
        <w:rPr>
          <w:color w:val="000000" w:themeColor="text1"/>
        </w:rPr>
        <w:t>Yu-Fen Chang</w:t>
      </w:r>
      <w:r w:rsidRPr="00D32F3B">
        <w:rPr>
          <w:color w:val="000000" w:themeColor="text1"/>
        </w:rPr>
        <w:tab/>
      </w:r>
      <w:r w:rsidRPr="00D32F3B">
        <w:rPr>
          <w:color w:val="000000" w:themeColor="text1"/>
        </w:rPr>
        <w:tab/>
      </w:r>
      <w:r w:rsidRPr="00D32F3B">
        <w:rPr>
          <w:color w:val="000000" w:themeColor="text1"/>
        </w:rPr>
        <w:tab/>
      </w:r>
      <w:r w:rsidRPr="00D32F3B">
        <w:t>(</w:t>
      </w:r>
      <w:hyperlink r:id="rId17" w:history="1">
        <w:r w:rsidRPr="00D32F3B">
          <w:rPr>
            <w:rStyle w:val="Hyperlink"/>
          </w:rPr>
          <w:t>yu-fen.chang@lumistar.com.tw</w:t>
        </w:r>
      </w:hyperlink>
      <w:r w:rsidRPr="00D32F3B">
        <w:t>)</w:t>
      </w:r>
    </w:p>
    <w:p w14:paraId="52AC4F9B" w14:textId="77777777" w:rsidR="00E224D1" w:rsidRPr="00D32F3B" w:rsidRDefault="00E224D1" w:rsidP="00D32F3B">
      <w:pPr>
        <w:pBdr>
          <w:top w:val="nil"/>
          <w:left w:val="nil"/>
          <w:bottom w:val="nil"/>
          <w:right w:val="nil"/>
          <w:between w:val="nil"/>
        </w:pBdr>
        <w:rPr>
          <w:color w:val="000000"/>
        </w:rPr>
      </w:pPr>
    </w:p>
    <w:p w14:paraId="60F3B8D4" w14:textId="028748BC" w:rsidR="006E4797" w:rsidRPr="00D32F3B" w:rsidRDefault="00551D82" w:rsidP="00D32F3B">
      <w:r w:rsidRPr="00D32F3B">
        <w:rPr>
          <w:b/>
        </w:rPr>
        <w:t>SUMMARY:</w:t>
      </w:r>
    </w:p>
    <w:p w14:paraId="7A0ADDB8" w14:textId="0D042E57" w:rsidR="008C1003" w:rsidRPr="00D32F3B" w:rsidRDefault="008C1003" w:rsidP="00D32F3B">
      <w:pPr>
        <w:rPr>
          <w:lang w:eastAsia="zh-TW"/>
        </w:rPr>
      </w:pPr>
      <w:r w:rsidRPr="00D32F3B">
        <w:rPr>
          <w:lang w:eastAsia="zh-TW"/>
        </w:rPr>
        <w:t>The present protocol describes all</w:t>
      </w:r>
      <w:r w:rsidR="00641E68" w:rsidRPr="00D32F3B">
        <w:rPr>
          <w:lang w:eastAsia="zh-TW"/>
        </w:rPr>
        <w:t>-</w:t>
      </w:r>
      <w:r w:rsidRPr="00D32F3B">
        <w:rPr>
          <w:lang w:eastAsia="zh-TW"/>
        </w:rPr>
        <w:t>optical control and observ</w:t>
      </w:r>
      <w:r w:rsidR="001A01B4" w:rsidRPr="00D32F3B">
        <w:rPr>
          <w:lang w:eastAsia="zh-TW"/>
        </w:rPr>
        <w:t>ation of</w:t>
      </w:r>
      <w:r w:rsidRPr="00D32F3B">
        <w:rPr>
          <w:lang w:eastAsia="zh-TW"/>
        </w:rPr>
        <w:t xml:space="preserve"> triggered cellular activity in iPSC</w:t>
      </w:r>
      <w:r w:rsidR="00641E68" w:rsidRPr="00D32F3B">
        <w:rPr>
          <w:lang w:eastAsia="zh-TW"/>
        </w:rPr>
        <w:t>-</w:t>
      </w:r>
      <w:r w:rsidRPr="00D32F3B">
        <w:rPr>
          <w:lang w:eastAsia="zh-TW"/>
        </w:rPr>
        <w:t xml:space="preserve">derived cardiomyocytes (iPSC-CMs) for high throughput drug screening and toxicity testing. </w:t>
      </w:r>
      <w:r w:rsidR="004963AB" w:rsidRPr="00D32F3B">
        <w:rPr>
          <w:lang w:eastAsia="zh-TW"/>
        </w:rPr>
        <w:t xml:space="preserve">Multi-parametric </w:t>
      </w:r>
      <w:r w:rsidRPr="00D32F3B">
        <w:rPr>
          <w:lang w:eastAsia="zh-TW"/>
        </w:rPr>
        <w:t>quantification of phenotypic patterns in time, and space</w:t>
      </w:r>
      <w:r w:rsidR="004963AB" w:rsidRPr="00D32F3B">
        <w:rPr>
          <w:lang w:eastAsia="zh-TW"/>
        </w:rPr>
        <w:t>, are shown. L</w:t>
      </w:r>
      <w:r w:rsidRPr="00D32F3B">
        <w:rPr>
          <w:lang w:eastAsia="zh-TW"/>
        </w:rPr>
        <w:t>ong-term effects of drugs</w:t>
      </w:r>
      <w:r w:rsidR="001A01B4" w:rsidRPr="00D32F3B">
        <w:rPr>
          <w:lang w:eastAsia="zh-TW"/>
        </w:rPr>
        <w:t xml:space="preserve"> over hours</w:t>
      </w:r>
      <w:r w:rsidR="004963AB" w:rsidRPr="00D32F3B">
        <w:rPr>
          <w:lang w:eastAsia="zh-TW"/>
        </w:rPr>
        <w:t>,</w:t>
      </w:r>
      <w:r w:rsidR="001A01B4" w:rsidRPr="00D32F3B">
        <w:rPr>
          <w:lang w:eastAsia="zh-TW"/>
        </w:rPr>
        <w:t xml:space="preserve"> or</w:t>
      </w:r>
      <w:r w:rsidR="00954CF8" w:rsidRPr="00D32F3B">
        <w:rPr>
          <w:lang w:eastAsia="zh-TW"/>
        </w:rPr>
        <w:t xml:space="preserve"> sequential </w:t>
      </w:r>
      <w:r w:rsidR="004963AB" w:rsidRPr="00D32F3B">
        <w:rPr>
          <w:lang w:eastAsia="zh-TW"/>
        </w:rPr>
        <w:t>measurements</w:t>
      </w:r>
      <w:r w:rsidR="00954CF8" w:rsidRPr="00D32F3B">
        <w:rPr>
          <w:lang w:eastAsia="zh-TW"/>
        </w:rPr>
        <w:t xml:space="preserve"> over</w:t>
      </w:r>
      <w:r w:rsidR="001A01B4" w:rsidRPr="00D32F3B">
        <w:rPr>
          <w:lang w:eastAsia="zh-TW"/>
        </w:rPr>
        <w:t xml:space="preserve"> days</w:t>
      </w:r>
      <w:r w:rsidR="004963AB" w:rsidRPr="00D32F3B">
        <w:rPr>
          <w:lang w:eastAsia="zh-TW"/>
        </w:rPr>
        <w:t>, are demonstrated</w:t>
      </w:r>
      <w:r w:rsidRPr="00D32F3B">
        <w:rPr>
          <w:lang w:eastAsia="zh-TW"/>
        </w:rPr>
        <w:t>.</w:t>
      </w:r>
    </w:p>
    <w:p w14:paraId="74EFC8D7" w14:textId="77777777" w:rsidR="006E4797" w:rsidRPr="00D32F3B" w:rsidRDefault="006E4797" w:rsidP="00D32F3B"/>
    <w:p w14:paraId="2DF8E628" w14:textId="2F54D0DB" w:rsidR="006E4797" w:rsidRPr="00D32F3B" w:rsidRDefault="00551D82" w:rsidP="00D32F3B">
      <w:pPr>
        <w:rPr>
          <w:color w:val="808080"/>
        </w:rPr>
      </w:pPr>
      <w:r w:rsidRPr="00D32F3B">
        <w:rPr>
          <w:b/>
        </w:rPr>
        <w:t>ABSTRACT:</w:t>
      </w:r>
    </w:p>
    <w:p w14:paraId="4B350994" w14:textId="44F3E8F8" w:rsidR="008C1003" w:rsidRPr="00D32F3B" w:rsidRDefault="00631B50" w:rsidP="00D32F3B">
      <w:pPr>
        <w:rPr>
          <w:rFonts w:eastAsia="Times New Roman"/>
          <w:color w:val="222222"/>
          <w:shd w:val="clear" w:color="auto" w:fill="FFFFFF"/>
          <w:lang w:val="en-GB" w:eastAsia="zh-TW"/>
        </w:rPr>
      </w:pPr>
      <w:r w:rsidRPr="00D32F3B">
        <w:rPr>
          <w:rFonts w:eastAsia="Times New Roman"/>
          <w:color w:val="222222"/>
          <w:shd w:val="clear" w:color="auto" w:fill="FFFFFF"/>
          <w:lang w:val="en-GB" w:eastAsia="zh-TW"/>
        </w:rPr>
        <w:t>Understanding how excitable cells work in health</w:t>
      </w:r>
      <w:r w:rsidR="007B28EA" w:rsidRPr="00D32F3B">
        <w:rPr>
          <w:rFonts w:eastAsia="Times New Roman"/>
          <w:color w:val="222222"/>
          <w:shd w:val="clear" w:color="auto" w:fill="FFFFFF"/>
          <w:lang w:val="en-GB" w:eastAsia="zh-TW"/>
        </w:rPr>
        <w:t xml:space="preserve"> and disease and how that behavior can be altered by small molecules or genetic manipulation is important</w:t>
      </w:r>
      <w:r w:rsidRPr="00D32F3B">
        <w:rPr>
          <w:rFonts w:eastAsia="Times New Roman"/>
          <w:color w:val="222222"/>
          <w:shd w:val="clear" w:color="auto" w:fill="FFFFFF"/>
          <w:lang w:val="en-GB" w:eastAsia="zh-TW"/>
        </w:rPr>
        <w:t>. G</w:t>
      </w:r>
      <w:r w:rsidR="008C1003" w:rsidRPr="00D32F3B">
        <w:rPr>
          <w:rFonts w:eastAsia="Times New Roman"/>
          <w:color w:val="222222"/>
          <w:shd w:val="clear" w:color="auto" w:fill="FFFFFF"/>
          <w:lang w:val="en-GB" w:eastAsia="zh-TW"/>
        </w:rPr>
        <w:t xml:space="preserve">enetically encoded calcium indicators (GECIs) </w:t>
      </w:r>
      <w:r w:rsidRPr="00D32F3B">
        <w:rPr>
          <w:rFonts w:eastAsia="Times New Roman"/>
          <w:color w:val="222222"/>
          <w:shd w:val="clear" w:color="auto" w:fill="FFFFFF"/>
          <w:lang w:val="en-GB" w:eastAsia="zh-TW"/>
        </w:rPr>
        <w:t>with</w:t>
      </w:r>
      <w:r w:rsidR="008C1003" w:rsidRPr="00D32F3B">
        <w:rPr>
          <w:rFonts w:eastAsia="Times New Roman"/>
          <w:color w:val="222222"/>
          <w:shd w:val="clear" w:color="auto" w:fill="FFFFFF"/>
          <w:lang w:val="en-GB" w:eastAsia="zh-TW"/>
        </w:rPr>
        <w:t xml:space="preserve"> multiple emission windows </w:t>
      </w:r>
      <w:r w:rsidRPr="00D32F3B">
        <w:rPr>
          <w:rFonts w:eastAsia="Times New Roman"/>
          <w:color w:val="222222"/>
          <w:shd w:val="clear" w:color="auto" w:fill="FFFFFF"/>
          <w:lang w:val="en-GB" w:eastAsia="zh-TW"/>
        </w:rPr>
        <w:t>can be combined (e.g.</w:t>
      </w:r>
      <w:r w:rsidR="00F41CD8" w:rsidRPr="00D32F3B">
        <w:rPr>
          <w:rFonts w:eastAsia="Times New Roman"/>
          <w:color w:val="222222"/>
          <w:shd w:val="clear" w:color="auto" w:fill="FFFFFF"/>
          <w:lang w:val="en-GB" w:eastAsia="zh-TW"/>
        </w:rPr>
        <w:t>,</w:t>
      </w:r>
      <w:r w:rsidRPr="00D32F3B">
        <w:rPr>
          <w:rFonts w:eastAsia="Times New Roman"/>
          <w:color w:val="222222"/>
          <w:shd w:val="clear" w:color="auto" w:fill="FFFFFF"/>
          <w:lang w:val="en-GB" w:eastAsia="zh-TW"/>
        </w:rPr>
        <w:t xml:space="preserve"> for</w:t>
      </w:r>
      <w:r w:rsidR="008C1003" w:rsidRPr="00D32F3B">
        <w:rPr>
          <w:rFonts w:eastAsia="Times New Roman"/>
          <w:color w:val="222222"/>
          <w:shd w:val="clear" w:color="auto" w:fill="FFFFFF"/>
          <w:lang w:val="en-GB" w:eastAsia="zh-TW"/>
        </w:rPr>
        <w:t xml:space="preserve"> simultaneous observation</w:t>
      </w:r>
      <w:r w:rsidR="001A01B4" w:rsidRPr="00D32F3B">
        <w:rPr>
          <w:rFonts w:eastAsia="Times New Roman"/>
          <w:color w:val="222222"/>
          <w:shd w:val="clear" w:color="auto" w:fill="FFFFFF"/>
          <w:lang w:val="en-GB" w:eastAsia="zh-TW"/>
        </w:rPr>
        <w:t xml:space="preserve"> of distinct subcellular events</w:t>
      </w:r>
      <w:r w:rsidRPr="00D32F3B">
        <w:rPr>
          <w:rFonts w:eastAsia="Times New Roman"/>
          <w:color w:val="222222"/>
          <w:shd w:val="clear" w:color="auto" w:fill="FFFFFF"/>
          <w:lang w:val="en-GB" w:eastAsia="zh-TW"/>
        </w:rPr>
        <w:t>)</w:t>
      </w:r>
      <w:r w:rsidR="008C1003" w:rsidRPr="00D32F3B">
        <w:rPr>
          <w:rFonts w:eastAsia="Times New Roman"/>
          <w:color w:val="222222"/>
          <w:shd w:val="clear" w:color="auto" w:fill="FFFFFF"/>
          <w:lang w:val="en-GB" w:eastAsia="zh-TW"/>
        </w:rPr>
        <w:t xml:space="preserve"> or </w:t>
      </w:r>
      <w:r w:rsidRPr="00D32F3B">
        <w:rPr>
          <w:rFonts w:eastAsia="Times New Roman"/>
          <w:color w:val="222222"/>
          <w:shd w:val="clear" w:color="auto" w:fill="FFFFFF"/>
          <w:lang w:val="en-GB" w:eastAsia="zh-TW"/>
        </w:rPr>
        <w:t xml:space="preserve">used in </w:t>
      </w:r>
      <w:r w:rsidR="001A01B4" w:rsidRPr="00D32F3B">
        <w:rPr>
          <w:rFonts w:eastAsia="Times New Roman"/>
          <w:color w:val="222222"/>
          <w:shd w:val="clear" w:color="auto" w:fill="FFFFFF"/>
          <w:lang w:val="en-GB" w:eastAsia="zh-TW"/>
        </w:rPr>
        <w:t xml:space="preserve">extended </w:t>
      </w:r>
      <w:r w:rsidR="008C1003" w:rsidRPr="00D32F3B">
        <w:rPr>
          <w:rFonts w:eastAsia="Times New Roman"/>
          <w:color w:val="222222"/>
          <w:shd w:val="clear" w:color="auto" w:fill="FFFFFF"/>
          <w:lang w:val="en-GB" w:eastAsia="zh-TW"/>
        </w:rPr>
        <w:t>applications with other light</w:t>
      </w:r>
      <w:r w:rsidR="00F41CD8" w:rsidRPr="00D32F3B">
        <w:rPr>
          <w:rFonts w:eastAsia="Times New Roman"/>
          <w:color w:val="222222"/>
          <w:shd w:val="clear" w:color="auto" w:fill="FFFFFF"/>
          <w:lang w:val="en-GB" w:eastAsia="zh-TW"/>
        </w:rPr>
        <w:t>-</w:t>
      </w:r>
      <w:r w:rsidR="008C1003" w:rsidRPr="00D32F3B">
        <w:rPr>
          <w:rFonts w:eastAsia="Times New Roman"/>
          <w:color w:val="222222"/>
          <w:shd w:val="clear" w:color="auto" w:fill="FFFFFF"/>
          <w:lang w:val="en-GB" w:eastAsia="zh-TW"/>
        </w:rPr>
        <w:t>dependent actuators in excitable cells</w:t>
      </w:r>
      <w:r w:rsidR="001A01B4" w:rsidRPr="00D32F3B">
        <w:rPr>
          <w:rFonts w:eastAsia="Times New Roman"/>
          <w:color w:val="222222"/>
          <w:shd w:val="clear" w:color="auto" w:fill="FFFFFF"/>
          <w:lang w:val="en-GB" w:eastAsia="zh-TW"/>
        </w:rPr>
        <w:t xml:space="preserve"> (</w:t>
      </w:r>
      <w:r w:rsidR="008C1003" w:rsidRPr="00D32F3B">
        <w:rPr>
          <w:rFonts w:eastAsia="Times New Roman"/>
          <w:color w:val="222222"/>
          <w:shd w:val="clear" w:color="auto" w:fill="FFFFFF"/>
          <w:lang w:val="en-GB" w:eastAsia="zh-TW"/>
        </w:rPr>
        <w:t xml:space="preserve">e.g., </w:t>
      </w:r>
      <w:r w:rsidR="001A01B4" w:rsidRPr="00D32F3B">
        <w:rPr>
          <w:rFonts w:eastAsia="Times New Roman"/>
          <w:color w:val="222222"/>
          <w:shd w:val="clear" w:color="auto" w:fill="FFFFFF"/>
          <w:lang w:val="en-GB" w:eastAsia="zh-TW"/>
        </w:rPr>
        <w:t>c</w:t>
      </w:r>
      <w:r w:rsidR="008C1003" w:rsidRPr="00D32F3B">
        <w:rPr>
          <w:rFonts w:eastAsia="Times New Roman"/>
          <w:color w:val="222222"/>
          <w:shd w:val="clear" w:color="auto" w:fill="FFFFFF"/>
          <w:lang w:val="en-GB" w:eastAsia="zh-TW"/>
        </w:rPr>
        <w:t xml:space="preserve">ombining genetically encoded </w:t>
      </w:r>
      <w:r w:rsidR="00FE6CB5" w:rsidRPr="00D32F3B">
        <w:rPr>
          <w:rFonts w:eastAsia="Times New Roman"/>
          <w:color w:val="222222"/>
          <w:shd w:val="clear" w:color="auto" w:fill="FFFFFF"/>
          <w:lang w:val="en-GB" w:eastAsia="zh-TW"/>
        </w:rPr>
        <w:t>o</w:t>
      </w:r>
      <w:r w:rsidR="008C1003" w:rsidRPr="00D32F3B">
        <w:rPr>
          <w:rFonts w:eastAsia="Times New Roman"/>
          <w:color w:val="222222"/>
          <w:shd w:val="clear" w:color="auto" w:fill="FFFFFF"/>
          <w:lang w:val="en-GB" w:eastAsia="zh-TW"/>
        </w:rPr>
        <w:t xml:space="preserve">ptogenetic control </w:t>
      </w:r>
      <w:r w:rsidR="001A01B4" w:rsidRPr="00D32F3B">
        <w:rPr>
          <w:rFonts w:eastAsia="Times New Roman"/>
          <w:color w:val="222222"/>
          <w:shd w:val="clear" w:color="auto" w:fill="FFFFFF"/>
          <w:lang w:val="en-GB" w:eastAsia="zh-TW"/>
        </w:rPr>
        <w:lastRenderedPageBreak/>
        <w:t>with</w:t>
      </w:r>
      <w:r w:rsidR="008C1003" w:rsidRPr="00D32F3B">
        <w:rPr>
          <w:rFonts w:eastAsia="Times New Roman"/>
          <w:color w:val="222222"/>
          <w:shd w:val="clear" w:color="auto" w:fill="FFFFFF"/>
          <w:lang w:val="en-GB" w:eastAsia="zh-TW"/>
        </w:rPr>
        <w:t xml:space="preserve"> spectrally compatible calcium indicators</w:t>
      </w:r>
      <w:r w:rsidR="001A01B4" w:rsidRPr="00D32F3B">
        <w:rPr>
          <w:rFonts w:eastAsia="Times New Roman"/>
          <w:color w:val="222222"/>
          <w:shd w:val="clear" w:color="auto" w:fill="FFFFFF"/>
          <w:lang w:val="en-GB" w:eastAsia="zh-TW"/>
        </w:rPr>
        <w:t>)</w:t>
      </w:r>
      <w:r w:rsidRPr="00D32F3B">
        <w:rPr>
          <w:rFonts w:eastAsia="Times New Roman"/>
          <w:color w:val="222222"/>
          <w:shd w:val="clear" w:color="auto" w:fill="FFFFFF"/>
          <w:lang w:val="en-GB" w:eastAsia="zh-TW"/>
        </w:rPr>
        <w:t xml:space="preserve">. </w:t>
      </w:r>
      <w:r w:rsidR="00603D04" w:rsidRPr="00D32F3B">
        <w:rPr>
          <w:rFonts w:eastAsia="Times New Roman"/>
          <w:color w:val="222222"/>
          <w:shd w:val="clear" w:color="auto" w:fill="FFFFFF"/>
          <w:lang w:val="en-GB" w:eastAsia="zh-TW"/>
        </w:rPr>
        <w:t>S</w:t>
      </w:r>
      <w:r w:rsidR="00F41CD8" w:rsidRPr="00D32F3B">
        <w:rPr>
          <w:rFonts w:eastAsia="Times New Roman"/>
          <w:color w:val="222222"/>
          <w:shd w:val="clear" w:color="auto" w:fill="FFFFFF"/>
          <w:lang w:val="en-GB" w:eastAsia="zh-TW"/>
        </w:rPr>
        <w:t>uch approaches have been used in primary or stem cell</w:t>
      </w:r>
      <w:r w:rsidR="00603D04" w:rsidRPr="00D32F3B">
        <w:rPr>
          <w:rFonts w:eastAsia="Times New Roman"/>
          <w:color w:val="222222"/>
          <w:shd w:val="clear" w:color="auto" w:fill="FFFFFF"/>
          <w:lang w:val="en-GB" w:eastAsia="zh-TW"/>
        </w:rPr>
        <w:t>-</w:t>
      </w:r>
      <w:r w:rsidR="00F41CD8" w:rsidRPr="00D32F3B">
        <w:rPr>
          <w:rFonts w:eastAsia="Times New Roman"/>
          <w:color w:val="222222"/>
          <w:shd w:val="clear" w:color="auto" w:fill="FFFFFF"/>
          <w:lang w:val="en-GB" w:eastAsia="zh-TW"/>
        </w:rPr>
        <w:t>derived neurons, cardiomyocytes, and pancreatic beta-cells</w:t>
      </w:r>
      <w:r w:rsidR="008C1003" w:rsidRPr="00D32F3B">
        <w:rPr>
          <w:rFonts w:eastAsia="Times New Roman"/>
          <w:color w:val="222222"/>
          <w:shd w:val="clear" w:color="auto" w:fill="FFFFFF"/>
          <w:lang w:val="en-GB" w:eastAsia="zh-TW"/>
        </w:rPr>
        <w:t>.</w:t>
      </w:r>
      <w:r w:rsidR="00C467D1" w:rsidRPr="00D32F3B">
        <w:rPr>
          <w:rFonts w:eastAsia="Times New Roman"/>
          <w:color w:val="222222"/>
          <w:shd w:val="clear" w:color="auto" w:fill="FFFFFF"/>
          <w:lang w:val="en-GB" w:eastAsia="zh-TW"/>
        </w:rPr>
        <w:t xml:space="preserve"> </w:t>
      </w:r>
      <w:r w:rsidR="008C1003" w:rsidRPr="00D32F3B">
        <w:rPr>
          <w:rFonts w:eastAsia="Times New Roman"/>
          <w:color w:val="222222"/>
          <w:shd w:val="clear" w:color="auto" w:fill="FFFFFF"/>
          <w:lang w:val="en-GB" w:eastAsia="zh-TW"/>
        </w:rPr>
        <w:t xml:space="preserve">However, it has been </w:t>
      </w:r>
      <w:r w:rsidR="007E6EBA" w:rsidRPr="00D32F3B">
        <w:rPr>
          <w:rFonts w:eastAsia="Times New Roman"/>
          <w:color w:val="222222"/>
          <w:shd w:val="clear" w:color="auto" w:fill="FFFFFF"/>
          <w:lang w:val="en-GB" w:eastAsia="zh-TW"/>
        </w:rPr>
        <w:t>challenging</w:t>
      </w:r>
      <w:r w:rsidR="008C1003" w:rsidRPr="00D32F3B">
        <w:rPr>
          <w:rFonts w:eastAsia="Times New Roman"/>
          <w:color w:val="222222"/>
          <w:shd w:val="clear" w:color="auto" w:fill="FFFFFF"/>
          <w:lang w:val="en-GB" w:eastAsia="zh-TW"/>
        </w:rPr>
        <w:t xml:space="preserve"> to increase the throughput</w:t>
      </w:r>
      <w:r w:rsidR="00954CF8" w:rsidRPr="00D32F3B">
        <w:rPr>
          <w:rFonts w:eastAsia="Times New Roman"/>
          <w:color w:val="222222"/>
          <w:shd w:val="clear" w:color="auto" w:fill="FFFFFF"/>
          <w:lang w:val="en-GB" w:eastAsia="zh-TW"/>
        </w:rPr>
        <w:t>, or duration</w:t>
      </w:r>
      <w:r w:rsidR="004963AB" w:rsidRPr="00D32F3B">
        <w:rPr>
          <w:rFonts w:eastAsia="Times New Roman"/>
          <w:color w:val="222222"/>
          <w:shd w:val="clear" w:color="auto" w:fill="FFFFFF"/>
          <w:lang w:val="en-GB" w:eastAsia="zh-TW"/>
        </w:rPr>
        <w:t xml:space="preserve"> of observation</w:t>
      </w:r>
      <w:r w:rsidR="00954CF8" w:rsidRPr="00D32F3B">
        <w:rPr>
          <w:rFonts w:eastAsia="Times New Roman"/>
          <w:color w:val="222222"/>
          <w:shd w:val="clear" w:color="auto" w:fill="FFFFFF"/>
          <w:lang w:val="en-GB" w:eastAsia="zh-TW"/>
        </w:rPr>
        <w:t>,</w:t>
      </w:r>
      <w:r w:rsidRPr="00D32F3B">
        <w:rPr>
          <w:rFonts w:eastAsia="Times New Roman"/>
          <w:color w:val="222222"/>
          <w:shd w:val="clear" w:color="auto" w:fill="FFFFFF"/>
          <w:lang w:val="en-GB" w:eastAsia="zh-TW"/>
        </w:rPr>
        <w:t xml:space="preserve"> of such approaches</w:t>
      </w:r>
      <w:r w:rsidR="008C1003" w:rsidRPr="00D32F3B">
        <w:rPr>
          <w:rFonts w:eastAsia="Times New Roman"/>
          <w:color w:val="222222"/>
          <w:shd w:val="clear" w:color="auto" w:fill="FFFFFF"/>
          <w:lang w:val="en-GB" w:eastAsia="zh-TW"/>
        </w:rPr>
        <w:t xml:space="preserve"> due to limitations of the instruments, </w:t>
      </w:r>
      <w:r w:rsidRPr="00D32F3B">
        <w:rPr>
          <w:rFonts w:eastAsia="Times New Roman"/>
          <w:color w:val="222222"/>
          <w:shd w:val="clear" w:color="auto" w:fill="FFFFFF"/>
          <w:lang w:val="en-GB" w:eastAsia="zh-TW"/>
        </w:rPr>
        <w:t xml:space="preserve">analysis </w:t>
      </w:r>
      <w:r w:rsidR="008C1003" w:rsidRPr="00D32F3B">
        <w:rPr>
          <w:rFonts w:eastAsia="Times New Roman"/>
          <w:color w:val="222222"/>
          <w:shd w:val="clear" w:color="auto" w:fill="FFFFFF"/>
          <w:lang w:val="en-GB" w:eastAsia="zh-TW"/>
        </w:rPr>
        <w:t>software, indicator performance</w:t>
      </w:r>
      <w:r w:rsidR="007E6EBA" w:rsidRPr="00D32F3B">
        <w:rPr>
          <w:rFonts w:eastAsia="Times New Roman"/>
          <w:color w:val="222222"/>
          <w:shd w:val="clear" w:color="auto" w:fill="FFFFFF"/>
          <w:lang w:val="en-GB" w:eastAsia="zh-TW"/>
        </w:rPr>
        <w:t>, and gene delivery efficienc</w:t>
      </w:r>
      <w:r w:rsidR="008C1003" w:rsidRPr="00D32F3B">
        <w:rPr>
          <w:rFonts w:eastAsia="Times New Roman"/>
          <w:color w:val="222222"/>
          <w:shd w:val="clear" w:color="auto" w:fill="FFFFFF"/>
          <w:lang w:val="en-GB" w:eastAsia="zh-TW"/>
        </w:rPr>
        <w:t xml:space="preserve">y.  Here, a </w:t>
      </w:r>
      <w:r w:rsidRPr="00D32F3B">
        <w:rPr>
          <w:rFonts w:eastAsia="Times New Roman"/>
          <w:color w:val="222222"/>
          <w:shd w:val="clear" w:color="auto" w:fill="FFFFFF"/>
          <w:lang w:val="en-GB" w:eastAsia="zh-TW"/>
        </w:rPr>
        <w:t xml:space="preserve">high-performance </w:t>
      </w:r>
      <w:r w:rsidR="008C1003" w:rsidRPr="00D32F3B">
        <w:rPr>
          <w:rFonts w:eastAsia="Times New Roman"/>
          <w:color w:val="222222"/>
          <w:shd w:val="clear" w:color="auto" w:fill="FFFFFF"/>
          <w:lang w:val="en-GB" w:eastAsia="zh-TW"/>
        </w:rPr>
        <w:t xml:space="preserve">green GECI, mNeonGreen-GECO (mNG-GECO), and red-shifted GECI, K-GECO, </w:t>
      </w:r>
      <w:r w:rsidRPr="00D32F3B">
        <w:rPr>
          <w:rFonts w:eastAsia="Times New Roman"/>
          <w:color w:val="222222"/>
          <w:shd w:val="clear" w:color="auto" w:fill="FFFFFF"/>
          <w:lang w:val="en-GB" w:eastAsia="zh-TW"/>
        </w:rPr>
        <w:t xml:space="preserve">is combined </w:t>
      </w:r>
      <w:r w:rsidR="008C1003" w:rsidRPr="00D32F3B">
        <w:rPr>
          <w:rFonts w:eastAsia="Times New Roman"/>
          <w:color w:val="222222"/>
          <w:shd w:val="clear" w:color="auto" w:fill="FFFFFF"/>
          <w:lang w:val="en-GB" w:eastAsia="zh-TW"/>
        </w:rPr>
        <w:t>with optogenetic</w:t>
      </w:r>
      <w:r w:rsidRPr="00D32F3B">
        <w:rPr>
          <w:rFonts w:eastAsia="Times New Roman"/>
          <w:color w:val="222222"/>
          <w:shd w:val="clear" w:color="auto" w:fill="FFFFFF"/>
          <w:lang w:val="en-GB" w:eastAsia="zh-TW"/>
        </w:rPr>
        <w:t xml:space="preserve"> control</w:t>
      </w:r>
      <w:r w:rsidR="008C1003" w:rsidRPr="00D32F3B">
        <w:rPr>
          <w:rFonts w:eastAsia="Times New Roman"/>
          <w:color w:val="222222"/>
          <w:shd w:val="clear" w:color="auto" w:fill="FFFFFF"/>
          <w:lang w:val="en-GB" w:eastAsia="zh-TW"/>
        </w:rPr>
        <w:t xml:space="preserve"> to achieve all</w:t>
      </w:r>
      <w:r w:rsidR="00955F63" w:rsidRPr="00D32F3B">
        <w:rPr>
          <w:rFonts w:eastAsia="Times New Roman"/>
          <w:color w:val="222222"/>
          <w:shd w:val="clear" w:color="auto" w:fill="FFFFFF"/>
          <w:lang w:val="en-GB" w:eastAsia="zh-TW"/>
        </w:rPr>
        <w:t>-</w:t>
      </w:r>
      <w:r w:rsidR="008C1003" w:rsidRPr="00D32F3B">
        <w:rPr>
          <w:rFonts w:eastAsia="Times New Roman"/>
          <w:color w:val="222222"/>
          <w:shd w:val="clear" w:color="auto" w:fill="FFFFFF"/>
          <w:lang w:val="en-GB" w:eastAsia="zh-TW"/>
        </w:rPr>
        <w:t xml:space="preserve">optical control and </w:t>
      </w:r>
      <w:r w:rsidRPr="00D32F3B">
        <w:rPr>
          <w:rFonts w:eastAsia="Times New Roman"/>
          <w:color w:val="222222"/>
          <w:shd w:val="clear" w:color="auto" w:fill="FFFFFF"/>
          <w:lang w:val="en-GB" w:eastAsia="zh-TW"/>
        </w:rPr>
        <w:t>visuali</w:t>
      </w:r>
      <w:r w:rsidR="00955F63" w:rsidRPr="00D32F3B">
        <w:rPr>
          <w:rFonts w:eastAsia="Times New Roman"/>
          <w:color w:val="222222"/>
          <w:shd w:val="clear" w:color="auto" w:fill="FFFFFF"/>
          <w:lang w:val="en-GB" w:eastAsia="zh-TW"/>
        </w:rPr>
        <w:t>z</w:t>
      </w:r>
      <w:r w:rsidRPr="00D32F3B">
        <w:rPr>
          <w:rFonts w:eastAsia="Times New Roman"/>
          <w:color w:val="222222"/>
          <w:shd w:val="clear" w:color="auto" w:fill="FFFFFF"/>
          <w:lang w:val="en-GB" w:eastAsia="zh-TW"/>
        </w:rPr>
        <w:t>ation</w:t>
      </w:r>
      <w:r w:rsidR="008C1003" w:rsidRPr="00D32F3B">
        <w:rPr>
          <w:rFonts w:eastAsia="Times New Roman"/>
          <w:color w:val="222222"/>
          <w:shd w:val="clear" w:color="auto" w:fill="FFFFFF"/>
          <w:lang w:val="en-GB" w:eastAsia="zh-TW"/>
        </w:rPr>
        <w:t xml:space="preserve"> of cellular activity in a high-throughput imaging format using </w:t>
      </w:r>
      <w:r w:rsidR="00954CF8" w:rsidRPr="00D32F3B">
        <w:rPr>
          <w:rFonts w:eastAsia="Times New Roman"/>
          <w:color w:val="222222"/>
          <w:shd w:val="clear" w:color="auto" w:fill="FFFFFF"/>
          <w:lang w:val="en-GB" w:eastAsia="zh-TW"/>
        </w:rPr>
        <w:t>a</w:t>
      </w:r>
      <w:r w:rsidR="008C1003" w:rsidRPr="00D32F3B">
        <w:rPr>
          <w:rFonts w:eastAsia="Times New Roman"/>
          <w:color w:val="222222"/>
          <w:shd w:val="clear" w:color="auto" w:fill="FFFFFF"/>
          <w:lang w:val="en-GB" w:eastAsia="zh-TW"/>
        </w:rPr>
        <w:t xml:space="preserve"> High-Content Imaging System</w:t>
      </w:r>
      <w:r w:rsidR="00430924" w:rsidRPr="00D32F3B">
        <w:rPr>
          <w:rFonts w:eastAsia="Times New Roman"/>
          <w:color w:val="222222"/>
          <w:shd w:val="clear" w:color="auto" w:fill="FFFFFF"/>
          <w:lang w:val="en-GB" w:eastAsia="zh-TW"/>
        </w:rPr>
        <w:t>. Applications demonstrating</w:t>
      </w:r>
      <w:r w:rsidR="008C1003" w:rsidRPr="00D32F3B">
        <w:rPr>
          <w:rFonts w:eastAsia="Times New Roman"/>
          <w:color w:val="222222"/>
          <w:shd w:val="clear" w:color="auto" w:fill="FFFFFF"/>
          <w:lang w:val="en-GB" w:eastAsia="zh-TW"/>
        </w:rPr>
        <w:t xml:space="preserve"> cardiotoxicity testing and phenotypic drug screening with health</w:t>
      </w:r>
      <w:r w:rsidR="00430924" w:rsidRPr="00D32F3B">
        <w:rPr>
          <w:rFonts w:eastAsia="Times New Roman"/>
          <w:color w:val="222222"/>
          <w:shd w:val="clear" w:color="auto" w:fill="FFFFFF"/>
          <w:lang w:val="en-GB" w:eastAsia="zh-TW"/>
        </w:rPr>
        <w:t xml:space="preserve">y and </w:t>
      </w:r>
      <w:r w:rsidR="008C1003" w:rsidRPr="00D32F3B">
        <w:rPr>
          <w:rFonts w:eastAsia="Times New Roman"/>
          <w:color w:val="222222"/>
          <w:shd w:val="clear" w:color="auto" w:fill="FFFFFF"/>
          <w:lang w:val="en-GB" w:eastAsia="zh-TW"/>
        </w:rPr>
        <w:t>patient</w:t>
      </w:r>
      <w:r w:rsidR="00955F63" w:rsidRPr="00D32F3B">
        <w:rPr>
          <w:rFonts w:eastAsia="Times New Roman"/>
          <w:color w:val="222222"/>
          <w:shd w:val="clear" w:color="auto" w:fill="FFFFFF"/>
          <w:lang w:val="en-GB" w:eastAsia="zh-TW"/>
        </w:rPr>
        <w:t>-</w:t>
      </w:r>
      <w:r w:rsidR="00430924" w:rsidRPr="00D32F3B">
        <w:rPr>
          <w:rFonts w:eastAsia="Times New Roman"/>
          <w:color w:val="222222"/>
          <w:shd w:val="clear" w:color="auto" w:fill="FFFFFF"/>
          <w:lang w:val="en-GB" w:eastAsia="zh-TW"/>
        </w:rPr>
        <w:t>derived</w:t>
      </w:r>
      <w:r w:rsidR="008C1003" w:rsidRPr="00D32F3B">
        <w:rPr>
          <w:rFonts w:eastAsia="Times New Roman"/>
          <w:color w:val="222222"/>
          <w:shd w:val="clear" w:color="auto" w:fill="FFFFFF"/>
          <w:lang w:val="en-GB" w:eastAsia="zh-TW"/>
        </w:rPr>
        <w:t xml:space="preserve"> </w:t>
      </w:r>
      <w:r w:rsidR="00430924" w:rsidRPr="00D32F3B">
        <w:rPr>
          <w:rFonts w:eastAsia="Times New Roman"/>
          <w:color w:val="222222"/>
          <w:shd w:val="clear" w:color="auto" w:fill="FFFFFF"/>
          <w:lang w:val="en-GB" w:eastAsia="zh-TW"/>
        </w:rPr>
        <w:t>iPS</w:t>
      </w:r>
      <w:r w:rsidR="004C28C0" w:rsidRPr="00D32F3B">
        <w:rPr>
          <w:rFonts w:eastAsia="Times New Roman"/>
          <w:color w:val="222222"/>
          <w:shd w:val="clear" w:color="auto" w:fill="FFFFFF"/>
          <w:lang w:val="en-GB" w:eastAsia="zh-TW"/>
        </w:rPr>
        <w:t>C</w:t>
      </w:r>
      <w:r w:rsidR="00430924" w:rsidRPr="00D32F3B">
        <w:rPr>
          <w:rFonts w:eastAsia="Times New Roman"/>
          <w:color w:val="222222"/>
          <w:shd w:val="clear" w:color="auto" w:fill="FFFFFF"/>
          <w:lang w:val="en-GB" w:eastAsia="zh-TW"/>
        </w:rPr>
        <w:t>-CMs</w:t>
      </w:r>
      <w:r w:rsidR="008C1003" w:rsidRPr="00D32F3B">
        <w:rPr>
          <w:rFonts w:eastAsia="Times New Roman"/>
          <w:color w:val="222222"/>
          <w:shd w:val="clear" w:color="auto" w:fill="FFFFFF"/>
          <w:lang w:val="en-GB" w:eastAsia="zh-TW"/>
        </w:rPr>
        <w:t xml:space="preserve"> are </w:t>
      </w:r>
      <w:r w:rsidR="00430924" w:rsidRPr="00D32F3B">
        <w:rPr>
          <w:rFonts w:eastAsia="Times New Roman"/>
          <w:color w:val="222222"/>
          <w:shd w:val="clear" w:color="auto" w:fill="FFFFFF"/>
          <w:lang w:val="en-GB" w:eastAsia="zh-TW"/>
        </w:rPr>
        <w:t>shown</w:t>
      </w:r>
      <w:r w:rsidR="008C1003" w:rsidRPr="00D32F3B">
        <w:rPr>
          <w:rFonts w:eastAsia="Times New Roman"/>
          <w:color w:val="222222"/>
          <w:shd w:val="clear" w:color="auto" w:fill="FFFFFF"/>
          <w:lang w:val="en-GB" w:eastAsia="zh-TW"/>
        </w:rPr>
        <w:t xml:space="preserve">. </w:t>
      </w:r>
      <w:r w:rsidR="00430924" w:rsidRPr="00D32F3B">
        <w:rPr>
          <w:rFonts w:eastAsia="Times New Roman"/>
          <w:color w:val="222222"/>
          <w:shd w:val="clear" w:color="auto" w:fill="FFFFFF"/>
          <w:lang w:val="en-GB" w:eastAsia="zh-TW"/>
        </w:rPr>
        <w:t xml:space="preserve">In addition, </w:t>
      </w:r>
      <w:r w:rsidR="008C1003" w:rsidRPr="00D32F3B">
        <w:rPr>
          <w:rFonts w:eastAsia="Times New Roman"/>
          <w:color w:val="222222"/>
          <w:shd w:val="clear" w:color="auto" w:fill="FFFFFF"/>
          <w:lang w:val="en-GB" w:eastAsia="zh-TW"/>
        </w:rPr>
        <w:t>multi-parametric assessments using combinations of spectral and calcium affinity indicator variants (NIR-GECO, LAR-GECO</w:t>
      </w:r>
      <w:r w:rsidR="001470F2" w:rsidRPr="00D32F3B">
        <w:rPr>
          <w:rFonts w:eastAsia="Times New Roman"/>
          <w:color w:val="222222"/>
          <w:shd w:val="clear" w:color="auto" w:fill="FFFFFF"/>
          <w:lang w:val="en-GB" w:eastAsia="zh-TW"/>
        </w:rPr>
        <w:t>,</w:t>
      </w:r>
      <w:r w:rsidR="008C1003" w:rsidRPr="00D32F3B">
        <w:rPr>
          <w:rFonts w:eastAsia="Times New Roman"/>
          <w:color w:val="222222"/>
          <w:shd w:val="clear" w:color="auto" w:fill="FFFFFF"/>
          <w:lang w:val="en-GB" w:eastAsia="zh-TW"/>
        </w:rPr>
        <w:t xml:space="preserve"> and mtGCEPIA or Orai1-G-GECO) </w:t>
      </w:r>
      <w:r w:rsidR="001470F2" w:rsidRPr="00D32F3B">
        <w:rPr>
          <w:rFonts w:eastAsia="Times New Roman"/>
          <w:color w:val="222222"/>
          <w:shd w:val="clear" w:color="auto" w:fill="FFFFFF"/>
          <w:lang w:val="en-GB" w:eastAsia="zh-TW"/>
        </w:rPr>
        <w:t xml:space="preserve">are </w:t>
      </w:r>
      <w:r w:rsidR="008C1003" w:rsidRPr="00D32F3B">
        <w:rPr>
          <w:rFonts w:eastAsia="Times New Roman"/>
          <w:color w:val="222222"/>
          <w:shd w:val="clear" w:color="auto" w:fill="FFFFFF"/>
          <w:lang w:val="en-GB" w:eastAsia="zh-TW"/>
        </w:rPr>
        <w:t xml:space="preserve">restricted to different cellular compartments are </w:t>
      </w:r>
      <w:r w:rsidR="009940C0" w:rsidRPr="00D32F3B">
        <w:rPr>
          <w:rFonts w:eastAsia="Times New Roman"/>
          <w:color w:val="222222"/>
          <w:shd w:val="clear" w:color="auto" w:fill="FFFFFF"/>
          <w:lang w:val="en-GB" w:eastAsia="zh-TW"/>
        </w:rPr>
        <w:t xml:space="preserve">also </w:t>
      </w:r>
      <w:r w:rsidR="004963AB" w:rsidRPr="00D32F3B">
        <w:rPr>
          <w:rFonts w:eastAsia="Times New Roman"/>
          <w:color w:val="222222"/>
          <w:shd w:val="clear" w:color="auto" w:fill="FFFFFF"/>
          <w:lang w:val="en-GB" w:eastAsia="zh-TW"/>
        </w:rPr>
        <w:t>demonstrated</w:t>
      </w:r>
      <w:r w:rsidR="00430924" w:rsidRPr="00D32F3B">
        <w:rPr>
          <w:rFonts w:eastAsia="Times New Roman"/>
          <w:color w:val="222222"/>
          <w:shd w:val="clear" w:color="auto" w:fill="FFFFFF"/>
          <w:lang w:val="en-GB" w:eastAsia="zh-TW"/>
        </w:rPr>
        <w:t xml:space="preserve"> in the iPS</w:t>
      </w:r>
      <w:r w:rsidR="004C28C0" w:rsidRPr="00D32F3B">
        <w:rPr>
          <w:rFonts w:eastAsia="Times New Roman"/>
          <w:color w:val="222222"/>
          <w:shd w:val="clear" w:color="auto" w:fill="FFFFFF"/>
          <w:lang w:val="en-GB" w:eastAsia="zh-TW"/>
        </w:rPr>
        <w:t>C</w:t>
      </w:r>
      <w:r w:rsidR="00430924" w:rsidRPr="00D32F3B">
        <w:rPr>
          <w:rFonts w:eastAsia="Times New Roman"/>
          <w:color w:val="222222"/>
          <w:shd w:val="clear" w:color="auto" w:fill="FFFFFF"/>
          <w:lang w:val="en-GB" w:eastAsia="zh-TW"/>
        </w:rPr>
        <w:t>-CM model</w:t>
      </w:r>
      <w:r w:rsidR="008C1003" w:rsidRPr="00D32F3B">
        <w:rPr>
          <w:rFonts w:eastAsiaTheme="minorEastAsia"/>
          <w:color w:val="222222"/>
          <w:shd w:val="clear" w:color="auto" w:fill="FFFFFF"/>
          <w:lang w:val="en-GB" w:eastAsia="zh-TW"/>
        </w:rPr>
        <w:t>.</w:t>
      </w:r>
    </w:p>
    <w:p w14:paraId="2CF9CD54" w14:textId="77777777" w:rsidR="006E4797" w:rsidRPr="00D32F3B" w:rsidRDefault="006E4797" w:rsidP="00D32F3B"/>
    <w:p w14:paraId="0646E204" w14:textId="55B0891E" w:rsidR="006E4797" w:rsidRPr="00D32F3B" w:rsidRDefault="00551D82" w:rsidP="00D32F3B">
      <w:pPr>
        <w:rPr>
          <w:color w:val="808080"/>
        </w:rPr>
      </w:pPr>
      <w:r w:rsidRPr="00D32F3B">
        <w:rPr>
          <w:b/>
        </w:rPr>
        <w:t>INTRODUCTION:</w:t>
      </w:r>
    </w:p>
    <w:p w14:paraId="2A1E5E5C" w14:textId="59A74169" w:rsidR="007C7DFF" w:rsidRPr="00D32F3B" w:rsidRDefault="00430924" w:rsidP="00D32F3B">
      <w:pPr>
        <w:rPr>
          <w:color w:val="000000" w:themeColor="text1"/>
          <w:lang w:val="en-GB" w:eastAsia="zh-TW"/>
        </w:rPr>
      </w:pPr>
      <w:bookmarkStart w:id="0" w:name="_Hlk83042958"/>
      <w:r w:rsidRPr="00D32F3B">
        <w:t>Human</w:t>
      </w:r>
      <w:r w:rsidR="00E30EAC" w:rsidRPr="00D32F3B">
        <w:t>-</w:t>
      </w:r>
      <w:r w:rsidR="005B2838" w:rsidRPr="00D32F3B">
        <w:t xml:space="preserve">based induced pluripotent stem cells </w:t>
      </w:r>
      <w:r w:rsidR="00E30EAC" w:rsidRPr="00D32F3B">
        <w:t>(</w:t>
      </w:r>
      <w:r w:rsidR="0028602F" w:rsidRPr="00D32F3B">
        <w:t>i</w:t>
      </w:r>
      <w:r w:rsidR="007C7DFF" w:rsidRPr="00D32F3B">
        <w:t>PSC</w:t>
      </w:r>
      <w:r w:rsidR="00E30EAC" w:rsidRPr="00D32F3B">
        <w:t>)</w:t>
      </w:r>
      <w:r w:rsidR="0028602F" w:rsidRPr="00D32F3B">
        <w:t>-</w:t>
      </w:r>
      <w:r w:rsidR="007C7DFF" w:rsidRPr="00D32F3B">
        <w:t>derived</w:t>
      </w:r>
      <w:r w:rsidR="007C7DFF" w:rsidRPr="00D32F3B">
        <w:rPr>
          <w:color w:val="000000" w:themeColor="text1"/>
        </w:rPr>
        <w:t xml:space="preserve"> models </w:t>
      </w:r>
      <w:r w:rsidRPr="00D32F3B">
        <w:rPr>
          <w:color w:val="000000" w:themeColor="text1"/>
        </w:rPr>
        <w:t xml:space="preserve">are </w:t>
      </w:r>
      <w:r w:rsidR="007C7DFF" w:rsidRPr="00D32F3B">
        <w:rPr>
          <w:color w:val="000000" w:themeColor="text1"/>
          <w:lang w:eastAsia="zh-TW"/>
        </w:rPr>
        <w:t>considered</w:t>
      </w:r>
      <w:r w:rsidR="007C7DFF" w:rsidRPr="00D32F3B">
        <w:rPr>
          <w:color w:val="000000" w:themeColor="text1"/>
          <w:lang w:val="en-GB" w:eastAsia="zh-TW"/>
        </w:rPr>
        <w:t xml:space="preserve"> a promising solution to the 3Rs</w:t>
      </w:r>
      <w:r w:rsidR="004963AB" w:rsidRPr="00D32F3B">
        <w:rPr>
          <w:color w:val="000000" w:themeColor="text1"/>
          <w:lang w:val="en-GB" w:eastAsia="zh-TW"/>
        </w:rPr>
        <w:t xml:space="preserve"> aims</w:t>
      </w:r>
      <w:r w:rsidR="007C7DFF" w:rsidRPr="00D32F3B">
        <w:rPr>
          <w:color w:val="000000" w:themeColor="text1"/>
          <w:lang w:val="en-GB" w:eastAsia="zh-TW"/>
        </w:rPr>
        <w:t xml:space="preserve"> (Replacement, Reduction</w:t>
      </w:r>
      <w:r w:rsidR="006F1F53" w:rsidRPr="00D32F3B">
        <w:rPr>
          <w:color w:val="000000" w:themeColor="text1"/>
          <w:lang w:val="en-GB" w:eastAsia="zh-TW"/>
        </w:rPr>
        <w:t>,</w:t>
      </w:r>
      <w:r w:rsidR="007C7DFF" w:rsidRPr="00D32F3B">
        <w:rPr>
          <w:color w:val="000000" w:themeColor="text1"/>
          <w:lang w:val="en-GB" w:eastAsia="zh-TW"/>
        </w:rPr>
        <w:t xml:space="preserve"> and Refinement) </w:t>
      </w:r>
      <w:r w:rsidRPr="00D32F3B">
        <w:rPr>
          <w:color w:val="000000" w:themeColor="text1"/>
          <w:lang w:val="en-GB" w:eastAsia="zh-TW"/>
        </w:rPr>
        <w:t xml:space="preserve">set out </w:t>
      </w:r>
      <w:r w:rsidR="007C7DFF" w:rsidRPr="00D32F3B">
        <w:rPr>
          <w:color w:val="000000" w:themeColor="text1"/>
          <w:lang w:val="en-GB" w:eastAsia="zh-TW"/>
        </w:rPr>
        <w:t>for animal studies</w:t>
      </w:r>
      <w:r w:rsidR="007C7DFF" w:rsidRPr="00D32F3B">
        <w:rPr>
          <w:color w:val="000000" w:themeColor="text1"/>
          <w:lang w:val="en-GB" w:eastAsia="zh-TW"/>
        </w:rPr>
        <w:fldChar w:fldCharType="begin">
          <w:fldData xml:space="preserve">PEVuZE5vdGU+PENpdGU+PEF1dGhvcj5PJmFwb3M7Q29ubm9yPC9BdXRob3I+PFllYXI+MjAxMzwv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==
</w:fldData>
        </w:fldChar>
      </w:r>
      <w:r w:rsidR="007C7DFF" w:rsidRPr="00D32F3B">
        <w:rPr>
          <w:color w:val="000000" w:themeColor="text1"/>
          <w:lang w:val="en-GB" w:eastAsia="zh-TW"/>
        </w:rPr>
        <w:instrText xml:space="preserve"> ADDIN EN.CITE </w:instrText>
      </w:r>
      <w:r w:rsidR="007C7DFF" w:rsidRPr="00D32F3B">
        <w:rPr>
          <w:color w:val="000000" w:themeColor="text1"/>
          <w:lang w:val="en-GB" w:eastAsia="zh-TW"/>
        </w:rPr>
        <w:fldChar w:fldCharType="begin">
          <w:fldData xml:space="preserve">PEVuZE5vdGU+PENpdGU+PEF1dGhvcj5PJmFwb3M7Q29ubm9yPC9BdXRob3I+PFllYXI+MjAxMzwv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==
</w:fldData>
        </w:fldChar>
      </w:r>
      <w:r w:rsidR="007C7DFF" w:rsidRPr="00D32F3B">
        <w:rPr>
          <w:color w:val="000000" w:themeColor="text1"/>
          <w:lang w:val="en-GB" w:eastAsia="zh-TW"/>
        </w:rPr>
        <w:instrText xml:space="preserve"> ADDIN EN.CITE.DATA </w:instrText>
      </w:r>
      <w:r w:rsidR="007C7DFF" w:rsidRPr="00D32F3B">
        <w:rPr>
          <w:color w:val="000000" w:themeColor="text1"/>
          <w:lang w:val="en-GB" w:eastAsia="zh-TW"/>
        </w:rPr>
      </w:r>
      <w:r w:rsidR="007C7DFF" w:rsidRPr="00D32F3B">
        <w:rPr>
          <w:color w:val="000000" w:themeColor="text1"/>
          <w:lang w:val="en-GB" w:eastAsia="zh-TW"/>
        </w:rPr>
        <w:fldChar w:fldCharType="end"/>
      </w:r>
      <w:r w:rsidR="007C7DFF" w:rsidRPr="00D32F3B">
        <w:rPr>
          <w:color w:val="000000" w:themeColor="text1"/>
          <w:lang w:val="en-GB" w:eastAsia="zh-TW"/>
        </w:rPr>
      </w:r>
      <w:r w:rsidR="007C7DFF" w:rsidRPr="00D32F3B">
        <w:rPr>
          <w:color w:val="000000" w:themeColor="text1"/>
          <w:lang w:val="en-GB" w:eastAsia="zh-TW"/>
        </w:rPr>
        <w:fldChar w:fldCharType="separate"/>
      </w:r>
      <w:hyperlink w:anchor="_ENREF_1" w:tooltip="O'Connor, 2013 #33" w:history="1">
        <w:r w:rsidR="00861AD7" w:rsidRPr="00D32F3B">
          <w:rPr>
            <w:noProof/>
            <w:color w:val="000000" w:themeColor="text1"/>
            <w:vertAlign w:val="superscript"/>
            <w:lang w:val="en-GB" w:eastAsia="zh-TW"/>
          </w:rPr>
          <w:t>1</w:t>
        </w:r>
      </w:hyperlink>
      <w:r w:rsidR="007C7DFF" w:rsidRPr="00D32F3B">
        <w:rPr>
          <w:noProof/>
          <w:color w:val="000000" w:themeColor="text1"/>
          <w:vertAlign w:val="superscript"/>
          <w:lang w:val="en-GB" w:eastAsia="zh-TW"/>
        </w:rPr>
        <w:t>,</w:t>
      </w:r>
      <w:hyperlink w:anchor="_ENREF_2" w:tooltip="Ebert, 2012 #32" w:history="1">
        <w:r w:rsidR="00861AD7" w:rsidRPr="00D32F3B">
          <w:rPr>
            <w:noProof/>
            <w:color w:val="000000" w:themeColor="text1"/>
            <w:vertAlign w:val="superscript"/>
            <w:lang w:val="en-GB" w:eastAsia="zh-TW"/>
          </w:rPr>
          <w:t>2</w:t>
        </w:r>
      </w:hyperlink>
      <w:r w:rsidR="007C7DFF" w:rsidRPr="00D32F3B">
        <w:rPr>
          <w:color w:val="000000" w:themeColor="text1"/>
          <w:lang w:val="en-GB" w:eastAsia="zh-TW"/>
        </w:rPr>
        <w:fldChar w:fldCharType="end"/>
      </w:r>
      <w:r w:rsidR="007C7DFF" w:rsidRPr="00D32F3B">
        <w:rPr>
          <w:color w:val="000000" w:themeColor="text1"/>
          <w:lang w:val="en-GB" w:eastAsia="zh-TW"/>
        </w:rPr>
        <w:t xml:space="preserve">. </w:t>
      </w:r>
      <w:r w:rsidR="006F1F53" w:rsidRPr="00D32F3B">
        <w:rPr>
          <w:color w:val="000000" w:themeColor="text1"/>
          <w:lang w:val="en-GB" w:eastAsia="zh-TW"/>
        </w:rPr>
        <w:t>i</w:t>
      </w:r>
      <w:r w:rsidR="007C7DFF" w:rsidRPr="00D32F3B">
        <w:rPr>
          <w:color w:val="000000" w:themeColor="text1"/>
          <w:lang w:val="en-GB" w:eastAsia="zh-TW"/>
        </w:rPr>
        <w:t>PSC</w:t>
      </w:r>
      <w:r w:rsidR="006F1F53" w:rsidRPr="00D32F3B">
        <w:rPr>
          <w:color w:val="000000" w:themeColor="text1"/>
          <w:lang w:val="en-GB" w:eastAsia="zh-TW"/>
        </w:rPr>
        <w:t>-</w:t>
      </w:r>
      <w:r w:rsidR="007C7DFF" w:rsidRPr="00D32F3B">
        <w:rPr>
          <w:color w:val="000000" w:themeColor="text1"/>
          <w:lang w:val="en-GB" w:eastAsia="zh-TW"/>
        </w:rPr>
        <w:t xml:space="preserve">derived cardiomyocytes have been used for disease modeling and drug discovery as they recapitulate </w:t>
      </w:r>
      <w:r w:rsidR="00C2301F" w:rsidRPr="00D32F3B">
        <w:rPr>
          <w:color w:val="000000" w:themeColor="text1"/>
          <w:lang w:val="en-GB" w:eastAsia="zh-TW"/>
        </w:rPr>
        <w:t>essential</w:t>
      </w:r>
      <w:r w:rsidR="007C7DFF" w:rsidRPr="00D32F3B">
        <w:rPr>
          <w:color w:val="000000" w:themeColor="text1"/>
          <w:lang w:val="en-GB" w:eastAsia="zh-TW"/>
        </w:rPr>
        <w:t xml:space="preserve"> aspects of human biology</w:t>
      </w:r>
      <w:hyperlink w:anchor="_ENREF_3" w:tooltip="Ovics, 2020 #34" w:history="1">
        <w:r w:rsidR="00861AD7" w:rsidRPr="00D32F3B">
          <w:rPr>
            <w:color w:val="000000" w:themeColor="text1"/>
            <w:lang w:val="en-GB" w:eastAsia="zh-TW"/>
          </w:rPr>
          <w:fldChar w:fldCharType="begin"/>
        </w:r>
        <w:r w:rsidR="00861AD7" w:rsidRPr="00D32F3B">
          <w:rPr>
            <w:color w:val="000000" w:themeColor="text1"/>
            <w:lang w:val="en-GB" w:eastAsia="zh-TW"/>
          </w:rPr>
          <w:instrText xml:space="preserve"> ADDIN EN.CITE &lt;EndNote&gt;&lt;Cite&gt;&lt;Author&gt;Ovics&lt;/Author&gt;&lt;Year&gt;2020&lt;/Year&gt;&lt;RecNum&gt;34&lt;/RecNum&gt;&lt;DisplayText&gt;&lt;style face="superscript"&gt;3&lt;/style&gt;&lt;/DisplayText&gt;&lt;record&gt;&lt;rec-number&gt;34&lt;/rec-number&gt;&lt;foreign-keys&gt;&lt;key app="EN" db-id="v2xw5p92zv5fs8earetp9zet929tdsss0p9p"&gt;34&lt;/key&gt;&lt;/foreign-keys&gt;&lt;ref-type name="Journal Article"&gt;17&lt;/ref-type&gt;&lt;contributors&gt;&lt;authors&gt;&lt;author&gt;Ovics, Paz&lt;/author&gt;&lt;author&gt;Regev, Danielle&lt;/author&gt;&lt;author&gt;Baskin, Polina&lt;/author&gt;&lt;author&gt;Davidor, Mor&lt;/author&gt;&lt;author&gt;Shemer, Yuval&lt;/author&gt;&lt;author&gt;Neeman, Shunit&lt;/author&gt;&lt;author&gt;Ben-Haim, Yael&lt;/author&gt;&lt;author&gt;Binah, Ofer&lt;/author&gt;&lt;/authors&gt;&lt;/contributors&gt;&lt;titles&gt;&lt;title&gt;Drug Development and the Use of Induced Pluripotent Stem Cell-Derived Cardiomyocytes for Disease Modeling and Drug Toxicity Screening&lt;/title&gt;&lt;secondary-title&gt;International Journal of Molecular Sciences&lt;/secondary-title&gt;&lt;/titles&gt;&lt;periodical&gt;&lt;full-title&gt;Int J Mol Sci&lt;/full-title&gt;&lt;abbr-1&gt;International journal of molecular sciences&lt;/abbr-1&gt;&lt;/periodical&gt;&lt;volume&gt;21&lt;/volume&gt;&lt;number&gt;19&lt;/number&gt;&lt;keywords&gt;&lt;keyword&gt;iPSC-CMs&lt;/keyword&gt;&lt;keyword&gt;drug screening&lt;/keyword&gt;&lt;keyword&gt;Adverse Drug Reactions (ADRs)&lt;/keyword&gt;&lt;keyword&gt;cardiotoxiciy&lt;/keyword&gt;&lt;keyword&gt;structural mutations&lt;/keyword&gt;&lt;keyword&gt;channelopathies&lt;/keyword&gt;&lt;keyword&gt;metabolic mutations&lt;/keyword&gt;&lt;keyword&gt;laminopathies&lt;/keyword&gt;&lt;/keywords&gt;&lt;dates&gt;&lt;year&gt;2020&lt;/year&gt;&lt;/dates&gt;&lt;isbn&gt;1422-0067&lt;/isbn&gt;&lt;urls&gt;&lt;/urls&gt;&lt;electronic-resource-num&gt;10.3390/ijms21197320&lt;/electronic-resource-num&gt;&lt;/record&gt;&lt;/Cite&gt;&lt;/EndNote&gt;</w:instrText>
        </w:r>
        <w:r w:rsidR="00861AD7" w:rsidRPr="00D32F3B">
          <w:rPr>
            <w:color w:val="000000" w:themeColor="text1"/>
            <w:lang w:val="en-GB" w:eastAsia="zh-TW"/>
          </w:rPr>
          <w:fldChar w:fldCharType="separate"/>
        </w:r>
        <w:r w:rsidR="00861AD7" w:rsidRPr="00D32F3B">
          <w:rPr>
            <w:noProof/>
            <w:color w:val="000000" w:themeColor="text1"/>
            <w:vertAlign w:val="superscript"/>
            <w:lang w:val="en-GB" w:eastAsia="zh-TW"/>
          </w:rPr>
          <w:t>3</w:t>
        </w:r>
        <w:r w:rsidR="00861AD7" w:rsidRPr="00D32F3B">
          <w:rPr>
            <w:color w:val="000000" w:themeColor="text1"/>
            <w:lang w:val="en-GB" w:eastAsia="zh-TW"/>
          </w:rPr>
          <w:fldChar w:fldCharType="end"/>
        </w:r>
      </w:hyperlink>
      <w:r w:rsidR="007C7DFF" w:rsidRPr="00D32F3B">
        <w:rPr>
          <w:color w:val="000000" w:themeColor="text1"/>
          <w:lang w:val="en-GB" w:eastAsia="zh-TW"/>
        </w:rPr>
        <w:t xml:space="preserve">. Calcium imaging, typically with chemical dyes, has been used to observe cellular activity </w:t>
      </w:r>
      <w:r w:rsidRPr="00D32F3B">
        <w:rPr>
          <w:color w:val="000000" w:themeColor="text1"/>
          <w:lang w:val="en-GB" w:eastAsia="zh-TW"/>
        </w:rPr>
        <w:t xml:space="preserve">before and </w:t>
      </w:r>
      <w:r w:rsidR="007C7DFF" w:rsidRPr="00D32F3B">
        <w:rPr>
          <w:color w:val="000000" w:themeColor="text1"/>
          <w:lang w:val="en-GB" w:eastAsia="zh-TW"/>
        </w:rPr>
        <w:t>after drug treatment</w:t>
      </w:r>
      <w:r w:rsidR="007C7DFF" w:rsidRPr="00D32F3B">
        <w:rPr>
          <w:color w:val="000000" w:themeColor="text1"/>
          <w:lang w:val="en-GB" w:eastAsia="zh-TW"/>
        </w:rPr>
        <w:fldChar w:fldCharType="begin">
          <w:fldData xml:space="preserve">PEVuZE5vdGU+PENpdGU+PEF1dGhvcj5QYXJlZGVzPC9BdXRob3I+PFllYXI+MjAwODwvWWVhcj48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</w:fldData>
        </w:fldChar>
      </w:r>
      <w:r w:rsidR="007C7DFF" w:rsidRPr="00D32F3B">
        <w:rPr>
          <w:color w:val="000000" w:themeColor="text1"/>
          <w:lang w:val="en-GB" w:eastAsia="zh-TW"/>
        </w:rPr>
        <w:instrText xml:space="preserve"> ADDIN EN.CITE </w:instrText>
      </w:r>
      <w:r w:rsidR="007C7DFF" w:rsidRPr="00D32F3B">
        <w:rPr>
          <w:color w:val="000000" w:themeColor="text1"/>
          <w:lang w:val="en-GB" w:eastAsia="zh-TW"/>
        </w:rPr>
        <w:fldChar w:fldCharType="begin">
          <w:fldData xml:space="preserve">PEVuZE5vdGU+PENpdGU+PEF1dGhvcj5QYXJlZGVzPC9BdXRob3I+PFllYXI+MjAwODwvWWVhcj48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</w:fldData>
        </w:fldChar>
      </w:r>
      <w:r w:rsidR="007C7DFF" w:rsidRPr="00D32F3B">
        <w:rPr>
          <w:color w:val="000000" w:themeColor="text1"/>
          <w:lang w:val="en-GB" w:eastAsia="zh-TW"/>
        </w:rPr>
        <w:instrText xml:space="preserve"> ADDIN EN.CITE.DATA </w:instrText>
      </w:r>
      <w:r w:rsidR="007C7DFF" w:rsidRPr="00D32F3B">
        <w:rPr>
          <w:color w:val="000000" w:themeColor="text1"/>
          <w:lang w:val="en-GB" w:eastAsia="zh-TW"/>
        </w:rPr>
      </w:r>
      <w:r w:rsidR="007C7DFF" w:rsidRPr="00D32F3B">
        <w:rPr>
          <w:color w:val="000000" w:themeColor="text1"/>
          <w:lang w:val="en-GB" w:eastAsia="zh-TW"/>
        </w:rPr>
        <w:fldChar w:fldCharType="end"/>
      </w:r>
      <w:r w:rsidR="007C7DFF" w:rsidRPr="00D32F3B">
        <w:rPr>
          <w:color w:val="000000" w:themeColor="text1"/>
          <w:lang w:val="en-GB" w:eastAsia="zh-TW"/>
        </w:rPr>
      </w:r>
      <w:r w:rsidR="007C7DFF" w:rsidRPr="00D32F3B">
        <w:rPr>
          <w:color w:val="000000" w:themeColor="text1"/>
          <w:lang w:val="en-GB" w:eastAsia="zh-TW"/>
        </w:rPr>
        <w:fldChar w:fldCharType="separate"/>
      </w:r>
      <w:hyperlink w:anchor="_ENREF_4" w:tooltip="Paredes, 2008 #26" w:history="1">
        <w:r w:rsidR="00861AD7" w:rsidRPr="00D32F3B">
          <w:rPr>
            <w:noProof/>
            <w:color w:val="000000" w:themeColor="text1"/>
            <w:vertAlign w:val="superscript"/>
            <w:lang w:val="en-GB" w:eastAsia="zh-TW"/>
          </w:rPr>
          <w:t>4</w:t>
        </w:r>
      </w:hyperlink>
      <w:r w:rsidR="007C7DFF" w:rsidRPr="00D32F3B">
        <w:rPr>
          <w:noProof/>
          <w:color w:val="000000" w:themeColor="text1"/>
          <w:vertAlign w:val="superscript"/>
          <w:lang w:val="en-GB" w:eastAsia="zh-TW"/>
        </w:rPr>
        <w:t>,</w:t>
      </w:r>
      <w:hyperlink w:anchor="_ENREF_5" w:tooltip="Takahashi, 1999 #25" w:history="1">
        <w:r w:rsidR="00861AD7" w:rsidRPr="00D32F3B">
          <w:rPr>
            <w:noProof/>
            <w:color w:val="000000" w:themeColor="text1"/>
            <w:vertAlign w:val="superscript"/>
            <w:lang w:val="en-GB" w:eastAsia="zh-TW"/>
          </w:rPr>
          <w:t>5</w:t>
        </w:r>
      </w:hyperlink>
      <w:r w:rsidR="007C7DFF" w:rsidRPr="00D32F3B">
        <w:rPr>
          <w:color w:val="000000" w:themeColor="text1"/>
          <w:lang w:val="en-GB" w:eastAsia="zh-TW"/>
        </w:rPr>
        <w:fldChar w:fldCharType="end"/>
      </w:r>
      <w:r w:rsidR="007C7DFF" w:rsidRPr="00D32F3B">
        <w:rPr>
          <w:color w:val="000000" w:themeColor="text1"/>
          <w:lang w:val="en-GB" w:eastAsia="zh-TW"/>
        </w:rPr>
        <w:t>. However, chemical dye-based calcium</w:t>
      </w:r>
      <w:r w:rsidR="004A52D4" w:rsidRPr="00D32F3B">
        <w:rPr>
          <w:color w:val="000000" w:themeColor="text1"/>
          <w:lang w:val="en-GB" w:eastAsia="zh-TW"/>
        </w:rPr>
        <w:t>-</w:t>
      </w:r>
      <w:r w:rsidR="007C7DFF" w:rsidRPr="00D32F3B">
        <w:rPr>
          <w:color w:val="000000" w:themeColor="text1"/>
          <w:lang w:val="en-GB" w:eastAsia="zh-TW"/>
        </w:rPr>
        <w:t>sensing probes directly inhibit the Na, K-ATPase and disrupt cellular function</w:t>
      </w:r>
      <w:hyperlink w:anchor="_ENREF_6" w:tooltip="Smith, 2018 #22" w:history="1">
        <w:r w:rsidR="00861AD7" w:rsidRPr="00D32F3B">
          <w:rPr>
            <w:color w:val="000000" w:themeColor="text1"/>
            <w:lang w:val="en-GB" w:eastAsia="zh-TW"/>
          </w:rPr>
          <w:fldChar w:fldCharType="begin"/>
        </w:r>
        <w:r w:rsidR="00861AD7" w:rsidRPr="00D32F3B">
          <w:rPr>
            <w:color w:val="000000" w:themeColor="text1"/>
            <w:lang w:val="en-GB" w:eastAsia="zh-TW"/>
          </w:rPr>
          <w:instrText xml:space="preserve"> ADDIN EN.CITE &lt;EndNote&gt;&lt;Cite&gt;&lt;Author&gt;Smith&lt;/Author&gt;&lt;Year&gt;2018&lt;/Year&gt;&lt;RecNum&gt;22&lt;/RecNum&gt;&lt;DisplayText&gt;&lt;style face="superscript"&gt;6&lt;/style&gt;&lt;/DisplayText&gt;&lt;record&gt;&lt;rec-number&gt;22&lt;/rec-number&gt;&lt;foreign-keys&gt;&lt;key app="EN" db-id="v2xw5p92zv5fs8earetp9zet929tdsss0p9p"&gt;22&lt;/key&gt;&lt;/foreign-keys&gt;&lt;ref-type name="Journal Article"&gt;17&lt;/ref-type&gt;&lt;contributors&gt;&lt;authors&gt;&lt;author&gt;Smith, Nathan A.&lt;/author&gt;&lt;author&gt;Kress, Benjamin T.&lt;/author&gt;&lt;author&gt;Lu, Yuan&lt;/author&gt;&lt;author&gt;Chandler-Militello, Devin&lt;/author&gt;&lt;author&gt;Benraiss, Abdellatif&lt;/author&gt;&lt;author&gt;Nedergaard, Maiken&lt;/author&gt;&lt;/authors&gt;&lt;/contributors&gt;&lt;titles&gt;&lt;title&gt;Fluorescent Ca(2+) indicators directly inhibit the Na,K-ATPase and disrupt cellular functions&lt;/title&gt;&lt;secondary-title&gt;Science Signaling&lt;/secondary-title&gt;&lt;/titles&gt;&lt;pages&gt;eaal2039&lt;/pages&gt;&lt;volume&gt;11&lt;/volume&gt;&lt;number&gt;515&lt;/number&gt;&lt;dates&gt;&lt;year&gt;2018&lt;/year&gt;&lt;/dates&gt;&lt;urls&gt;&lt;related-urls&gt;&lt;url&gt;https://stke.sciencemag.org/content/sigtrans/11/515/eaal2039.full.pdf&lt;/url&gt;&lt;/related-urls&gt;&lt;/urls&gt;&lt;electronic-resource-num&gt;10.1126/scisignal.aal2039&lt;/electronic-resource-num&gt;&lt;/record&gt;&lt;/Cite&gt;&lt;Cite&gt;&lt;Author&gt;Smith&lt;/Author&gt;&lt;Year&gt;2018&lt;/Year&gt;&lt;RecNum&gt;22&lt;/RecNum&gt;&lt;record&gt;&lt;rec-number&gt;22&lt;/rec-number&gt;&lt;foreign-keys&gt;&lt;key app="EN" db-id="v2xw5p92zv5fs8earetp9zet929tdsss0p9p"&gt;22&lt;/key&gt;&lt;/foreign-keys&gt;&lt;ref-type name="Journal Article"&gt;17&lt;/ref-type&gt;&lt;contributors&gt;&lt;authors&gt;&lt;author&gt;Smith, Nathan A.&lt;/author&gt;&lt;author&gt;Kress, Benjamin T.&lt;/author&gt;&lt;author&gt;Lu, Yuan&lt;/author&gt;&lt;author&gt;Chandler-Militello, Devin&lt;/author&gt;&lt;author&gt;Benraiss, Abdellatif&lt;/author&gt;&lt;author&gt;Nedergaard, Maiken&lt;/author&gt;&lt;/authors&gt;&lt;/contributors&gt;&lt;titles&gt;&lt;title&gt;Fluorescent Ca(2+) indicators directly inhibit the Na,K-ATPase and disrupt cellular functions&lt;/title&gt;&lt;secondary-title&gt;Science Signaling&lt;/secondary-title&gt;&lt;/titles&gt;&lt;pages&gt;eaal2039&lt;/pages&gt;&lt;volume&gt;11&lt;/volume&gt;&lt;number&gt;515&lt;/number&gt;&lt;dates&gt;&lt;year&gt;2018&lt;/year&gt;&lt;/dates&gt;&lt;urls&gt;&lt;related-urls&gt;&lt;url&gt;https://stke.sciencemag.org/content/sigtrans/11/515/eaal2039.full.pdf&lt;/url&gt;&lt;/related-urls&gt;&lt;/urls&gt;&lt;electronic-resource-num&gt;10.1126/scisignal.aal2039&lt;/electronic-resource-num&gt;&lt;/record&gt;&lt;/Cite&gt;&lt;/EndNote&gt;</w:instrText>
        </w:r>
        <w:r w:rsidR="00861AD7" w:rsidRPr="00D32F3B">
          <w:rPr>
            <w:color w:val="000000" w:themeColor="text1"/>
            <w:lang w:val="en-GB" w:eastAsia="zh-TW"/>
          </w:rPr>
          <w:fldChar w:fldCharType="separate"/>
        </w:r>
        <w:r w:rsidR="00861AD7" w:rsidRPr="00D32F3B">
          <w:rPr>
            <w:noProof/>
            <w:color w:val="000000" w:themeColor="text1"/>
            <w:vertAlign w:val="superscript"/>
            <w:lang w:val="en-GB" w:eastAsia="zh-TW"/>
          </w:rPr>
          <w:t>6</w:t>
        </w:r>
        <w:r w:rsidR="00861AD7" w:rsidRPr="00D32F3B">
          <w:rPr>
            <w:color w:val="000000" w:themeColor="text1"/>
            <w:lang w:val="en-GB" w:eastAsia="zh-TW"/>
          </w:rPr>
          <w:fldChar w:fldCharType="end"/>
        </w:r>
      </w:hyperlink>
      <w:hyperlink w:anchor="_ENREF_1" w:tooltip="Smith, 2018 #22" w:history="1"/>
      <w:r w:rsidR="007C7DFF" w:rsidRPr="00D32F3B">
        <w:rPr>
          <w:color w:val="000000" w:themeColor="text1"/>
          <w:lang w:val="en-GB" w:eastAsia="zh-TW"/>
        </w:rPr>
        <w:t>. Thus, track</w:t>
      </w:r>
      <w:r w:rsidR="00954CF8" w:rsidRPr="00D32F3B">
        <w:rPr>
          <w:color w:val="000000" w:themeColor="text1"/>
          <w:lang w:val="en-GB" w:eastAsia="zh-TW"/>
        </w:rPr>
        <w:t>ing</w:t>
      </w:r>
      <w:r w:rsidR="007C7DFF" w:rsidRPr="00D32F3B">
        <w:rPr>
          <w:color w:val="000000" w:themeColor="text1"/>
          <w:lang w:val="en-GB" w:eastAsia="zh-TW"/>
        </w:rPr>
        <w:t xml:space="preserve"> the same cells </w:t>
      </w:r>
      <w:r w:rsidR="00954CF8" w:rsidRPr="00D32F3B">
        <w:rPr>
          <w:color w:val="000000" w:themeColor="text1"/>
          <w:lang w:val="en-GB" w:eastAsia="zh-TW"/>
        </w:rPr>
        <w:t xml:space="preserve">over hours or days has been </w:t>
      </w:r>
      <w:r w:rsidR="004A52D4" w:rsidRPr="00D32F3B">
        <w:rPr>
          <w:color w:val="000000" w:themeColor="text1"/>
          <w:lang w:val="en-GB" w:eastAsia="zh-TW"/>
        </w:rPr>
        <w:t>problematic</w:t>
      </w:r>
      <w:r w:rsidR="00954CF8" w:rsidRPr="00D32F3B">
        <w:rPr>
          <w:color w:val="000000" w:themeColor="text1"/>
          <w:lang w:val="en-GB" w:eastAsia="zh-TW"/>
        </w:rPr>
        <w:t xml:space="preserve"> when</w:t>
      </w:r>
      <w:r w:rsidR="007C7DFF" w:rsidRPr="00D32F3B">
        <w:rPr>
          <w:color w:val="000000" w:themeColor="text1"/>
          <w:lang w:val="en-GB" w:eastAsia="zh-TW"/>
        </w:rPr>
        <w:t xml:space="preserve"> chemical dye</w:t>
      </w:r>
      <w:r w:rsidR="004963AB" w:rsidRPr="00D32F3B">
        <w:rPr>
          <w:color w:val="000000" w:themeColor="text1"/>
          <w:lang w:val="en-GB" w:eastAsia="zh-TW"/>
        </w:rPr>
        <w:t>s are used</w:t>
      </w:r>
      <w:r w:rsidR="007C7DFF" w:rsidRPr="00D32F3B">
        <w:rPr>
          <w:color w:val="000000" w:themeColor="text1"/>
          <w:lang w:val="en-GB" w:eastAsia="zh-TW"/>
        </w:rPr>
        <w:t>. Here, a range of genetically encoded calcium indicators (GECIs)</w:t>
      </w:r>
      <w:hyperlink w:anchor="_ENREF_7" w:tooltip="Shen, 2018 #5" w:history="1">
        <w:r w:rsidR="00861AD7" w:rsidRPr="00D32F3B">
          <w:rPr>
            <w:color w:val="000000" w:themeColor="text1"/>
            <w:lang w:val="en-GB" w:eastAsia="zh-TW"/>
          </w:rPr>
          <w:fldChar w:fldCharType="begin">
            <w:fldData xml:space="preserve">PEVuZE5vdGU+PENpdGU+PEF1dGhvcj5TaGVuPC9BdXRob3I+PFllYXI+MjAxODwvWWVhcj48UmVj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</w:fldData>
          </w:fldChar>
        </w:r>
        <w:r w:rsidR="00861AD7" w:rsidRPr="00D32F3B">
          <w:rPr>
            <w:color w:val="000000" w:themeColor="text1"/>
            <w:lang w:val="en-GB" w:eastAsia="zh-TW"/>
          </w:rPr>
          <w:instrText xml:space="preserve"> ADDIN EN.CITE </w:instrText>
        </w:r>
        <w:r w:rsidR="00861AD7" w:rsidRPr="00D32F3B">
          <w:rPr>
            <w:color w:val="000000" w:themeColor="text1"/>
            <w:lang w:val="en-GB" w:eastAsia="zh-TW"/>
          </w:rPr>
          <w:fldChar w:fldCharType="begin">
            <w:fldData xml:space="preserve">PEVuZE5vdGU+PENpdGU+PEF1dGhvcj5TaGVuPC9BdXRob3I+PFllYXI+MjAxODwvWWVhcj48UmVj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</w:fldData>
          </w:fldChar>
        </w:r>
        <w:r w:rsidR="00861AD7" w:rsidRPr="00D32F3B">
          <w:rPr>
            <w:color w:val="000000" w:themeColor="text1"/>
            <w:lang w:val="en-GB" w:eastAsia="zh-TW"/>
          </w:rPr>
          <w:instrText xml:space="preserve"> ADDIN EN.CITE.DATA </w:instrText>
        </w:r>
        <w:r w:rsidR="00861AD7" w:rsidRPr="00D32F3B">
          <w:rPr>
            <w:color w:val="000000" w:themeColor="text1"/>
            <w:lang w:val="en-GB" w:eastAsia="zh-TW"/>
          </w:rPr>
        </w:r>
        <w:r w:rsidR="00861AD7" w:rsidRPr="00D32F3B">
          <w:rPr>
            <w:color w:val="000000" w:themeColor="text1"/>
            <w:lang w:val="en-GB" w:eastAsia="zh-TW"/>
          </w:rPr>
          <w:fldChar w:fldCharType="end"/>
        </w:r>
        <w:r w:rsidR="00861AD7" w:rsidRPr="00D32F3B">
          <w:rPr>
            <w:color w:val="000000" w:themeColor="text1"/>
            <w:lang w:val="en-GB" w:eastAsia="zh-TW"/>
          </w:rPr>
        </w:r>
        <w:r w:rsidR="00861AD7" w:rsidRPr="00D32F3B">
          <w:rPr>
            <w:color w:val="000000" w:themeColor="text1"/>
            <w:lang w:val="en-GB" w:eastAsia="zh-TW"/>
          </w:rPr>
          <w:fldChar w:fldCharType="separate"/>
        </w:r>
        <w:r w:rsidR="00861AD7" w:rsidRPr="00D32F3B">
          <w:rPr>
            <w:noProof/>
            <w:color w:val="000000" w:themeColor="text1"/>
            <w:vertAlign w:val="superscript"/>
            <w:lang w:val="en-GB" w:eastAsia="zh-TW"/>
          </w:rPr>
          <w:t>7-10</w:t>
        </w:r>
        <w:r w:rsidR="00861AD7" w:rsidRPr="00D32F3B">
          <w:rPr>
            <w:color w:val="000000" w:themeColor="text1"/>
            <w:lang w:val="en-GB" w:eastAsia="zh-TW"/>
          </w:rPr>
          <w:fldChar w:fldCharType="end"/>
        </w:r>
      </w:hyperlink>
      <w:r w:rsidR="007C7DFF" w:rsidRPr="00D32F3B">
        <w:rPr>
          <w:color w:val="000000" w:themeColor="text1"/>
          <w:lang w:val="en-GB" w:eastAsia="zh-TW"/>
        </w:rPr>
        <w:t xml:space="preserve"> </w:t>
      </w:r>
      <w:r w:rsidR="004A52D4" w:rsidRPr="00D32F3B">
        <w:rPr>
          <w:color w:val="000000" w:themeColor="text1"/>
          <w:lang w:val="en-GB" w:eastAsia="zh-TW"/>
        </w:rPr>
        <w:t xml:space="preserve">are utilized </w:t>
      </w:r>
      <w:r w:rsidR="007C7DFF" w:rsidRPr="00D32F3B">
        <w:rPr>
          <w:color w:val="000000" w:themeColor="text1"/>
          <w:lang w:val="en-GB" w:eastAsia="zh-TW"/>
        </w:rPr>
        <w:t xml:space="preserve">across a broad excitation/emission </w:t>
      </w:r>
      <w:r w:rsidR="004963AB" w:rsidRPr="00D32F3B">
        <w:rPr>
          <w:color w:val="000000" w:themeColor="text1"/>
          <w:lang w:val="en-GB" w:eastAsia="zh-TW"/>
        </w:rPr>
        <w:t xml:space="preserve">and calcium affinity </w:t>
      </w:r>
      <w:r w:rsidR="007C7DFF" w:rsidRPr="00D32F3B">
        <w:rPr>
          <w:color w:val="000000" w:themeColor="text1"/>
          <w:lang w:val="en-GB" w:eastAsia="zh-TW"/>
        </w:rPr>
        <w:t xml:space="preserve">spectrum to form a cardiac toxicity testing platform </w:t>
      </w:r>
      <w:r w:rsidR="00954CF8" w:rsidRPr="00D32F3B">
        <w:rPr>
          <w:color w:val="000000" w:themeColor="text1"/>
          <w:lang w:val="en-GB" w:eastAsia="zh-TW"/>
        </w:rPr>
        <w:t>offering</w:t>
      </w:r>
      <w:r w:rsidR="007C7DFF" w:rsidRPr="00D32F3B">
        <w:rPr>
          <w:color w:val="000000" w:themeColor="text1"/>
          <w:lang w:val="en-GB" w:eastAsia="zh-TW"/>
        </w:rPr>
        <w:t xml:space="preserve"> </w:t>
      </w:r>
      <w:r w:rsidR="00FF7ECD" w:rsidRPr="00D32F3B">
        <w:rPr>
          <w:color w:val="000000" w:themeColor="text1"/>
          <w:lang w:val="en-GB" w:eastAsia="zh-TW"/>
        </w:rPr>
        <w:t xml:space="preserve">real-time </w:t>
      </w:r>
      <w:r w:rsidR="007C7DFF" w:rsidRPr="00D32F3B">
        <w:rPr>
          <w:color w:val="000000" w:themeColor="text1"/>
          <w:lang w:val="en-GB" w:eastAsia="zh-TW"/>
        </w:rPr>
        <w:t>multi-organelle measurement</w:t>
      </w:r>
      <w:r w:rsidR="004963AB" w:rsidRPr="00D32F3B">
        <w:rPr>
          <w:color w:val="000000" w:themeColor="text1"/>
          <w:lang w:val="en-GB" w:eastAsia="zh-TW"/>
        </w:rPr>
        <w:t>s</w:t>
      </w:r>
      <w:r w:rsidR="007C7DFF" w:rsidRPr="00D32F3B">
        <w:rPr>
          <w:color w:val="000000" w:themeColor="text1"/>
          <w:lang w:val="en-GB" w:eastAsia="zh-TW"/>
        </w:rPr>
        <w:t xml:space="preserve"> </w:t>
      </w:r>
      <w:r w:rsidR="00FF7ECD" w:rsidRPr="00D32F3B">
        <w:rPr>
          <w:color w:val="000000" w:themeColor="text1"/>
          <w:lang w:val="en-GB" w:eastAsia="zh-TW"/>
        </w:rPr>
        <w:t>over extended periods of time</w:t>
      </w:r>
      <w:hyperlink w:anchor="_ENREF_11" w:tooltip="Potekhina, 2021 #31" w:history="1">
        <w:r w:rsidR="00861AD7" w:rsidRPr="00D32F3B">
          <w:rPr>
            <w:color w:val="000000" w:themeColor="text1"/>
            <w:lang w:val="en-GB" w:eastAsia="zh-TW"/>
          </w:rPr>
          <w:fldChar w:fldCharType="begin"/>
        </w:r>
        <w:r w:rsidR="00861AD7" w:rsidRPr="00D32F3B">
          <w:rPr>
            <w:color w:val="000000" w:themeColor="text1"/>
            <w:lang w:val="en-GB" w:eastAsia="zh-TW"/>
          </w:rPr>
          <w:instrText xml:space="preserve"> ADDIN EN.CITE &lt;EndNote&gt;&lt;Cite&gt;&lt;Author&gt;Potekhina&lt;/Author&gt;&lt;Year&gt;2021&lt;/Year&gt;&lt;RecNum&gt;31&lt;/RecNum&gt;&lt;DisplayText&gt;&lt;style face="superscript"&gt;11&lt;/style&gt;&lt;/DisplayText&gt;&lt;record&gt;&lt;rec-number&gt;31&lt;/rec-number&gt;&lt;foreign-keys&gt;&lt;key app="EN" db-id="v2xw5p92zv5fs8earetp9zet929tdsss0p9p"&gt;31&lt;/key&gt;&lt;/foreign-keys&gt;&lt;ref-type name="Journal Article"&gt;17&lt;/ref-type&gt;&lt;contributors&gt;&lt;authors&gt;&lt;author&gt;Potekhina, Ekaterina S.&lt;/author&gt;&lt;author&gt;Bass, Dina Y.&lt;/author&gt;&lt;author&gt;Kelmanson, Ilya V.&lt;/author&gt;&lt;author&gt;Fetisova, Elena S.&lt;/author&gt;&lt;author&gt;Ivanenko, Alexander V.&lt;/author&gt;&lt;author&gt;Belousov, Vsevolod V.&lt;/author&gt;&lt;author&gt;Bilan, Dmitry S.&lt;/author&gt;&lt;/authors&gt;&lt;/contributors&gt;&lt;titles&gt;&lt;title&gt;Drug Screening with Genetically Encoded Fluorescent Sensors: Today and Tomorrow&lt;/title&gt;&lt;secondary-title&gt;International Journal of Molecular Sciences&lt;/secondary-title&gt;&lt;/titles&gt;&lt;periodical&gt;&lt;full-title&gt;Int J Mol Sci&lt;/full-title&gt;&lt;abbr-1&gt;International journal of molecular sciences&lt;/abbr-1&gt;&lt;/periodical&gt;&lt;volume&gt;22&lt;/volume&gt;&lt;number&gt;1&lt;/number&gt;&lt;keywords&gt;&lt;keyword&gt;genetically-encoded fluorescent sensors&lt;/keyword&gt;&lt;keyword&gt;FRET sensors&lt;/keyword&gt;&lt;keyword&gt;in vivo imaging&lt;/keyword&gt;&lt;keyword&gt;CRISPR techniques&lt;/keyword&gt;&lt;keyword&gt;high-throughput screening (HTS)&lt;/keyword&gt;&lt;keyword&gt;anti-cancer drug screening&lt;/keyword&gt;&lt;keyword&gt;G Protein-Coupled Receptor (GPCR) modulators&lt;/keyword&gt;&lt;keyword&gt;Genetically Encoded Voltage Indicators (GEVI)&lt;/keyword&gt;&lt;keyword&gt;Genetically Encoded Calcium Indicators (GECI)&lt;/keyword&gt;&lt;/keywords&gt;&lt;dates&gt;&lt;year&gt;2021&lt;/year&gt;&lt;/dates&gt;&lt;isbn&gt;1422-0067&lt;/isbn&gt;&lt;urls&gt;&lt;/urls&gt;&lt;electronic-resource-num&gt;10.3390/ijms22010148&lt;/electronic-resource-num&gt;&lt;/record&gt;&lt;/Cite&gt;&lt;/EndNote&gt;</w:instrText>
        </w:r>
        <w:r w:rsidR="00861AD7" w:rsidRPr="00D32F3B">
          <w:rPr>
            <w:color w:val="000000" w:themeColor="text1"/>
            <w:lang w:val="en-GB" w:eastAsia="zh-TW"/>
          </w:rPr>
          <w:fldChar w:fldCharType="separate"/>
        </w:r>
        <w:r w:rsidR="00861AD7" w:rsidRPr="00D32F3B">
          <w:rPr>
            <w:noProof/>
            <w:color w:val="000000" w:themeColor="text1"/>
            <w:vertAlign w:val="superscript"/>
            <w:lang w:val="en-GB" w:eastAsia="zh-TW"/>
          </w:rPr>
          <w:t>11</w:t>
        </w:r>
        <w:r w:rsidR="00861AD7" w:rsidRPr="00D32F3B">
          <w:rPr>
            <w:color w:val="000000" w:themeColor="text1"/>
            <w:lang w:val="en-GB" w:eastAsia="zh-TW"/>
          </w:rPr>
          <w:fldChar w:fldCharType="end"/>
        </w:r>
      </w:hyperlink>
      <w:r w:rsidR="007C7DFF" w:rsidRPr="00D32F3B">
        <w:rPr>
          <w:color w:val="000000" w:themeColor="text1"/>
          <w:lang w:val="en-GB" w:eastAsia="zh-TW"/>
        </w:rPr>
        <w:t>.</w:t>
      </w:r>
    </w:p>
    <w:p w14:paraId="6A16A957" w14:textId="77777777" w:rsidR="007C7DFF" w:rsidRPr="00D32F3B" w:rsidRDefault="007C7DFF" w:rsidP="00D32F3B">
      <w:pPr>
        <w:rPr>
          <w:color w:val="000000" w:themeColor="text1"/>
          <w:lang w:val="en-GB" w:eastAsia="zh-TW"/>
        </w:rPr>
      </w:pPr>
      <w:r w:rsidRPr="00D32F3B">
        <w:rPr>
          <w:color w:val="000000" w:themeColor="text1"/>
          <w:lang w:val="en-GB" w:eastAsia="zh-TW"/>
        </w:rPr>
        <w:t xml:space="preserve">  </w:t>
      </w:r>
    </w:p>
    <w:p w14:paraId="026B581C" w14:textId="008549EA" w:rsidR="007C7DFF" w:rsidRPr="00D32F3B" w:rsidRDefault="00FF7ECD" w:rsidP="00D32F3B">
      <w:pPr>
        <w:rPr>
          <w:color w:val="8DB3E2" w:themeColor="text2" w:themeTint="66"/>
          <w:lang w:val="en-GB" w:eastAsia="zh-TW"/>
        </w:rPr>
      </w:pPr>
      <w:bookmarkStart w:id="1" w:name="_Hlk84202497"/>
      <w:r w:rsidRPr="00D32F3B">
        <w:rPr>
          <w:color w:val="000000" w:themeColor="text1"/>
          <w:lang w:val="en-GB" w:eastAsia="zh-TW"/>
        </w:rPr>
        <w:t>To further develop the high-throughput calcium</w:t>
      </w:r>
      <w:r w:rsidR="00932148" w:rsidRPr="00D32F3B">
        <w:rPr>
          <w:color w:val="000000" w:themeColor="text1"/>
          <w:lang w:val="en-GB" w:eastAsia="zh-TW"/>
        </w:rPr>
        <w:t>-</w:t>
      </w:r>
      <w:r w:rsidRPr="00D32F3B">
        <w:rPr>
          <w:color w:val="000000" w:themeColor="text1"/>
          <w:lang w:val="en-GB" w:eastAsia="zh-TW"/>
        </w:rPr>
        <w:t>based screening concept in the iPS</w:t>
      </w:r>
      <w:r w:rsidR="00686069" w:rsidRPr="00D32F3B">
        <w:rPr>
          <w:color w:val="000000" w:themeColor="text1"/>
          <w:lang w:val="en-GB" w:eastAsia="zh-TW"/>
        </w:rPr>
        <w:t>C</w:t>
      </w:r>
      <w:r w:rsidRPr="00D32F3B">
        <w:rPr>
          <w:color w:val="000000" w:themeColor="text1"/>
          <w:lang w:val="en-GB" w:eastAsia="zh-TW"/>
        </w:rPr>
        <w:t>-CM model beyond the previously demonstrated academic context using genetically encoded tools for optical control and calcium imaging by co-expression of a red-shifted calcium indicator, R-GECO or K-GECO with an optogenetic tool, ChR2</w:t>
      </w:r>
      <w:r w:rsidRPr="00D32F3B">
        <w:rPr>
          <w:color w:val="000000" w:themeColor="text1"/>
          <w:vertAlign w:val="superscript"/>
          <w:lang w:val="en-GB" w:eastAsia="zh-TW"/>
        </w:rPr>
        <w:fldChar w:fldCharType="begin">
          <w:fldData xml:space="preserve">PEVuZE5vdGU+PENpdGU+PEF1dGhvcj5DaGFuZzwvQXV0aG9yPjxZZWFyPjIwMTc8L1llYXI+PFJl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</w:fldData>
        </w:fldChar>
      </w:r>
      <w:r w:rsidR="00F35850" w:rsidRPr="00D32F3B">
        <w:rPr>
          <w:color w:val="000000" w:themeColor="text1"/>
          <w:vertAlign w:val="superscript"/>
          <w:lang w:val="en-GB" w:eastAsia="zh-TW"/>
        </w:rPr>
        <w:instrText xml:space="preserve"> ADDIN EN.CITE </w:instrText>
      </w:r>
      <w:r w:rsidR="00F35850" w:rsidRPr="00D32F3B">
        <w:rPr>
          <w:color w:val="000000" w:themeColor="text1"/>
          <w:vertAlign w:val="superscript"/>
          <w:lang w:val="en-GB" w:eastAsia="zh-TW"/>
        </w:rPr>
        <w:fldChar w:fldCharType="begin">
          <w:fldData xml:space="preserve">PEVuZE5vdGU+PENpdGU+PEF1dGhvcj5DaGFuZzwvQXV0aG9yPjxZZWFyPjIwMTc8L1llYXI+PFJl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</w:fldData>
        </w:fldChar>
      </w:r>
      <w:r w:rsidR="00F35850" w:rsidRPr="00D32F3B">
        <w:rPr>
          <w:color w:val="000000" w:themeColor="text1"/>
          <w:vertAlign w:val="superscript"/>
          <w:lang w:val="en-GB" w:eastAsia="zh-TW"/>
        </w:rPr>
        <w:instrText xml:space="preserve"> ADDIN EN.CITE.DATA </w:instrText>
      </w:r>
      <w:r w:rsidR="00F35850" w:rsidRPr="00D32F3B">
        <w:rPr>
          <w:color w:val="000000" w:themeColor="text1"/>
          <w:vertAlign w:val="superscript"/>
          <w:lang w:val="en-GB" w:eastAsia="zh-TW"/>
        </w:rPr>
      </w:r>
      <w:r w:rsidR="00F35850" w:rsidRPr="00D32F3B">
        <w:rPr>
          <w:color w:val="000000" w:themeColor="text1"/>
          <w:vertAlign w:val="superscript"/>
          <w:lang w:val="en-GB" w:eastAsia="zh-TW"/>
        </w:rPr>
        <w:fldChar w:fldCharType="end"/>
      </w:r>
      <w:r w:rsidRPr="00D32F3B">
        <w:rPr>
          <w:color w:val="000000" w:themeColor="text1"/>
          <w:vertAlign w:val="superscript"/>
          <w:lang w:val="en-GB" w:eastAsia="zh-TW"/>
        </w:rPr>
      </w:r>
      <w:r w:rsidRPr="00D32F3B">
        <w:rPr>
          <w:color w:val="000000" w:themeColor="text1"/>
          <w:vertAlign w:val="superscript"/>
          <w:lang w:val="en-GB" w:eastAsia="zh-TW"/>
        </w:rPr>
        <w:fldChar w:fldCharType="separate"/>
      </w:r>
      <w:hyperlink w:anchor="_ENREF_12" w:tooltip="Chang, 2017 #7" w:history="1">
        <w:r w:rsidR="00861AD7" w:rsidRPr="00D32F3B">
          <w:rPr>
            <w:noProof/>
            <w:color w:val="000000" w:themeColor="text1"/>
            <w:vertAlign w:val="superscript"/>
            <w:lang w:val="en-GB" w:eastAsia="zh-TW"/>
          </w:rPr>
          <w:t>12</w:t>
        </w:r>
      </w:hyperlink>
      <w:r w:rsidR="00F35850" w:rsidRPr="00D32F3B">
        <w:rPr>
          <w:noProof/>
          <w:color w:val="000000" w:themeColor="text1"/>
          <w:vertAlign w:val="superscript"/>
          <w:lang w:val="en-GB" w:eastAsia="zh-TW"/>
        </w:rPr>
        <w:t>,</w:t>
      </w:r>
      <w:hyperlink w:anchor="_ENREF_13" w:tooltip="Chang, 2012 #13" w:history="1">
        <w:r w:rsidR="00861AD7" w:rsidRPr="00D32F3B">
          <w:rPr>
            <w:noProof/>
            <w:color w:val="000000" w:themeColor="text1"/>
            <w:vertAlign w:val="superscript"/>
            <w:lang w:val="en-GB" w:eastAsia="zh-TW"/>
          </w:rPr>
          <w:t>13</w:t>
        </w:r>
      </w:hyperlink>
      <w:r w:rsidRPr="00D32F3B">
        <w:rPr>
          <w:color w:val="000000" w:themeColor="text1"/>
          <w:vertAlign w:val="superscript"/>
          <w:lang w:val="en-GB" w:eastAsia="zh-TW"/>
        </w:rPr>
        <w:fldChar w:fldCharType="end"/>
      </w:r>
      <w:r w:rsidRPr="00D32F3B">
        <w:rPr>
          <w:color w:val="000000" w:themeColor="text1"/>
          <w:lang w:val="en-GB" w:eastAsia="zh-TW"/>
        </w:rPr>
        <w:t xml:space="preserve">, off-the-shelf viral kits have been generated. </w:t>
      </w:r>
      <w:r w:rsidR="007C7DFF" w:rsidRPr="00D32F3B">
        <w:rPr>
          <w:color w:val="000000" w:themeColor="text1"/>
          <w:lang w:val="en-GB" w:eastAsia="zh-TW"/>
        </w:rPr>
        <w:t xml:space="preserve"> </w:t>
      </w:r>
      <w:r w:rsidRPr="00D32F3B">
        <w:rPr>
          <w:color w:val="000000" w:themeColor="text1"/>
          <w:lang w:val="en-GB" w:eastAsia="zh-TW"/>
        </w:rPr>
        <w:t xml:space="preserve">By </w:t>
      </w:r>
      <w:bookmarkStart w:id="2" w:name="_Hlk83123873"/>
      <w:r w:rsidRPr="00D32F3B">
        <w:rPr>
          <w:color w:val="000000" w:themeColor="text1"/>
          <w:lang w:val="en-GB" w:eastAsia="zh-TW"/>
        </w:rPr>
        <w:t>t</w:t>
      </w:r>
      <w:r w:rsidR="007C7DFF" w:rsidRPr="00D32F3B">
        <w:rPr>
          <w:color w:val="000000" w:themeColor="text1"/>
          <w:lang w:val="en-GB" w:eastAsia="zh-TW"/>
        </w:rPr>
        <w:t>ransition</w:t>
      </w:r>
      <w:r w:rsidRPr="00D32F3B">
        <w:rPr>
          <w:color w:val="000000" w:themeColor="text1"/>
          <w:lang w:val="en-GB" w:eastAsia="zh-TW"/>
        </w:rPr>
        <w:t>ing</w:t>
      </w:r>
      <w:r w:rsidR="007C7DFF" w:rsidRPr="00D32F3B">
        <w:rPr>
          <w:color w:val="000000" w:themeColor="text1"/>
          <w:lang w:val="en-GB" w:eastAsia="zh-TW"/>
        </w:rPr>
        <w:t xml:space="preserve"> imaging into a high-content instrument equipped with an auto-microfluidic system, single-channel pipetting </w:t>
      </w:r>
      <w:r w:rsidRPr="00D32F3B">
        <w:rPr>
          <w:color w:val="000000" w:themeColor="text1"/>
          <w:lang w:val="en-GB" w:eastAsia="zh-TW"/>
        </w:rPr>
        <w:t>of</w:t>
      </w:r>
      <w:r w:rsidR="007C7DFF" w:rsidRPr="00D32F3B">
        <w:rPr>
          <w:color w:val="000000" w:themeColor="text1"/>
          <w:lang w:val="en-GB" w:eastAsia="zh-TW"/>
        </w:rPr>
        <w:t xml:space="preserve"> compound addition </w:t>
      </w:r>
      <w:r w:rsidRPr="00D32F3B">
        <w:rPr>
          <w:color w:val="000000" w:themeColor="text1"/>
          <w:lang w:val="en-GB" w:eastAsia="zh-TW"/>
        </w:rPr>
        <w:t>is layered on</w:t>
      </w:r>
      <w:r w:rsidR="00121D77" w:rsidRPr="00D32F3B">
        <w:rPr>
          <w:color w:val="000000" w:themeColor="text1"/>
          <w:lang w:val="en-GB" w:eastAsia="zh-TW"/>
        </w:rPr>
        <w:t xml:space="preserve"> </w:t>
      </w:r>
      <w:r w:rsidRPr="00D32F3B">
        <w:rPr>
          <w:color w:val="000000" w:themeColor="text1"/>
          <w:lang w:val="en-GB" w:eastAsia="zh-TW"/>
        </w:rPr>
        <w:t xml:space="preserve">top of </w:t>
      </w:r>
      <w:r w:rsidR="007C7DFF" w:rsidRPr="00D32F3B">
        <w:rPr>
          <w:color w:val="000000" w:themeColor="text1"/>
          <w:lang w:val="en-GB" w:eastAsia="zh-TW"/>
        </w:rPr>
        <w:t>liv</w:t>
      </w:r>
      <w:r w:rsidRPr="00D32F3B">
        <w:rPr>
          <w:color w:val="000000" w:themeColor="text1"/>
          <w:lang w:val="en-GB" w:eastAsia="zh-TW"/>
        </w:rPr>
        <w:t>e-</w:t>
      </w:r>
      <w:r w:rsidR="007C7DFF" w:rsidRPr="00D32F3B">
        <w:rPr>
          <w:color w:val="000000" w:themeColor="text1"/>
          <w:lang w:val="en-GB" w:eastAsia="zh-TW"/>
        </w:rPr>
        <w:t xml:space="preserve">cell </w:t>
      </w:r>
      <w:r w:rsidRPr="00D32F3B">
        <w:rPr>
          <w:color w:val="000000" w:themeColor="text1"/>
          <w:lang w:val="en-GB" w:eastAsia="zh-TW"/>
        </w:rPr>
        <w:t>imaging</w:t>
      </w:r>
      <w:r w:rsidR="007C7DFF" w:rsidRPr="00D32F3B">
        <w:rPr>
          <w:color w:val="000000" w:themeColor="text1"/>
          <w:lang w:val="en-GB" w:eastAsia="zh-TW"/>
        </w:rPr>
        <w:t>.</w:t>
      </w:r>
      <w:bookmarkEnd w:id="2"/>
      <w:r w:rsidR="007C7DFF" w:rsidRPr="00D32F3B">
        <w:rPr>
          <w:color w:val="000000" w:themeColor="text1"/>
          <w:lang w:val="en-GB" w:eastAsia="zh-TW"/>
        </w:rPr>
        <w:t xml:space="preserve"> Finally, </w:t>
      </w:r>
      <w:r w:rsidR="00121D77" w:rsidRPr="00D32F3B">
        <w:rPr>
          <w:color w:val="000000" w:themeColor="text1"/>
          <w:lang w:val="en-GB" w:eastAsia="zh-TW"/>
        </w:rPr>
        <w:t>both crucial aspects of the experimental pathway, image processing</w:t>
      </w:r>
      <w:r w:rsidR="009709A6" w:rsidRPr="00D32F3B">
        <w:rPr>
          <w:color w:val="000000" w:themeColor="text1"/>
          <w:lang w:val="en-GB" w:eastAsia="zh-TW"/>
        </w:rPr>
        <w:t>,</w:t>
      </w:r>
      <w:r w:rsidR="00121D77" w:rsidRPr="00D32F3B">
        <w:rPr>
          <w:color w:val="000000" w:themeColor="text1"/>
          <w:lang w:val="en-GB" w:eastAsia="zh-TW"/>
        </w:rPr>
        <w:t xml:space="preserve"> and analysis</w:t>
      </w:r>
      <w:r w:rsidR="007C7DFF" w:rsidRPr="00D32F3B">
        <w:rPr>
          <w:color w:val="000000" w:themeColor="text1"/>
          <w:lang w:val="en-GB" w:eastAsia="zh-TW"/>
        </w:rPr>
        <w:t xml:space="preserve"> </w:t>
      </w:r>
      <w:r w:rsidR="009709A6" w:rsidRPr="00D32F3B">
        <w:rPr>
          <w:color w:val="000000" w:themeColor="text1"/>
          <w:lang w:val="en-GB" w:eastAsia="zh-TW"/>
        </w:rPr>
        <w:t>are</w:t>
      </w:r>
      <w:r w:rsidR="007C7DFF" w:rsidRPr="00D32F3B">
        <w:rPr>
          <w:color w:val="000000" w:themeColor="text1"/>
          <w:lang w:val="en-GB" w:eastAsia="zh-TW"/>
        </w:rPr>
        <w:t xml:space="preserve"> improved</w:t>
      </w:r>
      <w:r w:rsidRPr="00D32F3B">
        <w:rPr>
          <w:color w:val="000000" w:themeColor="text1"/>
          <w:lang w:val="en-GB" w:eastAsia="zh-TW"/>
        </w:rPr>
        <w:t xml:space="preserve"> and a</w:t>
      </w:r>
      <w:r w:rsidR="007C7DFF" w:rsidRPr="00D32F3B">
        <w:rPr>
          <w:color w:val="000000" w:themeColor="text1"/>
          <w:lang w:val="en-GB" w:eastAsia="zh-TW"/>
        </w:rPr>
        <w:t xml:space="preserve">utomated. </w:t>
      </w:r>
    </w:p>
    <w:bookmarkEnd w:id="0"/>
    <w:bookmarkEnd w:id="1"/>
    <w:p w14:paraId="12DA1479" w14:textId="173B456B" w:rsidR="00971EE7" w:rsidRPr="00D32F3B" w:rsidRDefault="009B200B" w:rsidP="00D32F3B">
      <w:pPr>
        <w:rPr>
          <w:color w:val="8DB3E2" w:themeColor="text2" w:themeTint="66"/>
          <w:lang w:val="en-GB" w:eastAsia="zh-TW"/>
        </w:rPr>
      </w:pPr>
      <w:r w:rsidRPr="00D32F3B">
        <w:rPr>
          <w:color w:val="000000" w:themeColor="text1"/>
          <w:lang w:val="en-GB" w:eastAsia="zh-TW"/>
        </w:rPr>
        <w:t xml:space="preserve"> </w:t>
      </w:r>
    </w:p>
    <w:p w14:paraId="32A92E82" w14:textId="000CB3FC" w:rsidR="006E4797" w:rsidRPr="00D32F3B" w:rsidRDefault="00551D82" w:rsidP="00D32F3B">
      <w:pPr>
        <w:rPr>
          <w:color w:val="808080"/>
        </w:rPr>
      </w:pPr>
      <w:r w:rsidRPr="00D32F3B">
        <w:rPr>
          <w:b/>
        </w:rPr>
        <w:t>PROTOCOL:</w:t>
      </w:r>
      <w:r w:rsidRPr="00D32F3B">
        <w:t xml:space="preserve"> </w:t>
      </w:r>
    </w:p>
    <w:p w14:paraId="1F69FCD5" w14:textId="529F3C19" w:rsidR="006E4797" w:rsidRPr="00D32F3B" w:rsidRDefault="0044774B" w:rsidP="00D32F3B">
      <w:pPr>
        <w:rPr>
          <w:b/>
          <w:color w:val="000000" w:themeColor="text1"/>
        </w:rPr>
      </w:pPr>
      <w:r w:rsidRPr="00D32F3B">
        <w:rPr>
          <w:bCs/>
          <w:color w:val="000000"/>
          <w:lang w:eastAsia="zh-TW"/>
        </w:rPr>
        <w:t>Left ventricular non</w:t>
      </w:r>
      <w:r w:rsidR="00503F9F" w:rsidRPr="00D32F3B">
        <w:rPr>
          <w:bCs/>
          <w:color w:val="000000"/>
          <w:lang w:eastAsia="zh-TW"/>
        </w:rPr>
        <w:t>-</w:t>
      </w:r>
      <w:r w:rsidRPr="00D32F3B">
        <w:rPr>
          <w:bCs/>
          <w:color w:val="000000"/>
          <w:lang w:eastAsia="zh-TW"/>
        </w:rPr>
        <w:t>compaction cardiomyopathy (</w:t>
      </w:r>
      <w:r w:rsidR="008C0851" w:rsidRPr="00D32F3B">
        <w:rPr>
          <w:bCs/>
          <w:color w:val="000000"/>
          <w:lang w:eastAsia="zh-TW"/>
        </w:rPr>
        <w:t>LVNC</w:t>
      </w:r>
      <w:r w:rsidRPr="00D32F3B">
        <w:rPr>
          <w:bCs/>
          <w:color w:val="000000"/>
          <w:lang w:eastAsia="zh-TW"/>
        </w:rPr>
        <w:t>)</w:t>
      </w:r>
      <w:r w:rsidR="008C0851" w:rsidRPr="00D32F3B">
        <w:rPr>
          <w:bCs/>
          <w:color w:val="000000"/>
          <w:lang w:eastAsia="zh-TW"/>
        </w:rPr>
        <w:t xml:space="preserve"> patient iPSC-derived cardiomyocytes </w:t>
      </w:r>
      <w:r w:rsidR="00FE6CB5" w:rsidRPr="00D32F3B">
        <w:rPr>
          <w:bCs/>
          <w:color w:val="000000"/>
          <w:lang w:eastAsia="zh-TW"/>
        </w:rPr>
        <w:t xml:space="preserve">(iPS-CM) </w:t>
      </w:r>
      <w:r w:rsidR="008C0851" w:rsidRPr="00D32F3B">
        <w:rPr>
          <w:bCs/>
          <w:color w:val="000000"/>
          <w:lang w:eastAsia="zh-TW"/>
        </w:rPr>
        <w:t>were provided by the National Taiwan University Hospital.</w:t>
      </w:r>
      <w:r w:rsidR="00FE6CB5" w:rsidRPr="00D32F3B">
        <w:rPr>
          <w:bCs/>
          <w:color w:val="000000"/>
          <w:lang w:eastAsia="zh-TW"/>
        </w:rPr>
        <w:t xml:space="preserve"> </w:t>
      </w:r>
      <w:r w:rsidR="00E86C68" w:rsidRPr="00D32F3B">
        <w:rPr>
          <w:color w:val="222222"/>
          <w:shd w:val="clear" w:color="auto" w:fill="FFFFFF"/>
        </w:rPr>
        <w:t xml:space="preserve">The collection of patient samples for reprogramming to iPSC and the </w:t>
      </w:r>
      <w:r w:rsidR="00847F79" w:rsidRPr="00D32F3B">
        <w:rPr>
          <w:color w:val="222222"/>
          <w:shd w:val="clear" w:color="auto" w:fill="FFFFFF"/>
        </w:rPr>
        <w:t xml:space="preserve">maintenance </w:t>
      </w:r>
      <w:r w:rsidR="00E86C68" w:rsidRPr="00D32F3B">
        <w:rPr>
          <w:color w:val="222222"/>
          <w:shd w:val="clear" w:color="auto" w:fill="FFFFFF"/>
        </w:rPr>
        <w:t>protocols</w:t>
      </w:r>
      <w:hyperlink w:anchor="_ENREF_14" w:tooltip="Chen, 2011 #81" w:history="1">
        <w:r w:rsidR="00861AD7" w:rsidRPr="00D32F3B">
          <w:rPr>
            <w:color w:val="222222"/>
            <w:shd w:val="clear" w:color="auto" w:fill="FFFFFF"/>
            <w:vertAlign w:val="superscript"/>
          </w:rPr>
          <w:fldChar w:fldCharType="begin">
            <w:fldData xml:space="preserve">PEVuZE5vdGU+PENpdGU+PEF1dGhvcj5DaGVuPC9BdXRob3I+PFllYXI+MjAxMTwvWWVhcj48UmVj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</w:fldData>
          </w:fldChar>
        </w:r>
        <w:r w:rsidR="00861AD7" w:rsidRPr="00D32F3B">
          <w:rPr>
            <w:color w:val="222222"/>
            <w:shd w:val="clear" w:color="auto" w:fill="FFFFFF"/>
            <w:vertAlign w:val="superscript"/>
          </w:rPr>
          <w:instrText xml:space="preserve"> ADDIN EN.CITE </w:instrText>
        </w:r>
        <w:r w:rsidR="00861AD7" w:rsidRPr="00D32F3B">
          <w:rPr>
            <w:color w:val="222222"/>
            <w:shd w:val="clear" w:color="auto" w:fill="FFFFFF"/>
            <w:vertAlign w:val="superscript"/>
          </w:rPr>
          <w:fldChar w:fldCharType="begin">
            <w:fldData xml:space="preserve">PEVuZE5vdGU+PENpdGU+PEF1dGhvcj5DaGVuPC9BdXRob3I+PFllYXI+MjAxMTwvWWVhcj48UmVj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</w:fldData>
          </w:fldChar>
        </w:r>
        <w:r w:rsidR="00861AD7" w:rsidRPr="00D32F3B">
          <w:rPr>
            <w:color w:val="222222"/>
            <w:shd w:val="clear" w:color="auto" w:fill="FFFFFF"/>
            <w:vertAlign w:val="superscript"/>
          </w:rPr>
          <w:instrText xml:space="preserve"> ADDIN EN.CITE.DATA </w:instrText>
        </w:r>
        <w:r w:rsidR="00861AD7" w:rsidRPr="00D32F3B">
          <w:rPr>
            <w:color w:val="222222"/>
            <w:shd w:val="clear" w:color="auto" w:fill="FFFFFF"/>
            <w:vertAlign w:val="superscript"/>
          </w:rPr>
        </w:r>
        <w:r w:rsidR="00861AD7" w:rsidRPr="00D32F3B">
          <w:rPr>
            <w:color w:val="222222"/>
            <w:shd w:val="clear" w:color="auto" w:fill="FFFFFF"/>
            <w:vertAlign w:val="superscript"/>
          </w:rPr>
          <w:fldChar w:fldCharType="end"/>
        </w:r>
        <w:r w:rsidR="00861AD7" w:rsidRPr="00D32F3B">
          <w:rPr>
            <w:color w:val="222222"/>
            <w:shd w:val="clear" w:color="auto" w:fill="FFFFFF"/>
            <w:vertAlign w:val="superscript"/>
          </w:rPr>
        </w:r>
        <w:r w:rsidR="00861AD7" w:rsidRPr="00D32F3B">
          <w:rPr>
            <w:color w:val="222222"/>
            <w:shd w:val="clear" w:color="auto" w:fill="FFFFFF"/>
            <w:vertAlign w:val="superscript"/>
          </w:rPr>
          <w:fldChar w:fldCharType="separate"/>
        </w:r>
        <w:r w:rsidR="00861AD7" w:rsidRPr="00D32F3B">
          <w:rPr>
            <w:noProof/>
            <w:color w:val="222222"/>
            <w:shd w:val="clear" w:color="auto" w:fill="FFFFFF"/>
            <w:vertAlign w:val="superscript"/>
          </w:rPr>
          <w:t>14</w:t>
        </w:r>
        <w:r w:rsidR="00861AD7" w:rsidRPr="00D32F3B">
          <w:rPr>
            <w:color w:val="222222"/>
            <w:shd w:val="clear" w:color="auto" w:fill="FFFFFF"/>
            <w:vertAlign w:val="superscript"/>
          </w:rPr>
          <w:fldChar w:fldCharType="end"/>
        </w:r>
      </w:hyperlink>
      <w:r w:rsidR="00E86C68" w:rsidRPr="00D32F3B">
        <w:rPr>
          <w:color w:val="222222"/>
          <w:shd w:val="clear" w:color="auto" w:fill="FFFFFF"/>
        </w:rPr>
        <w:t xml:space="preserve"> for research purpose</w:t>
      </w:r>
      <w:r w:rsidR="002A04DB" w:rsidRPr="00D32F3B">
        <w:rPr>
          <w:color w:val="222222"/>
          <w:shd w:val="clear" w:color="auto" w:fill="FFFFFF"/>
        </w:rPr>
        <w:t>s</w:t>
      </w:r>
      <w:r w:rsidR="004E42F8" w:rsidRPr="00D32F3B">
        <w:rPr>
          <w:color w:val="000000"/>
          <w:shd w:val="clear" w:color="auto" w:fill="FFFFFF"/>
        </w:rPr>
        <w:t xml:space="preserve"> </w:t>
      </w:r>
      <w:r w:rsidR="00E86C68" w:rsidRPr="00D32F3B">
        <w:rPr>
          <w:color w:val="000000"/>
          <w:shd w:val="clear" w:color="auto" w:fill="FFFFFF"/>
        </w:rPr>
        <w:t>followed the WMA Declaration of Helsinki (ethical principles for medical research involving human subjects) and were approved by Institutional Review Board:</w:t>
      </w:r>
      <w:r w:rsidR="00E86C68" w:rsidRPr="00D32F3B">
        <w:rPr>
          <w:color w:val="222222"/>
          <w:shd w:val="clear" w:color="auto" w:fill="FFFFFF"/>
        </w:rPr>
        <w:t> Research Ethics Committee Office at NTUH (#201612099RINC).</w:t>
      </w:r>
      <w:r w:rsidR="00847F79" w:rsidRPr="00D32F3B">
        <w:rPr>
          <w:color w:val="222222"/>
          <w:shd w:val="clear" w:color="auto" w:fill="FFFFFF"/>
        </w:rPr>
        <w:t xml:space="preserve"> </w:t>
      </w:r>
      <w:r w:rsidR="00FE6CB5" w:rsidRPr="00D32F3B">
        <w:rPr>
          <w:bCs/>
          <w:color w:val="000000" w:themeColor="text1"/>
          <w:lang w:eastAsia="zh-TW"/>
        </w:rPr>
        <w:t>Other</w:t>
      </w:r>
      <w:r w:rsidR="00847F79" w:rsidRPr="00D32F3B">
        <w:rPr>
          <w:bCs/>
          <w:color w:val="000000" w:themeColor="text1"/>
          <w:lang w:eastAsia="zh-TW"/>
        </w:rPr>
        <w:t xml:space="preserve"> </w:t>
      </w:r>
      <w:r w:rsidR="00FE6CB5" w:rsidRPr="00D32F3B">
        <w:rPr>
          <w:bCs/>
          <w:color w:val="000000" w:themeColor="text1"/>
          <w:lang w:eastAsia="zh-TW"/>
        </w:rPr>
        <w:t>iPS-CM</w:t>
      </w:r>
      <w:r w:rsidR="002A04DB" w:rsidRPr="00D32F3B">
        <w:rPr>
          <w:bCs/>
          <w:color w:val="000000" w:themeColor="text1"/>
          <w:lang w:eastAsia="zh-TW"/>
        </w:rPr>
        <w:t>'</w:t>
      </w:r>
      <w:r w:rsidR="00FE6CB5" w:rsidRPr="00D32F3B">
        <w:rPr>
          <w:bCs/>
          <w:color w:val="000000" w:themeColor="text1"/>
          <w:lang w:eastAsia="zh-TW"/>
        </w:rPr>
        <w:t xml:space="preserve">s were obtained from commercial vendors. </w:t>
      </w:r>
      <w:r w:rsidR="002A04DB" w:rsidRPr="00D32F3B">
        <w:rPr>
          <w:bCs/>
          <w:color w:val="000000" w:themeColor="text1"/>
          <w:lang w:eastAsia="zh-TW"/>
        </w:rPr>
        <w:t>The u</w:t>
      </w:r>
      <w:r w:rsidR="00FE6CB5" w:rsidRPr="00D32F3B">
        <w:rPr>
          <w:bCs/>
          <w:color w:val="000000" w:themeColor="text1"/>
          <w:lang w:eastAsia="zh-TW"/>
        </w:rPr>
        <w:t xml:space="preserve">se of IPS derivatives does not require specific permissions in our institution. </w:t>
      </w:r>
    </w:p>
    <w:p w14:paraId="35A8F67A" w14:textId="77777777" w:rsidR="002421E7" w:rsidRPr="00D32F3B" w:rsidRDefault="002421E7" w:rsidP="00D32F3B">
      <w:pPr>
        <w:rPr>
          <w:color w:val="808080"/>
        </w:rPr>
      </w:pPr>
    </w:p>
    <w:p w14:paraId="4015356B" w14:textId="6AFA6335" w:rsidR="006E4797" w:rsidRPr="00D32F3B" w:rsidRDefault="00366C7F" w:rsidP="00D32F3B">
      <w:pPr>
        <w:pStyle w:val="ListParagraph"/>
        <w:numPr>
          <w:ilvl w:val="0"/>
          <w:numId w:val="22"/>
        </w:numPr>
        <w:pBdr>
          <w:top w:val="nil"/>
          <w:left w:val="nil"/>
          <w:bottom w:val="nil"/>
          <w:right w:val="nil"/>
          <w:between w:val="nil"/>
        </w:pBdr>
        <w:ind w:left="0" w:firstLine="0"/>
        <w:rPr>
          <w:b/>
          <w:color w:val="000000"/>
          <w:highlight w:val="yellow"/>
          <w:lang w:eastAsia="zh-TW"/>
        </w:rPr>
      </w:pPr>
      <w:r w:rsidRPr="00D32F3B">
        <w:rPr>
          <w:rFonts w:eastAsiaTheme="minorEastAsia"/>
          <w:b/>
          <w:color w:val="000000"/>
          <w:highlight w:val="yellow"/>
          <w:lang w:eastAsia="zh-TW"/>
        </w:rPr>
        <w:t>i</w:t>
      </w:r>
      <w:r w:rsidR="00F15A79" w:rsidRPr="00D32F3B">
        <w:rPr>
          <w:rFonts w:eastAsiaTheme="minorEastAsia"/>
          <w:b/>
          <w:color w:val="000000"/>
          <w:highlight w:val="yellow"/>
          <w:lang w:eastAsia="zh-TW"/>
        </w:rPr>
        <w:t>PSC</w:t>
      </w:r>
      <w:r w:rsidR="004D1C42" w:rsidRPr="00D32F3B">
        <w:rPr>
          <w:rFonts w:eastAsiaTheme="minorEastAsia"/>
          <w:b/>
          <w:color w:val="000000"/>
          <w:highlight w:val="yellow"/>
          <w:lang w:eastAsia="zh-TW"/>
        </w:rPr>
        <w:t xml:space="preserve"> </w:t>
      </w:r>
      <w:r w:rsidR="00F15A79" w:rsidRPr="00D32F3B">
        <w:rPr>
          <w:rFonts w:eastAsiaTheme="minorEastAsia"/>
          <w:b/>
          <w:color w:val="000000"/>
          <w:highlight w:val="yellow"/>
          <w:lang w:eastAsia="zh-TW"/>
        </w:rPr>
        <w:t>derived cardiomyocytes p</w:t>
      </w:r>
      <w:r w:rsidR="00F15A79" w:rsidRPr="00D32F3B">
        <w:rPr>
          <w:b/>
          <w:color w:val="000000"/>
          <w:highlight w:val="yellow"/>
          <w:lang w:eastAsia="zh-TW"/>
        </w:rPr>
        <w:t>reparation</w:t>
      </w:r>
    </w:p>
    <w:p w14:paraId="6FF8A2CD" w14:textId="77777777" w:rsidR="00704961" w:rsidRPr="00D32F3B" w:rsidRDefault="00704961" w:rsidP="00D32F3B">
      <w:pPr>
        <w:pStyle w:val="ListParagraph"/>
        <w:pBdr>
          <w:top w:val="nil"/>
          <w:left w:val="nil"/>
          <w:bottom w:val="nil"/>
          <w:right w:val="nil"/>
          <w:between w:val="nil"/>
        </w:pBdr>
        <w:ind w:left="0"/>
        <w:rPr>
          <w:b/>
          <w:color w:val="000000"/>
          <w:highlight w:val="yellow"/>
          <w:lang w:eastAsia="zh-TW"/>
        </w:rPr>
      </w:pPr>
    </w:p>
    <w:p w14:paraId="3F4E3C24" w14:textId="1F124C31" w:rsidR="00F15A79" w:rsidRPr="00D32F3B" w:rsidRDefault="00425579"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Prepare the multi-well plate before iPSC-CM is removed from cold storage for thawing</w:t>
      </w:r>
      <w:r w:rsidR="003C3EB8" w:rsidRPr="00D32F3B">
        <w:rPr>
          <w:bCs/>
          <w:color w:val="000000"/>
          <w:highlight w:val="yellow"/>
          <w:lang w:eastAsia="zh-TW"/>
        </w:rPr>
        <w:t xml:space="preserve">.  </w:t>
      </w:r>
      <w:r w:rsidR="001F6982" w:rsidRPr="00D32F3B">
        <w:rPr>
          <w:bCs/>
          <w:color w:val="000000"/>
          <w:highlight w:val="yellow"/>
          <w:lang w:eastAsia="zh-TW"/>
        </w:rPr>
        <w:t xml:space="preserve"> </w:t>
      </w:r>
      <w:r w:rsidR="003C3EB8" w:rsidRPr="00D32F3B">
        <w:rPr>
          <w:bCs/>
          <w:color w:val="000000"/>
          <w:highlight w:val="yellow"/>
          <w:lang w:eastAsia="zh-TW"/>
        </w:rPr>
        <w:t xml:space="preserve">Coat </w:t>
      </w:r>
      <w:r w:rsidR="001F6982" w:rsidRPr="00D32F3B">
        <w:rPr>
          <w:bCs/>
          <w:color w:val="000000"/>
          <w:highlight w:val="yellow"/>
          <w:lang w:eastAsia="zh-TW"/>
        </w:rPr>
        <w:t xml:space="preserve">each well of the 96-well microplate with 100 µL of </w:t>
      </w:r>
      <w:r w:rsidR="0092782B" w:rsidRPr="00D32F3B">
        <w:rPr>
          <w:bCs/>
          <w:color w:val="000000"/>
          <w:highlight w:val="yellow"/>
          <w:lang w:eastAsia="zh-TW"/>
        </w:rPr>
        <w:t>50 µg/mL</w:t>
      </w:r>
      <w:r w:rsidR="001F6982" w:rsidRPr="00D32F3B">
        <w:rPr>
          <w:bCs/>
          <w:color w:val="000000"/>
          <w:highlight w:val="yellow"/>
          <w:lang w:eastAsia="zh-TW"/>
        </w:rPr>
        <w:t xml:space="preserve"> fibronectin/0.02% gelatin solution </w:t>
      </w:r>
      <w:r w:rsidR="00F01456" w:rsidRPr="00D32F3B">
        <w:rPr>
          <w:bCs/>
          <w:color w:val="000000"/>
          <w:highlight w:val="yellow"/>
          <w:lang w:eastAsia="zh-TW"/>
        </w:rPr>
        <w:t xml:space="preserve">(see </w:t>
      </w:r>
      <w:r w:rsidR="00F01456" w:rsidRPr="00D32F3B">
        <w:rPr>
          <w:b/>
          <w:color w:val="000000"/>
          <w:highlight w:val="yellow"/>
          <w:lang w:eastAsia="zh-TW"/>
        </w:rPr>
        <w:t>Table of Materials</w:t>
      </w:r>
      <w:r w:rsidR="00F01456" w:rsidRPr="00D32F3B">
        <w:rPr>
          <w:bCs/>
          <w:color w:val="000000"/>
          <w:highlight w:val="yellow"/>
          <w:lang w:eastAsia="zh-TW"/>
        </w:rPr>
        <w:t xml:space="preserve">) </w:t>
      </w:r>
      <w:r w:rsidR="00085E1E" w:rsidRPr="00D32F3B">
        <w:rPr>
          <w:bCs/>
          <w:color w:val="000000"/>
          <w:highlight w:val="yellow"/>
          <w:lang w:eastAsia="zh-TW"/>
        </w:rPr>
        <w:t>to cover all surfaces thoroughly</w:t>
      </w:r>
      <w:r w:rsidR="00785081" w:rsidRPr="00D32F3B">
        <w:rPr>
          <w:bCs/>
          <w:color w:val="000000"/>
          <w:highlight w:val="yellow"/>
          <w:lang w:eastAsia="zh-TW"/>
        </w:rPr>
        <w:t>.</w:t>
      </w:r>
    </w:p>
    <w:p w14:paraId="4F3C7772" w14:textId="77777777" w:rsidR="00EB798D" w:rsidRPr="00D32F3B" w:rsidRDefault="00EB798D" w:rsidP="00D32F3B">
      <w:pPr>
        <w:pStyle w:val="ListParagraph"/>
        <w:pBdr>
          <w:top w:val="nil"/>
          <w:left w:val="nil"/>
          <w:bottom w:val="nil"/>
          <w:right w:val="nil"/>
          <w:between w:val="nil"/>
        </w:pBdr>
        <w:ind w:left="0"/>
        <w:rPr>
          <w:bCs/>
          <w:color w:val="000000"/>
          <w:lang w:eastAsia="zh-TW"/>
        </w:rPr>
      </w:pPr>
    </w:p>
    <w:p w14:paraId="2CF8BC3B" w14:textId="1C01B930" w:rsidR="00785081" w:rsidRPr="00D32F3B" w:rsidRDefault="00785081"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Incubate</w:t>
      </w:r>
      <w:r w:rsidR="00442ED8" w:rsidRPr="00D32F3B">
        <w:rPr>
          <w:bCs/>
          <w:color w:val="000000"/>
          <w:lang w:eastAsia="zh-TW"/>
        </w:rPr>
        <w:t xml:space="preserve"> </w:t>
      </w:r>
      <w:r w:rsidR="00570343" w:rsidRPr="00D32F3B">
        <w:rPr>
          <w:bCs/>
          <w:color w:val="000000"/>
          <w:lang w:eastAsia="zh-TW"/>
        </w:rPr>
        <w:t xml:space="preserve">the </w:t>
      </w:r>
      <w:r w:rsidR="00442ED8" w:rsidRPr="00D32F3B">
        <w:rPr>
          <w:bCs/>
          <w:color w:val="000000"/>
          <w:lang w:eastAsia="zh-TW"/>
        </w:rPr>
        <w:t>plate</w:t>
      </w:r>
      <w:r w:rsidRPr="00D32F3B">
        <w:rPr>
          <w:bCs/>
          <w:color w:val="000000"/>
          <w:lang w:eastAsia="zh-TW"/>
        </w:rPr>
        <w:t xml:space="preserve"> at 37</w:t>
      </w:r>
      <w:r w:rsidR="008A012B" w:rsidRPr="00D32F3B">
        <w:rPr>
          <w:bCs/>
          <w:color w:val="000000"/>
          <w:lang w:eastAsia="zh-TW"/>
        </w:rPr>
        <w:t xml:space="preserve"> </w:t>
      </w:r>
      <w:r w:rsidRPr="00D32F3B">
        <w:rPr>
          <w:bCs/>
          <w:color w:val="000000"/>
          <w:lang w:eastAsia="zh-TW"/>
        </w:rPr>
        <w:t xml:space="preserve">˚C for  </w:t>
      </w:r>
      <w:r w:rsidR="0092782B" w:rsidRPr="00D32F3B">
        <w:rPr>
          <w:bCs/>
          <w:color w:val="000000"/>
          <w:lang w:eastAsia="zh-TW"/>
        </w:rPr>
        <w:t xml:space="preserve">1 </w:t>
      </w:r>
      <w:r w:rsidRPr="00D32F3B">
        <w:rPr>
          <w:bCs/>
          <w:color w:val="000000"/>
          <w:lang w:eastAsia="zh-TW"/>
        </w:rPr>
        <w:t xml:space="preserve">h in </w:t>
      </w:r>
      <w:r w:rsidR="007E488D" w:rsidRPr="00D32F3B">
        <w:rPr>
          <w:bCs/>
          <w:color w:val="000000"/>
          <w:lang w:eastAsia="zh-TW"/>
        </w:rPr>
        <w:t xml:space="preserve">a </w:t>
      </w:r>
      <w:r w:rsidRPr="00D32F3B">
        <w:rPr>
          <w:bCs/>
          <w:color w:val="000000"/>
          <w:lang w:eastAsia="zh-TW"/>
        </w:rPr>
        <w:t>humidified incubator.</w:t>
      </w:r>
    </w:p>
    <w:p w14:paraId="52615BFA" w14:textId="0FF53588" w:rsidR="008D4088" w:rsidRPr="00D32F3B" w:rsidRDefault="008D4088" w:rsidP="00D32F3B">
      <w:pPr>
        <w:pStyle w:val="ListParagraph"/>
        <w:pBdr>
          <w:top w:val="nil"/>
          <w:left w:val="nil"/>
          <w:bottom w:val="nil"/>
          <w:right w:val="nil"/>
          <w:between w:val="nil"/>
        </w:pBdr>
        <w:ind w:left="0"/>
        <w:rPr>
          <w:bCs/>
          <w:color w:val="000000"/>
          <w:lang w:eastAsia="zh-TW"/>
        </w:rPr>
      </w:pPr>
    </w:p>
    <w:p w14:paraId="52DD176A" w14:textId="092A218F" w:rsidR="00785081" w:rsidRPr="00D32F3B" w:rsidRDefault="00785081"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 xml:space="preserve">Warm </w:t>
      </w:r>
      <w:r w:rsidR="0035163E" w:rsidRPr="00D32F3B">
        <w:rPr>
          <w:bCs/>
          <w:color w:val="000000"/>
          <w:lang w:eastAsia="zh-TW"/>
        </w:rPr>
        <w:t xml:space="preserve">the </w:t>
      </w:r>
      <w:r w:rsidRPr="00D32F3B">
        <w:rPr>
          <w:bCs/>
          <w:color w:val="000000"/>
          <w:lang w:eastAsia="zh-TW"/>
        </w:rPr>
        <w:t>medi</w:t>
      </w:r>
      <w:r w:rsidR="003E6892" w:rsidRPr="00D32F3B">
        <w:rPr>
          <w:bCs/>
          <w:color w:val="000000"/>
          <w:lang w:eastAsia="zh-TW"/>
        </w:rPr>
        <w:t>um</w:t>
      </w:r>
      <w:r w:rsidRPr="00D32F3B">
        <w:rPr>
          <w:bCs/>
          <w:color w:val="000000"/>
          <w:lang w:eastAsia="zh-TW"/>
        </w:rPr>
        <w:t xml:space="preserve"> </w:t>
      </w:r>
      <w:r w:rsidR="0035163E" w:rsidRPr="00D32F3B">
        <w:rPr>
          <w:bCs/>
          <w:color w:val="000000"/>
          <w:lang w:eastAsia="zh-TW"/>
        </w:rPr>
        <w:t xml:space="preserve">(see </w:t>
      </w:r>
      <w:r w:rsidR="0035163E" w:rsidRPr="00D32F3B">
        <w:rPr>
          <w:b/>
          <w:color w:val="000000"/>
          <w:lang w:eastAsia="zh-TW"/>
        </w:rPr>
        <w:t>Table of Materials</w:t>
      </w:r>
      <w:r w:rsidR="0035163E" w:rsidRPr="00D32F3B">
        <w:rPr>
          <w:bCs/>
          <w:color w:val="000000"/>
          <w:lang w:eastAsia="zh-TW"/>
        </w:rPr>
        <w:t xml:space="preserve">)  </w:t>
      </w:r>
      <w:r w:rsidR="00442ED8" w:rsidRPr="00D32F3B">
        <w:rPr>
          <w:bCs/>
          <w:color w:val="000000"/>
          <w:lang w:eastAsia="zh-TW"/>
        </w:rPr>
        <w:t>to</w:t>
      </w:r>
      <w:r w:rsidRPr="00D32F3B">
        <w:rPr>
          <w:bCs/>
          <w:color w:val="000000"/>
          <w:lang w:eastAsia="zh-TW"/>
        </w:rPr>
        <w:t xml:space="preserve"> room temperature for</w:t>
      </w:r>
      <w:r w:rsidR="00A5542E" w:rsidRPr="00D32F3B">
        <w:rPr>
          <w:bCs/>
          <w:color w:val="000000"/>
          <w:lang w:eastAsia="zh-TW"/>
        </w:rPr>
        <w:t xml:space="preserve"> </w:t>
      </w:r>
      <w:r w:rsidR="0035163E" w:rsidRPr="00D32F3B">
        <w:rPr>
          <w:bCs/>
          <w:color w:val="000000"/>
          <w:lang w:eastAsia="zh-TW"/>
        </w:rPr>
        <w:t>30 min</w:t>
      </w:r>
      <w:r w:rsidRPr="00D32F3B">
        <w:rPr>
          <w:bCs/>
          <w:color w:val="000000"/>
          <w:lang w:eastAsia="zh-TW"/>
        </w:rPr>
        <w:t xml:space="preserve"> before </w:t>
      </w:r>
      <w:r w:rsidR="00442ED8" w:rsidRPr="00D32F3B">
        <w:rPr>
          <w:bCs/>
          <w:color w:val="000000"/>
          <w:lang w:eastAsia="zh-TW"/>
        </w:rPr>
        <w:t>cell thawing</w:t>
      </w:r>
      <w:r w:rsidRPr="00D32F3B">
        <w:rPr>
          <w:bCs/>
          <w:color w:val="000000"/>
          <w:lang w:eastAsia="zh-TW"/>
        </w:rPr>
        <w:t>.</w:t>
      </w:r>
    </w:p>
    <w:p w14:paraId="3503EB72"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2CDCAF7C" w14:textId="03119F2A" w:rsidR="0042278A" w:rsidRPr="00D32F3B" w:rsidRDefault="0042278A" w:rsidP="00D32F3B">
      <w:pPr>
        <w:pStyle w:val="ListParagraph"/>
        <w:pBdr>
          <w:top w:val="nil"/>
          <w:left w:val="nil"/>
          <w:bottom w:val="nil"/>
          <w:right w:val="nil"/>
          <w:between w:val="nil"/>
        </w:pBdr>
        <w:ind w:left="0"/>
        <w:rPr>
          <w:bCs/>
          <w:color w:val="000000"/>
          <w:lang w:eastAsia="zh-TW"/>
        </w:rPr>
      </w:pPr>
      <w:r w:rsidRPr="00D32F3B">
        <w:rPr>
          <w:bCs/>
          <w:color w:val="000000"/>
          <w:lang w:eastAsia="zh-TW"/>
        </w:rPr>
        <w:t>NOTE:</w:t>
      </w:r>
      <w:r w:rsidR="00E968F6" w:rsidRPr="00D32F3B">
        <w:rPr>
          <w:bCs/>
          <w:color w:val="000000"/>
          <w:lang w:eastAsia="zh-TW"/>
        </w:rPr>
        <w:t xml:space="preserve"> The present protocol describes</w:t>
      </w:r>
      <w:r w:rsidRPr="00D32F3B">
        <w:rPr>
          <w:bCs/>
          <w:color w:val="000000"/>
          <w:lang w:eastAsia="zh-TW"/>
        </w:rPr>
        <w:t xml:space="preserve"> room temperature </w:t>
      </w:r>
      <w:r w:rsidR="00E968F6" w:rsidRPr="00D32F3B">
        <w:rPr>
          <w:bCs/>
          <w:color w:val="000000"/>
          <w:lang w:eastAsia="zh-TW"/>
        </w:rPr>
        <w:t>as</w:t>
      </w:r>
      <w:r w:rsidRPr="00D32F3B">
        <w:rPr>
          <w:bCs/>
          <w:color w:val="000000"/>
          <w:lang w:eastAsia="zh-TW"/>
        </w:rPr>
        <w:t xml:space="preserve"> 25 ˚C.</w:t>
      </w:r>
    </w:p>
    <w:p w14:paraId="61F70B8E"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00FE20AD" w14:textId="27FDEA51" w:rsidR="00785081" w:rsidRPr="00D32F3B" w:rsidRDefault="00785081"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Transfer the </w:t>
      </w:r>
      <w:r w:rsidR="007616D9" w:rsidRPr="00D32F3B">
        <w:rPr>
          <w:bCs/>
          <w:color w:val="000000"/>
          <w:highlight w:val="yellow"/>
          <w:lang w:eastAsia="zh-TW"/>
        </w:rPr>
        <w:t>iPSC</w:t>
      </w:r>
      <w:r w:rsidR="00D213ED" w:rsidRPr="00D32F3B">
        <w:rPr>
          <w:bCs/>
          <w:color w:val="000000"/>
          <w:highlight w:val="yellow"/>
          <w:lang w:eastAsia="zh-TW"/>
        </w:rPr>
        <w:t>-</w:t>
      </w:r>
      <w:r w:rsidR="00841590" w:rsidRPr="00D32F3B">
        <w:rPr>
          <w:bCs/>
          <w:color w:val="000000"/>
          <w:highlight w:val="yellow"/>
          <w:lang w:eastAsia="zh-TW"/>
        </w:rPr>
        <w:t>CM</w:t>
      </w:r>
      <w:r w:rsidR="007616D9" w:rsidRPr="00D32F3B">
        <w:rPr>
          <w:bCs/>
          <w:color w:val="000000"/>
          <w:highlight w:val="yellow"/>
          <w:lang w:eastAsia="zh-TW"/>
        </w:rPr>
        <w:t xml:space="preserve"> </w:t>
      </w:r>
      <w:r w:rsidRPr="00D32F3B">
        <w:rPr>
          <w:bCs/>
          <w:color w:val="000000"/>
          <w:highlight w:val="yellow"/>
          <w:lang w:eastAsia="zh-TW"/>
        </w:rPr>
        <w:t xml:space="preserve">from </w:t>
      </w:r>
      <w:r w:rsidR="00D213ED" w:rsidRPr="00D32F3B">
        <w:rPr>
          <w:bCs/>
          <w:color w:val="000000"/>
          <w:highlight w:val="yellow"/>
          <w:lang w:eastAsia="zh-TW"/>
        </w:rPr>
        <w:t xml:space="preserve">the </w:t>
      </w:r>
      <w:r w:rsidRPr="00D32F3B">
        <w:rPr>
          <w:bCs/>
          <w:color w:val="000000"/>
          <w:highlight w:val="yellow"/>
          <w:lang w:eastAsia="zh-TW"/>
        </w:rPr>
        <w:t>liquid nitrogen</w:t>
      </w:r>
      <w:r w:rsidR="00420ACB" w:rsidRPr="00D32F3B">
        <w:rPr>
          <w:bCs/>
          <w:color w:val="000000"/>
          <w:highlight w:val="yellow"/>
          <w:lang w:eastAsia="zh-TW"/>
        </w:rPr>
        <w:t xml:space="preserve"> storage tank to </w:t>
      </w:r>
      <w:r w:rsidR="00D213ED" w:rsidRPr="00D32F3B">
        <w:rPr>
          <w:bCs/>
          <w:color w:val="000000"/>
          <w:highlight w:val="yellow"/>
          <w:lang w:eastAsia="zh-TW"/>
        </w:rPr>
        <w:t xml:space="preserve">a </w:t>
      </w:r>
      <w:r w:rsidR="00420ACB" w:rsidRPr="00D32F3B">
        <w:rPr>
          <w:bCs/>
          <w:color w:val="000000"/>
          <w:highlight w:val="yellow"/>
          <w:lang w:eastAsia="zh-TW"/>
        </w:rPr>
        <w:t>37</w:t>
      </w:r>
      <w:r w:rsidR="008A012B" w:rsidRPr="00D32F3B">
        <w:rPr>
          <w:bCs/>
          <w:color w:val="000000"/>
          <w:highlight w:val="yellow"/>
          <w:lang w:eastAsia="zh-TW"/>
        </w:rPr>
        <w:t xml:space="preserve"> </w:t>
      </w:r>
      <w:r w:rsidR="00420ACB" w:rsidRPr="00D32F3B">
        <w:rPr>
          <w:bCs/>
          <w:color w:val="000000"/>
          <w:highlight w:val="yellow"/>
          <w:lang w:eastAsia="zh-TW"/>
        </w:rPr>
        <w:t>˚C water bath.</w:t>
      </w:r>
    </w:p>
    <w:p w14:paraId="2C2E815D" w14:textId="74A70D58" w:rsidR="000909C5" w:rsidRPr="00D32F3B" w:rsidRDefault="000909C5" w:rsidP="00D32F3B">
      <w:pPr>
        <w:pStyle w:val="ListParagraph"/>
        <w:pBdr>
          <w:top w:val="nil"/>
          <w:left w:val="nil"/>
          <w:bottom w:val="nil"/>
          <w:right w:val="nil"/>
          <w:between w:val="nil"/>
        </w:pBdr>
        <w:ind w:left="0"/>
        <w:rPr>
          <w:bCs/>
          <w:color w:val="000000"/>
          <w:highlight w:val="yellow"/>
          <w:lang w:eastAsia="zh-TW"/>
        </w:rPr>
      </w:pPr>
    </w:p>
    <w:p w14:paraId="47B7EFEA" w14:textId="624236C9" w:rsidR="000909C5" w:rsidRPr="00D32F3B" w:rsidRDefault="000909C5" w:rsidP="00D32F3B">
      <w:pPr>
        <w:pStyle w:val="ListParagraph"/>
        <w:pBdr>
          <w:top w:val="nil"/>
          <w:left w:val="nil"/>
          <w:bottom w:val="nil"/>
          <w:right w:val="nil"/>
          <w:between w:val="nil"/>
        </w:pBdr>
        <w:ind w:left="0"/>
        <w:rPr>
          <w:bCs/>
          <w:color w:val="000000"/>
          <w:highlight w:val="yellow"/>
          <w:lang w:eastAsia="zh-TW"/>
        </w:rPr>
      </w:pPr>
      <w:r w:rsidRPr="00D32F3B">
        <w:rPr>
          <w:bCs/>
          <w:color w:val="000000"/>
          <w:lang w:eastAsia="zh-TW"/>
        </w:rPr>
        <w:t>NOTE: iPS-CMs are typically shipped on dry ice by academic or commercial sources. They are transferred to liquid nitrogen storage on receipt until use.</w:t>
      </w:r>
    </w:p>
    <w:p w14:paraId="4CC0D686"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182C2590" w14:textId="77CB6C1F" w:rsidR="00420ACB" w:rsidRPr="00D32F3B" w:rsidRDefault="00420ACB"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 xml:space="preserve">Remove the vial before </w:t>
      </w:r>
      <w:r w:rsidR="00115DB8" w:rsidRPr="00D32F3B">
        <w:rPr>
          <w:bCs/>
          <w:color w:val="000000"/>
          <w:lang w:eastAsia="zh-TW"/>
        </w:rPr>
        <w:t xml:space="preserve">the </w:t>
      </w:r>
      <w:r w:rsidRPr="00D32F3B">
        <w:rPr>
          <w:bCs/>
          <w:color w:val="000000"/>
          <w:lang w:eastAsia="zh-TW"/>
        </w:rPr>
        <w:t>ice melt</w:t>
      </w:r>
      <w:r w:rsidR="00442ED8" w:rsidRPr="00D32F3B">
        <w:rPr>
          <w:bCs/>
          <w:color w:val="000000"/>
          <w:lang w:eastAsia="zh-TW"/>
        </w:rPr>
        <w:t>s</w:t>
      </w:r>
      <w:r w:rsidRPr="00D32F3B">
        <w:rPr>
          <w:bCs/>
          <w:color w:val="000000"/>
          <w:lang w:eastAsia="zh-TW"/>
        </w:rPr>
        <w:t xml:space="preserve"> </w:t>
      </w:r>
      <w:r w:rsidR="00115DB8" w:rsidRPr="00D32F3B">
        <w:rPr>
          <w:bCs/>
          <w:color w:val="000000"/>
          <w:lang w:eastAsia="zh-TW"/>
        </w:rPr>
        <w:t>entir</w:t>
      </w:r>
      <w:r w:rsidRPr="00D32F3B">
        <w:rPr>
          <w:bCs/>
          <w:color w:val="000000"/>
          <w:lang w:eastAsia="zh-TW"/>
        </w:rPr>
        <w:t xml:space="preserve">ely and spray the vial with 75% </w:t>
      </w:r>
      <w:r w:rsidR="000C61F6" w:rsidRPr="00D32F3B">
        <w:rPr>
          <w:bCs/>
          <w:color w:val="000000"/>
          <w:lang w:eastAsia="zh-TW"/>
        </w:rPr>
        <w:t>ethanol</w:t>
      </w:r>
      <w:r w:rsidRPr="00D32F3B">
        <w:rPr>
          <w:bCs/>
          <w:color w:val="000000"/>
          <w:lang w:eastAsia="zh-TW"/>
        </w:rPr>
        <w:t>.</w:t>
      </w:r>
    </w:p>
    <w:p w14:paraId="304F49BF"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3BC423C4" w14:textId="536730E6" w:rsidR="00420ACB" w:rsidRPr="00D32F3B" w:rsidRDefault="007C5755"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Take </w:t>
      </w:r>
      <w:r w:rsidR="00850685" w:rsidRPr="00D32F3B">
        <w:rPr>
          <w:bCs/>
          <w:color w:val="000000"/>
          <w:highlight w:val="yellow"/>
          <w:lang w:eastAsia="zh-TW"/>
        </w:rPr>
        <w:t xml:space="preserve">the </w:t>
      </w:r>
      <w:r w:rsidRPr="00D32F3B">
        <w:rPr>
          <w:bCs/>
          <w:color w:val="000000"/>
          <w:highlight w:val="yellow"/>
          <w:lang w:eastAsia="zh-TW"/>
        </w:rPr>
        <w:t xml:space="preserve">vial </w:t>
      </w:r>
      <w:r w:rsidR="00442ED8" w:rsidRPr="00D32F3B">
        <w:rPr>
          <w:bCs/>
          <w:color w:val="000000"/>
          <w:highlight w:val="yellow"/>
          <w:lang w:eastAsia="zh-TW"/>
        </w:rPr>
        <w:t>to a</w:t>
      </w:r>
      <w:r w:rsidRPr="00D32F3B">
        <w:rPr>
          <w:bCs/>
          <w:color w:val="000000"/>
          <w:highlight w:val="yellow"/>
          <w:lang w:eastAsia="zh-TW"/>
        </w:rPr>
        <w:t xml:space="preserve"> </w:t>
      </w:r>
      <w:r w:rsidR="00E36962" w:rsidRPr="00D32F3B">
        <w:rPr>
          <w:bCs/>
          <w:color w:val="000000"/>
          <w:highlight w:val="yellow"/>
          <w:lang w:eastAsia="zh-TW"/>
        </w:rPr>
        <w:t xml:space="preserve">Class II </w:t>
      </w:r>
      <w:r w:rsidRPr="00D32F3B">
        <w:rPr>
          <w:bCs/>
          <w:color w:val="000000"/>
          <w:highlight w:val="yellow"/>
          <w:lang w:eastAsia="zh-TW"/>
        </w:rPr>
        <w:t xml:space="preserve">biosafety cabinet and gently transfer </w:t>
      </w:r>
      <w:r w:rsidR="00442ED8" w:rsidRPr="00D32F3B">
        <w:rPr>
          <w:bCs/>
          <w:color w:val="000000"/>
          <w:highlight w:val="yellow"/>
          <w:lang w:eastAsia="zh-TW"/>
        </w:rPr>
        <w:t xml:space="preserve">the </w:t>
      </w:r>
      <w:r w:rsidRPr="00D32F3B">
        <w:rPr>
          <w:bCs/>
          <w:color w:val="000000"/>
          <w:highlight w:val="yellow"/>
          <w:lang w:eastAsia="zh-TW"/>
        </w:rPr>
        <w:t>content</w:t>
      </w:r>
      <w:r w:rsidR="00442ED8" w:rsidRPr="00D32F3B">
        <w:rPr>
          <w:bCs/>
          <w:color w:val="000000"/>
          <w:highlight w:val="yellow"/>
          <w:lang w:eastAsia="zh-TW"/>
        </w:rPr>
        <w:t>s</w:t>
      </w:r>
      <w:r w:rsidRPr="00D32F3B">
        <w:rPr>
          <w:bCs/>
          <w:color w:val="000000"/>
          <w:highlight w:val="yellow"/>
          <w:lang w:eastAsia="zh-TW"/>
        </w:rPr>
        <w:t xml:space="preserve"> to</w:t>
      </w:r>
      <w:r w:rsidR="00740E51" w:rsidRPr="00D32F3B">
        <w:rPr>
          <w:bCs/>
          <w:color w:val="000000"/>
          <w:highlight w:val="yellow"/>
          <w:lang w:eastAsia="zh-TW"/>
        </w:rPr>
        <w:t xml:space="preserve"> a</w:t>
      </w:r>
      <w:r w:rsidRPr="00D32F3B">
        <w:rPr>
          <w:bCs/>
          <w:color w:val="000000"/>
          <w:highlight w:val="yellow"/>
          <w:lang w:eastAsia="zh-TW"/>
        </w:rPr>
        <w:t xml:space="preserve"> new 15</w:t>
      </w:r>
      <w:r w:rsidR="00A94429" w:rsidRPr="00D32F3B">
        <w:rPr>
          <w:bCs/>
          <w:color w:val="000000"/>
          <w:highlight w:val="yellow"/>
          <w:lang w:eastAsia="zh-TW"/>
        </w:rPr>
        <w:t xml:space="preserve"> </w:t>
      </w:r>
      <w:r w:rsidRPr="00D32F3B">
        <w:rPr>
          <w:bCs/>
          <w:color w:val="000000"/>
          <w:highlight w:val="yellow"/>
          <w:lang w:eastAsia="zh-TW"/>
        </w:rPr>
        <w:t xml:space="preserve">mL conical tube containing </w:t>
      </w:r>
      <w:r w:rsidR="00646A44" w:rsidRPr="00D32F3B">
        <w:rPr>
          <w:bCs/>
          <w:color w:val="000000"/>
          <w:highlight w:val="yellow"/>
          <w:lang w:eastAsia="zh-TW"/>
        </w:rPr>
        <w:t xml:space="preserve">9 </w:t>
      </w:r>
      <w:r w:rsidR="0086088D" w:rsidRPr="00D32F3B">
        <w:rPr>
          <w:bCs/>
          <w:color w:val="000000"/>
          <w:highlight w:val="yellow"/>
          <w:lang w:eastAsia="zh-TW"/>
        </w:rPr>
        <w:t xml:space="preserve">mL </w:t>
      </w:r>
      <w:r w:rsidR="00442ED8" w:rsidRPr="00D32F3B">
        <w:rPr>
          <w:bCs/>
          <w:color w:val="000000"/>
          <w:highlight w:val="yellow"/>
          <w:lang w:eastAsia="zh-TW"/>
        </w:rPr>
        <w:t>of room temperature</w:t>
      </w:r>
      <w:r w:rsidRPr="00D32F3B">
        <w:rPr>
          <w:bCs/>
          <w:color w:val="000000"/>
          <w:highlight w:val="yellow"/>
          <w:lang w:eastAsia="zh-TW"/>
        </w:rPr>
        <w:t xml:space="preserve"> medi</w:t>
      </w:r>
      <w:r w:rsidR="003E6892" w:rsidRPr="00D32F3B">
        <w:rPr>
          <w:bCs/>
          <w:color w:val="000000"/>
          <w:highlight w:val="yellow"/>
          <w:lang w:eastAsia="zh-TW"/>
        </w:rPr>
        <w:t>um</w:t>
      </w:r>
      <w:r w:rsidRPr="00D32F3B">
        <w:rPr>
          <w:bCs/>
          <w:color w:val="000000"/>
          <w:highlight w:val="yellow"/>
          <w:lang w:eastAsia="zh-TW"/>
        </w:rPr>
        <w:t>.</w:t>
      </w:r>
    </w:p>
    <w:p w14:paraId="1751B485"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43620279" w14:textId="17B2D19E" w:rsidR="007C5755" w:rsidRPr="00D32F3B" w:rsidRDefault="007C5755"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Centrifuge the cell</w:t>
      </w:r>
      <w:r w:rsidR="00442ED8" w:rsidRPr="00D32F3B">
        <w:rPr>
          <w:bCs/>
          <w:color w:val="000000"/>
          <w:highlight w:val="yellow"/>
          <w:lang w:eastAsia="zh-TW"/>
        </w:rPr>
        <w:t>s</w:t>
      </w:r>
      <w:r w:rsidRPr="00D32F3B">
        <w:rPr>
          <w:bCs/>
          <w:color w:val="000000"/>
          <w:highlight w:val="yellow"/>
          <w:lang w:eastAsia="zh-TW"/>
        </w:rPr>
        <w:t xml:space="preserve"> at </w:t>
      </w:r>
      <w:r w:rsidR="00646A44" w:rsidRPr="00D32F3B">
        <w:rPr>
          <w:bCs/>
          <w:color w:val="000000"/>
          <w:highlight w:val="yellow"/>
          <w:lang w:eastAsia="zh-TW"/>
        </w:rPr>
        <w:t xml:space="preserve">200 </w:t>
      </w:r>
      <w:r w:rsidR="00357FDB" w:rsidRPr="00D32F3B">
        <w:rPr>
          <w:bCs/>
          <w:color w:val="000000"/>
          <w:highlight w:val="yellow"/>
          <w:lang w:eastAsia="zh-TW"/>
        </w:rPr>
        <w:t xml:space="preserve">x </w:t>
      </w:r>
      <w:r w:rsidRPr="00D32F3B">
        <w:rPr>
          <w:bCs/>
          <w:i/>
          <w:iCs/>
          <w:color w:val="000000"/>
          <w:highlight w:val="yellow"/>
          <w:lang w:eastAsia="zh-TW"/>
        </w:rPr>
        <w:t>g</w:t>
      </w:r>
      <w:r w:rsidRPr="00D32F3B">
        <w:rPr>
          <w:bCs/>
          <w:color w:val="000000"/>
          <w:highlight w:val="yellow"/>
          <w:lang w:eastAsia="zh-TW"/>
        </w:rPr>
        <w:t xml:space="preserve"> for 3</w:t>
      </w:r>
      <w:r w:rsidR="00333FA5" w:rsidRPr="00D32F3B">
        <w:rPr>
          <w:bCs/>
          <w:color w:val="000000"/>
          <w:highlight w:val="yellow"/>
          <w:lang w:eastAsia="zh-TW"/>
        </w:rPr>
        <w:t xml:space="preserve"> </w:t>
      </w:r>
      <w:r w:rsidRPr="00D32F3B">
        <w:rPr>
          <w:bCs/>
          <w:color w:val="000000"/>
          <w:highlight w:val="yellow"/>
          <w:lang w:eastAsia="zh-TW"/>
        </w:rPr>
        <w:t>min at room temperature.</w:t>
      </w:r>
    </w:p>
    <w:p w14:paraId="2ED0A1C7"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08A8123A" w14:textId="47A4A387" w:rsidR="007C5755" w:rsidRPr="00D32F3B" w:rsidRDefault="007C5755"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Discard </w:t>
      </w:r>
      <w:r w:rsidR="00970540" w:rsidRPr="00D32F3B">
        <w:rPr>
          <w:bCs/>
          <w:color w:val="000000"/>
          <w:highlight w:val="yellow"/>
          <w:lang w:eastAsia="zh-TW"/>
        </w:rPr>
        <w:t xml:space="preserve">the </w:t>
      </w:r>
      <w:r w:rsidRPr="00D32F3B">
        <w:rPr>
          <w:bCs/>
          <w:color w:val="000000"/>
          <w:highlight w:val="yellow"/>
          <w:lang w:eastAsia="zh-TW"/>
        </w:rPr>
        <w:t xml:space="preserve">supernatant </w:t>
      </w:r>
      <w:r w:rsidR="00740E51" w:rsidRPr="00D32F3B">
        <w:rPr>
          <w:bCs/>
          <w:color w:val="000000"/>
          <w:highlight w:val="yellow"/>
          <w:lang w:eastAsia="zh-TW"/>
        </w:rPr>
        <w:t>by</w:t>
      </w:r>
      <w:r w:rsidR="00E36962" w:rsidRPr="00D32F3B">
        <w:rPr>
          <w:bCs/>
          <w:color w:val="000000"/>
          <w:highlight w:val="yellow"/>
          <w:lang w:eastAsia="zh-TW"/>
        </w:rPr>
        <w:t xml:space="preserve"> pipette</w:t>
      </w:r>
      <w:r w:rsidR="00740E51" w:rsidRPr="00D32F3B">
        <w:rPr>
          <w:bCs/>
          <w:color w:val="000000"/>
          <w:highlight w:val="yellow"/>
          <w:lang w:eastAsia="zh-TW"/>
        </w:rPr>
        <w:t xml:space="preserve"> and</w:t>
      </w:r>
      <w:r w:rsidR="00E36962" w:rsidRPr="00D32F3B">
        <w:rPr>
          <w:bCs/>
          <w:color w:val="000000"/>
          <w:highlight w:val="yellow"/>
          <w:lang w:eastAsia="zh-TW"/>
        </w:rPr>
        <w:t xml:space="preserve"> </w:t>
      </w:r>
      <w:r w:rsidR="00970540" w:rsidRPr="00D32F3B">
        <w:rPr>
          <w:bCs/>
          <w:color w:val="000000"/>
          <w:highlight w:val="yellow"/>
          <w:lang w:eastAsia="zh-TW"/>
        </w:rPr>
        <w:t>gently resuspend the cells</w:t>
      </w:r>
      <w:r w:rsidRPr="00D32F3B">
        <w:rPr>
          <w:bCs/>
          <w:color w:val="000000"/>
          <w:highlight w:val="yellow"/>
          <w:lang w:eastAsia="zh-TW"/>
        </w:rPr>
        <w:t xml:space="preserve"> in </w:t>
      </w:r>
      <w:r w:rsidR="007D0AA0" w:rsidRPr="00D32F3B">
        <w:rPr>
          <w:bCs/>
          <w:color w:val="000000"/>
          <w:highlight w:val="yellow"/>
          <w:lang w:eastAsia="zh-TW"/>
        </w:rPr>
        <w:t xml:space="preserve">1 mL </w:t>
      </w:r>
      <w:r w:rsidR="00970540" w:rsidRPr="00D32F3B">
        <w:rPr>
          <w:bCs/>
          <w:color w:val="000000"/>
          <w:highlight w:val="yellow"/>
          <w:lang w:eastAsia="zh-TW"/>
        </w:rPr>
        <w:t xml:space="preserve">of </w:t>
      </w:r>
      <w:r w:rsidRPr="00D32F3B">
        <w:rPr>
          <w:bCs/>
          <w:color w:val="000000"/>
          <w:highlight w:val="yellow"/>
          <w:lang w:eastAsia="zh-TW"/>
        </w:rPr>
        <w:t>medi</w:t>
      </w:r>
      <w:r w:rsidR="003E6892" w:rsidRPr="00D32F3B">
        <w:rPr>
          <w:bCs/>
          <w:color w:val="000000"/>
          <w:highlight w:val="yellow"/>
          <w:lang w:eastAsia="zh-TW"/>
        </w:rPr>
        <w:t>um</w:t>
      </w:r>
      <w:r w:rsidR="00FA308D" w:rsidRPr="00D32F3B">
        <w:rPr>
          <w:bCs/>
          <w:color w:val="000000"/>
          <w:highlight w:val="yellow"/>
          <w:lang w:eastAsia="zh-TW"/>
        </w:rPr>
        <w:t xml:space="preserve"> with 10</w:t>
      </w:r>
      <w:r w:rsidR="00B540D2" w:rsidRPr="00D32F3B">
        <w:rPr>
          <w:bCs/>
          <w:color w:val="000000"/>
          <w:highlight w:val="yellow"/>
          <w:lang w:eastAsia="zh-TW"/>
        </w:rPr>
        <w:t xml:space="preserve"> </w:t>
      </w:r>
      <w:r w:rsidR="00FA308D" w:rsidRPr="00D32F3B">
        <w:rPr>
          <w:bCs/>
          <w:color w:val="000000"/>
          <w:highlight w:val="yellow"/>
          <w:lang w:eastAsia="zh-TW"/>
        </w:rPr>
        <w:t xml:space="preserve">µM </w:t>
      </w:r>
      <w:r w:rsidR="00970540" w:rsidRPr="00D32F3B">
        <w:rPr>
          <w:bCs/>
          <w:color w:val="000000"/>
          <w:highlight w:val="yellow"/>
          <w:lang w:eastAsia="zh-TW"/>
        </w:rPr>
        <w:t xml:space="preserve">of </w:t>
      </w:r>
      <w:r w:rsidR="00FA308D" w:rsidRPr="00D32F3B">
        <w:rPr>
          <w:bCs/>
          <w:color w:val="000000"/>
          <w:highlight w:val="yellow"/>
          <w:lang w:eastAsia="zh-TW"/>
        </w:rPr>
        <w:t>ROCK inhibitor</w:t>
      </w:r>
      <w:r w:rsidR="00306026" w:rsidRPr="00D32F3B">
        <w:rPr>
          <w:bCs/>
          <w:color w:val="000000"/>
          <w:highlight w:val="yellow"/>
          <w:lang w:eastAsia="zh-TW"/>
        </w:rPr>
        <w:t xml:space="preserve"> (Y27632)</w:t>
      </w:r>
      <w:r w:rsidR="00F72B19" w:rsidRPr="00D32F3B">
        <w:rPr>
          <w:bCs/>
          <w:color w:val="000000"/>
          <w:highlight w:val="yellow"/>
          <w:lang w:eastAsia="zh-TW"/>
        </w:rPr>
        <w:t xml:space="preserve"> (see </w:t>
      </w:r>
      <w:r w:rsidR="00F72B19" w:rsidRPr="00D32F3B">
        <w:rPr>
          <w:b/>
          <w:color w:val="000000"/>
          <w:highlight w:val="yellow"/>
          <w:lang w:eastAsia="zh-TW"/>
        </w:rPr>
        <w:t>Table of Materials</w:t>
      </w:r>
      <w:r w:rsidR="00F72B19" w:rsidRPr="00D32F3B">
        <w:rPr>
          <w:bCs/>
          <w:color w:val="000000"/>
          <w:highlight w:val="yellow"/>
          <w:lang w:eastAsia="zh-TW"/>
        </w:rPr>
        <w:t>)</w:t>
      </w:r>
      <w:r w:rsidRPr="00D32F3B">
        <w:rPr>
          <w:bCs/>
          <w:color w:val="000000"/>
          <w:highlight w:val="yellow"/>
          <w:lang w:eastAsia="zh-TW"/>
        </w:rPr>
        <w:t>.</w:t>
      </w:r>
    </w:p>
    <w:p w14:paraId="6646334C"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4D98039F" w14:textId="6C24CF36" w:rsidR="00597679" w:rsidRPr="00D32F3B" w:rsidRDefault="00597679" w:rsidP="00D32F3B">
      <w:pPr>
        <w:pStyle w:val="ListParagraph"/>
        <w:pBdr>
          <w:top w:val="nil"/>
          <w:left w:val="nil"/>
          <w:bottom w:val="nil"/>
          <w:right w:val="nil"/>
          <w:between w:val="nil"/>
        </w:pBdr>
        <w:ind w:left="0"/>
        <w:rPr>
          <w:bCs/>
          <w:color w:val="000000"/>
          <w:lang w:eastAsia="zh-TW"/>
        </w:rPr>
      </w:pPr>
      <w:r w:rsidRPr="00D32F3B">
        <w:rPr>
          <w:bCs/>
          <w:color w:val="000000"/>
          <w:lang w:eastAsia="zh-TW"/>
        </w:rPr>
        <w:t>NOTE: Avoid repeated pipetting of thawed cells to ensure maximum cell recovery.</w:t>
      </w:r>
    </w:p>
    <w:p w14:paraId="2932188E"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7FFCA5FC" w14:textId="08915331" w:rsidR="007C5755" w:rsidRPr="00D32F3B" w:rsidRDefault="007C5755"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 xml:space="preserve">Remove </w:t>
      </w:r>
      <w:r w:rsidR="006A1954" w:rsidRPr="00D32F3B">
        <w:rPr>
          <w:bCs/>
          <w:color w:val="000000"/>
          <w:lang w:eastAsia="zh-TW"/>
        </w:rPr>
        <w:t xml:space="preserve">the </w:t>
      </w:r>
      <w:r w:rsidRPr="00D32F3B">
        <w:rPr>
          <w:bCs/>
          <w:color w:val="000000"/>
          <w:lang w:eastAsia="zh-TW"/>
        </w:rPr>
        <w:t xml:space="preserve">coating solution from </w:t>
      </w:r>
      <w:r w:rsidR="006A1954" w:rsidRPr="00D32F3B">
        <w:rPr>
          <w:bCs/>
          <w:color w:val="000000"/>
          <w:lang w:eastAsia="zh-TW"/>
        </w:rPr>
        <w:t xml:space="preserve">the </w:t>
      </w:r>
      <w:r w:rsidRPr="00D32F3B">
        <w:rPr>
          <w:bCs/>
          <w:color w:val="000000"/>
          <w:lang w:eastAsia="zh-TW"/>
        </w:rPr>
        <w:t xml:space="preserve">well and add </w:t>
      </w:r>
      <w:r w:rsidR="00E15305" w:rsidRPr="00D32F3B">
        <w:rPr>
          <w:bCs/>
          <w:color w:val="000000"/>
          <w:lang w:eastAsia="zh-TW"/>
        </w:rPr>
        <w:t xml:space="preserve">50 µL </w:t>
      </w:r>
      <w:r w:rsidR="006A1954" w:rsidRPr="00D32F3B">
        <w:rPr>
          <w:bCs/>
          <w:color w:val="000000"/>
          <w:lang w:eastAsia="zh-TW"/>
        </w:rPr>
        <w:t xml:space="preserve">of </w:t>
      </w:r>
      <w:r w:rsidRPr="00D32F3B">
        <w:rPr>
          <w:bCs/>
          <w:color w:val="000000"/>
          <w:lang w:eastAsia="zh-TW"/>
        </w:rPr>
        <w:t>medi</w:t>
      </w:r>
      <w:r w:rsidR="003E6892" w:rsidRPr="00D32F3B">
        <w:rPr>
          <w:bCs/>
          <w:color w:val="000000"/>
          <w:lang w:eastAsia="zh-TW"/>
        </w:rPr>
        <w:t>um</w:t>
      </w:r>
      <w:r w:rsidR="00514605" w:rsidRPr="00D32F3B">
        <w:rPr>
          <w:bCs/>
          <w:color w:val="000000"/>
          <w:lang w:eastAsia="zh-TW"/>
        </w:rPr>
        <w:t xml:space="preserve"> with 10 µM of ROCK inhibitor</w:t>
      </w:r>
      <w:r w:rsidR="00DE3F07" w:rsidRPr="00D32F3B">
        <w:rPr>
          <w:bCs/>
          <w:color w:val="000000"/>
          <w:lang w:eastAsia="zh-TW"/>
        </w:rPr>
        <w:t xml:space="preserve"> </w:t>
      </w:r>
      <w:r w:rsidRPr="00D32F3B">
        <w:rPr>
          <w:bCs/>
          <w:color w:val="000000"/>
          <w:lang w:eastAsia="zh-TW"/>
        </w:rPr>
        <w:t>quickly.</w:t>
      </w:r>
    </w:p>
    <w:p w14:paraId="5D8BED13"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35704AAF" w14:textId="213CB44F" w:rsidR="00C46FE6" w:rsidRPr="00D32F3B" w:rsidRDefault="00C46FE6"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 xml:space="preserve">Confirm the number of viable cells using </w:t>
      </w:r>
      <w:r w:rsidR="006A1954" w:rsidRPr="00D32F3B">
        <w:rPr>
          <w:bCs/>
          <w:color w:val="000000"/>
          <w:lang w:eastAsia="zh-TW"/>
        </w:rPr>
        <w:t xml:space="preserve">the </w:t>
      </w:r>
      <w:r w:rsidRPr="00D32F3B">
        <w:rPr>
          <w:bCs/>
          <w:color w:val="000000"/>
          <w:lang w:eastAsia="zh-TW"/>
        </w:rPr>
        <w:t>trypan blue exclusion method with a hemocytometer</w:t>
      </w:r>
      <w:hyperlink w:anchor="_ENREF_15" w:tooltip="Strober, 2015 #68" w:history="1">
        <w:r w:rsidR="00861AD7" w:rsidRPr="00D32F3B">
          <w:rPr>
            <w:bCs/>
            <w:color w:val="000000"/>
            <w:lang w:eastAsia="zh-TW"/>
          </w:rPr>
          <w:fldChar w:fldCharType="begin"/>
        </w:r>
        <w:r w:rsidR="00861AD7" w:rsidRPr="00D32F3B">
          <w:rPr>
            <w:bCs/>
            <w:color w:val="000000"/>
            <w:lang w:eastAsia="zh-TW"/>
          </w:rPr>
          <w:instrText xml:space="preserve"> ADDIN EN.CITE &lt;EndNote&gt;&lt;Cite&gt;&lt;Author&gt;Strober&lt;/Author&gt;&lt;Year&gt;2015&lt;/Year&gt;&lt;RecNum&gt;68&lt;/RecNum&gt;&lt;DisplayText&gt;&lt;style face="superscript"&gt;15&lt;/style&gt;&lt;/DisplayText&gt;&lt;record&gt;&lt;rec-number&gt;68&lt;/rec-number&gt;&lt;foreign-keys&gt;&lt;key app="EN" db-id="v2xw5p92zv5fs8earetp9zet929tdsss0p9p"&gt;68&lt;/key&gt;&lt;/foreign-keys&gt;&lt;ref-type name="Journal Article"&gt;17&lt;/ref-type&gt;&lt;contributors&gt;&lt;authors&gt;&lt;author&gt;Strober, Warren&lt;/author&gt;&lt;/authors&gt;&lt;/contributors&gt;&lt;titles&gt;&lt;title&gt;Trypan Blue Exclusion Test of Cell Viability&lt;/title&gt;&lt;secondary-title&gt;Current protocols in immunology&lt;/secondary-title&gt;&lt;alt-title&gt;Curr Protoc Immunol&lt;/alt-title&gt;&lt;/titles&gt;&lt;periodical&gt;&lt;full-title&gt;Current Protocols in Immunology&lt;/full-title&gt;&lt;abbr-1&gt;Curr. Protoc. Immunol.&lt;/abbr-1&gt;&lt;abbr-2&gt;Curr Protoc Immunol&lt;/abbr-2&gt;&lt;/periodical&gt;&lt;alt-periodical&gt;&lt;full-title&gt;Current Protocols in Immunology&lt;/full-title&gt;&lt;abbr-1&gt;Curr. Protoc. Immunol.&lt;/abbr-1&gt;&lt;abbr-2&gt;Curr Protoc Immunol&lt;/abbr-2&gt;&lt;/alt-periodical&gt;&lt;pages&gt;A3.B.1-A3.B.3&lt;/pages&gt;&lt;volume&gt;111&lt;/volume&gt;&lt;keywords&gt;&lt;keyword&gt;cell viability&lt;/keyword&gt;&lt;keyword&gt;dye exclusion&lt;/keyword&gt;&lt;keyword&gt;trypan blue&lt;/keyword&gt;&lt;keyword&gt;Animals&lt;/keyword&gt;&lt;keyword&gt;*Cell Survival&lt;/keyword&gt;&lt;keyword&gt;Cells, Cultured&lt;/keyword&gt;&lt;keyword&gt;Cytoplasm/*metabolism&lt;/keyword&gt;&lt;keyword&gt;Humans&lt;/keyword&gt;&lt;keyword&gt;Microscopy&lt;/keyword&gt;&lt;keyword&gt;Staining and Labeling/*methods&lt;/keyword&gt;&lt;keyword&gt;Trypan Blue/*chemistry&lt;/keyword&gt;&lt;/keywords&gt;&lt;dates&gt;&lt;year&gt;2015&lt;/year&gt;&lt;/dates&gt;&lt;isbn&gt;1934-368X&amp;#xD;1934-3671&lt;/isbn&gt;&lt;accession-num&gt;26529666&lt;/accession-num&gt;&lt;urls&gt;&lt;related-urls&gt;&lt;url&gt;https://pubmed.ncbi.nlm.nih.gov/26529666&lt;/url&gt;&lt;url&gt;https://www.ncbi.nlm.nih.gov/pmc/articles/PMC6716531/&lt;/url&gt;&lt;/related-urls&gt;&lt;/urls&gt;&lt;electronic-resource-num&gt;10.1002/0471142735.ima03bs111&lt;/electronic-resource-num&gt;&lt;remote-database-name&gt;PubMed&lt;/remote-database-name&gt;&lt;language&gt;eng&lt;/language&gt;&lt;/record&gt;&lt;/Cite&gt;&lt;/EndNote&gt;</w:instrText>
        </w:r>
        <w:r w:rsidR="00861AD7" w:rsidRPr="00D32F3B">
          <w:rPr>
            <w:bCs/>
            <w:color w:val="000000"/>
            <w:lang w:eastAsia="zh-TW"/>
          </w:rPr>
          <w:fldChar w:fldCharType="separate"/>
        </w:r>
        <w:r w:rsidR="00861AD7" w:rsidRPr="00D32F3B">
          <w:rPr>
            <w:bCs/>
            <w:noProof/>
            <w:color w:val="000000"/>
            <w:vertAlign w:val="superscript"/>
            <w:lang w:eastAsia="zh-TW"/>
          </w:rPr>
          <w:t>15</w:t>
        </w:r>
        <w:r w:rsidR="00861AD7" w:rsidRPr="00D32F3B">
          <w:rPr>
            <w:bCs/>
            <w:color w:val="000000"/>
            <w:lang w:eastAsia="zh-TW"/>
          </w:rPr>
          <w:fldChar w:fldCharType="end"/>
        </w:r>
      </w:hyperlink>
      <w:r w:rsidRPr="00D32F3B">
        <w:rPr>
          <w:bCs/>
          <w:color w:val="000000"/>
          <w:lang w:eastAsia="zh-TW"/>
        </w:rPr>
        <w:t>.</w:t>
      </w:r>
    </w:p>
    <w:p w14:paraId="668B9506"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6C1ADC96" w14:textId="4877806E" w:rsidR="007C5755" w:rsidRPr="00D32F3B" w:rsidRDefault="007C5755"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Plate cells</w:t>
      </w:r>
      <w:r w:rsidR="00E32CD6" w:rsidRPr="00D32F3B">
        <w:rPr>
          <w:bCs/>
          <w:color w:val="000000"/>
          <w:highlight w:val="yellow"/>
          <w:lang w:eastAsia="zh-TW"/>
        </w:rPr>
        <w:t xml:space="preserve"> in coated 96-well plate</w:t>
      </w:r>
      <w:r w:rsidRPr="00D32F3B">
        <w:rPr>
          <w:bCs/>
          <w:color w:val="000000"/>
          <w:highlight w:val="yellow"/>
          <w:lang w:eastAsia="zh-TW"/>
        </w:rPr>
        <w:t xml:space="preserve"> at a density of 100,000-150,000 cell/cm</w:t>
      </w:r>
      <w:r w:rsidRPr="00D32F3B">
        <w:rPr>
          <w:bCs/>
          <w:color w:val="000000"/>
          <w:highlight w:val="yellow"/>
          <w:vertAlign w:val="superscript"/>
          <w:lang w:eastAsia="zh-TW"/>
        </w:rPr>
        <w:t>2</w:t>
      </w:r>
      <w:r w:rsidR="00C3666F" w:rsidRPr="00D32F3B">
        <w:rPr>
          <w:bCs/>
          <w:color w:val="000000"/>
          <w:highlight w:val="yellow"/>
          <w:lang w:eastAsia="zh-TW"/>
        </w:rPr>
        <w:t>,</w:t>
      </w:r>
      <w:r w:rsidR="00B540D2" w:rsidRPr="00D32F3B">
        <w:rPr>
          <w:highlight w:val="yellow"/>
        </w:rPr>
        <w:t xml:space="preserve"> </w:t>
      </w:r>
      <w:r w:rsidR="00B540D2" w:rsidRPr="00D32F3B">
        <w:rPr>
          <w:bCs/>
          <w:color w:val="000000"/>
          <w:highlight w:val="yellow"/>
          <w:lang w:eastAsia="zh-TW"/>
        </w:rPr>
        <w:t xml:space="preserve">as per </w:t>
      </w:r>
      <w:r w:rsidR="002A04DB" w:rsidRPr="00D32F3B">
        <w:rPr>
          <w:bCs/>
          <w:color w:val="000000"/>
          <w:highlight w:val="yellow"/>
          <w:lang w:eastAsia="zh-TW"/>
        </w:rPr>
        <w:t xml:space="preserve">manufacturer's </w:t>
      </w:r>
      <w:r w:rsidR="00B540D2" w:rsidRPr="00D32F3B">
        <w:rPr>
          <w:bCs/>
          <w:color w:val="000000"/>
          <w:highlight w:val="yellow"/>
          <w:lang w:eastAsia="zh-TW"/>
        </w:rPr>
        <w:t>instructions</w:t>
      </w:r>
      <w:hyperlink w:anchor="_ENREF_16" w:tooltip="Jang, 2020 #80" w:history="1">
        <w:r w:rsidR="00861AD7" w:rsidRPr="00D32F3B">
          <w:rPr>
            <w:bCs/>
            <w:color w:val="000000"/>
            <w:highlight w:val="yellow"/>
            <w:lang w:eastAsia="zh-TW"/>
          </w:rPr>
          <w:fldChar w:fldCharType="begin"/>
        </w:r>
        <w:r w:rsidR="00861AD7" w:rsidRPr="00D32F3B">
          <w:rPr>
            <w:bCs/>
            <w:color w:val="000000"/>
            <w:highlight w:val="yellow"/>
            <w:lang w:eastAsia="zh-TW"/>
          </w:rPr>
          <w:instrText xml:space="preserve"> ADDIN EN.CITE &lt;EndNote&gt;&lt;Cite&gt;&lt;Author&gt;Jang&lt;/Author&gt;&lt;Year&gt;2020&lt;/Year&gt;&lt;RecNum&gt;80&lt;/RecNum&gt;&lt;DisplayText&gt;&lt;style face="superscript"&gt;16&lt;/style&gt;&lt;/DisplayText&gt;&lt;record&gt;&lt;rec-number&gt;80&lt;/rec-number&gt;&lt;foreign-keys&gt;&lt;key app="EN" db-id="v2xw5p92zv5fs8earetp9zet929tdsss0p9p"&gt;80&lt;/key&gt;&lt;/foreign-keys&gt;&lt;ref-type name="Journal Article"&gt;17&lt;/ref-type&gt;&lt;contributors&gt;&lt;authors&gt;&lt;author&gt;Jang, Yongjun&lt;/author&gt;&lt;author&gt;Choi, Seung-Cheol&lt;/author&gt;&lt;author&gt;Lim, Do-Sun&lt;/author&gt;&lt;author&gt;Kim, Jong-Hoon&lt;/author&gt;&lt;author&gt;Kim, Jongseong&lt;/author&gt;&lt;author&gt;Park, Yongdoo&lt;/author&gt;&lt;/authors&gt;&lt;/contributors&gt;&lt;titles&gt;&lt;title&gt;Modulating cardiomyocyte and fibroblast interaction using layer-by-layer deposition facilitates synchronisation of cardiac macro tissues&lt;/title&gt;&lt;secondary-title&gt;Soft Matter&lt;/secondary-title&gt;&lt;/titles&gt;&lt;periodical&gt;&lt;full-title&gt;Soft Matter&lt;/full-title&gt;&lt;abbr-1&gt;Soft matter&lt;/abbr-1&gt;&lt;/periodical&gt;&lt;pages&gt;428-434&lt;/pages&gt;&lt;volume&gt;16&lt;/volume&gt;&lt;number&gt;2&lt;/number&gt;&lt;dates&gt;&lt;year&gt;2020&lt;/year&gt;&lt;/dates&gt;&lt;publisher&gt;The Royal Society of Chemistry&lt;/publisher&gt;&lt;isbn&gt;1744-683X&lt;/isbn&gt;&lt;work-type&gt;10.1039/C9SM01531K&lt;/work-type&gt;&lt;urls&gt;&lt;related-urls&gt;&lt;url&gt;http://dx.doi.org/10.1039/C9SM01531K&lt;/url&gt;&lt;/related-urls&gt;&lt;/urls&gt;&lt;electronic-resource-num&gt;10.1039/C9SM01531K&lt;/electronic-resource-num&gt;&lt;/record&gt;&lt;/Cite&gt;&lt;/EndNote&gt;</w:instrText>
        </w:r>
        <w:r w:rsidR="00861AD7" w:rsidRPr="00D32F3B">
          <w:rPr>
            <w:bCs/>
            <w:color w:val="000000"/>
            <w:highlight w:val="yellow"/>
            <w:lang w:eastAsia="zh-TW"/>
          </w:rPr>
          <w:fldChar w:fldCharType="separate"/>
        </w:r>
        <w:r w:rsidR="00861AD7" w:rsidRPr="00D32F3B">
          <w:rPr>
            <w:bCs/>
            <w:noProof/>
            <w:color w:val="000000"/>
            <w:highlight w:val="yellow"/>
            <w:vertAlign w:val="superscript"/>
            <w:lang w:eastAsia="zh-TW"/>
          </w:rPr>
          <w:t>16</w:t>
        </w:r>
        <w:r w:rsidR="00861AD7" w:rsidRPr="00D32F3B">
          <w:rPr>
            <w:bCs/>
            <w:color w:val="000000"/>
            <w:highlight w:val="yellow"/>
            <w:lang w:eastAsia="zh-TW"/>
          </w:rPr>
          <w:fldChar w:fldCharType="end"/>
        </w:r>
      </w:hyperlink>
      <w:r w:rsidR="00B540D2" w:rsidRPr="00D32F3B">
        <w:rPr>
          <w:bCs/>
          <w:color w:val="000000"/>
          <w:highlight w:val="yellow"/>
          <w:lang w:eastAsia="zh-TW"/>
        </w:rPr>
        <w:t>.</w:t>
      </w:r>
    </w:p>
    <w:p w14:paraId="5CDDA94F"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057C49A2" w14:textId="7C67AC41" w:rsidR="002021F9" w:rsidRPr="00D32F3B" w:rsidRDefault="002021F9"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After 24 h, </w:t>
      </w:r>
      <w:r w:rsidR="00C45131" w:rsidRPr="00D32F3B">
        <w:rPr>
          <w:bCs/>
          <w:color w:val="000000"/>
          <w:highlight w:val="yellow"/>
          <w:lang w:eastAsia="zh-TW"/>
        </w:rPr>
        <w:t>ensure that the</w:t>
      </w:r>
      <w:r w:rsidR="00E43509" w:rsidRPr="00D32F3B">
        <w:rPr>
          <w:bCs/>
          <w:color w:val="000000"/>
          <w:highlight w:val="yellow"/>
          <w:lang w:eastAsia="zh-TW"/>
        </w:rPr>
        <w:t xml:space="preserve"> cells attached to the </w:t>
      </w:r>
      <w:r w:rsidR="007727CD" w:rsidRPr="00D32F3B">
        <w:rPr>
          <w:bCs/>
          <w:color w:val="000000"/>
          <w:highlight w:val="yellow"/>
          <w:lang w:eastAsia="zh-TW"/>
        </w:rPr>
        <w:t>surface</w:t>
      </w:r>
      <w:r w:rsidR="009C1BF4" w:rsidRPr="00D32F3B">
        <w:rPr>
          <w:bCs/>
          <w:color w:val="000000"/>
          <w:highlight w:val="yellow"/>
          <w:lang w:eastAsia="zh-TW"/>
        </w:rPr>
        <w:t xml:space="preserve"> </w:t>
      </w:r>
      <w:r w:rsidR="00E43509" w:rsidRPr="00D32F3B">
        <w:rPr>
          <w:bCs/>
          <w:color w:val="000000"/>
          <w:highlight w:val="yellow"/>
          <w:lang w:eastAsia="zh-TW"/>
        </w:rPr>
        <w:t xml:space="preserve">of the plate </w:t>
      </w:r>
      <w:r w:rsidR="00740E51" w:rsidRPr="00D32F3B">
        <w:rPr>
          <w:bCs/>
          <w:color w:val="000000"/>
          <w:highlight w:val="yellow"/>
          <w:lang w:eastAsia="zh-TW"/>
        </w:rPr>
        <w:t>are in</w:t>
      </w:r>
      <w:r w:rsidR="00E43509" w:rsidRPr="00D32F3B">
        <w:rPr>
          <w:bCs/>
          <w:color w:val="000000"/>
          <w:highlight w:val="yellow"/>
          <w:lang w:eastAsia="zh-TW"/>
        </w:rPr>
        <w:t xml:space="preserve"> </w:t>
      </w:r>
      <w:r w:rsidR="00740E51" w:rsidRPr="00D32F3B">
        <w:rPr>
          <w:bCs/>
          <w:color w:val="000000"/>
          <w:highlight w:val="yellow"/>
          <w:lang w:eastAsia="zh-TW"/>
        </w:rPr>
        <w:t xml:space="preserve">contact </w:t>
      </w:r>
      <w:r w:rsidR="00E43509" w:rsidRPr="00D32F3B">
        <w:rPr>
          <w:bCs/>
          <w:color w:val="000000"/>
          <w:highlight w:val="yellow"/>
          <w:lang w:eastAsia="zh-TW"/>
        </w:rPr>
        <w:t>with other cells.</w:t>
      </w:r>
    </w:p>
    <w:p w14:paraId="05EAFE45"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78F25EE3" w14:textId="05C9A9C7" w:rsidR="00E43509" w:rsidRPr="00D32F3B" w:rsidRDefault="00E43509" w:rsidP="00D32F3B">
      <w:pPr>
        <w:pBdr>
          <w:top w:val="nil"/>
          <w:left w:val="nil"/>
          <w:bottom w:val="nil"/>
          <w:right w:val="nil"/>
          <w:between w:val="nil"/>
        </w:pBdr>
        <w:rPr>
          <w:bCs/>
          <w:color w:val="000000"/>
          <w:lang w:eastAsia="zh-TW"/>
        </w:rPr>
      </w:pPr>
      <w:r w:rsidRPr="00D32F3B">
        <w:rPr>
          <w:bCs/>
          <w:color w:val="000000"/>
          <w:lang w:eastAsia="zh-TW"/>
        </w:rPr>
        <w:t>NOTE: Single cell</w:t>
      </w:r>
      <w:r w:rsidR="00740E51" w:rsidRPr="00D32F3B">
        <w:rPr>
          <w:bCs/>
          <w:color w:val="000000"/>
          <w:lang w:eastAsia="zh-TW"/>
        </w:rPr>
        <w:t>s</w:t>
      </w:r>
      <w:r w:rsidRPr="00D32F3B">
        <w:rPr>
          <w:bCs/>
          <w:color w:val="000000"/>
          <w:lang w:eastAsia="zh-TW"/>
        </w:rPr>
        <w:t xml:space="preserve"> </w:t>
      </w:r>
      <w:r w:rsidR="00740E51" w:rsidRPr="00D32F3B">
        <w:rPr>
          <w:bCs/>
          <w:color w:val="000000"/>
          <w:lang w:eastAsia="zh-TW"/>
        </w:rPr>
        <w:t>survive poorly in</w:t>
      </w:r>
      <w:r w:rsidRPr="00D32F3B">
        <w:rPr>
          <w:bCs/>
          <w:color w:val="000000"/>
          <w:lang w:eastAsia="zh-TW"/>
        </w:rPr>
        <w:t xml:space="preserve"> long</w:t>
      </w:r>
      <w:r w:rsidR="008C0851" w:rsidRPr="00D32F3B">
        <w:rPr>
          <w:bCs/>
          <w:color w:val="000000"/>
          <w:lang w:eastAsia="zh-TW"/>
        </w:rPr>
        <w:t>-</w:t>
      </w:r>
      <w:r w:rsidRPr="00D32F3B">
        <w:rPr>
          <w:bCs/>
          <w:color w:val="000000"/>
          <w:lang w:eastAsia="zh-TW"/>
        </w:rPr>
        <w:t xml:space="preserve">term culture and </w:t>
      </w:r>
      <w:r w:rsidR="00740E51" w:rsidRPr="00D32F3B">
        <w:rPr>
          <w:bCs/>
          <w:color w:val="000000"/>
          <w:lang w:eastAsia="zh-TW"/>
        </w:rPr>
        <w:t>typically behave more variably</w:t>
      </w:r>
      <w:r w:rsidRPr="00D32F3B">
        <w:rPr>
          <w:bCs/>
          <w:color w:val="000000"/>
          <w:lang w:eastAsia="zh-TW"/>
        </w:rPr>
        <w:t xml:space="preserve">.  </w:t>
      </w:r>
    </w:p>
    <w:p w14:paraId="7B937758" w14:textId="77777777" w:rsidR="00164CD2" w:rsidRPr="00D32F3B" w:rsidRDefault="00164CD2" w:rsidP="00D32F3B">
      <w:pPr>
        <w:pBdr>
          <w:top w:val="nil"/>
          <w:left w:val="nil"/>
          <w:bottom w:val="nil"/>
          <w:right w:val="nil"/>
          <w:between w:val="nil"/>
        </w:pBdr>
        <w:rPr>
          <w:bCs/>
          <w:color w:val="000000"/>
          <w:lang w:eastAsia="zh-TW"/>
        </w:rPr>
      </w:pPr>
    </w:p>
    <w:p w14:paraId="07901DD5" w14:textId="37A863B6" w:rsidR="00164CD2" w:rsidRPr="00D32F3B" w:rsidRDefault="00DE3F07"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 xml:space="preserve">Replace </w:t>
      </w:r>
      <w:r w:rsidR="004947A3" w:rsidRPr="00D32F3B">
        <w:rPr>
          <w:bCs/>
          <w:color w:val="000000"/>
          <w:lang w:eastAsia="zh-TW"/>
        </w:rPr>
        <w:t xml:space="preserve">pre-warmed maintenance </w:t>
      </w:r>
      <w:r w:rsidR="004331DB" w:rsidRPr="00D32F3B">
        <w:rPr>
          <w:bCs/>
          <w:color w:val="000000"/>
          <w:lang w:eastAsia="zh-TW"/>
        </w:rPr>
        <w:t>medium</w:t>
      </w:r>
      <w:r w:rsidRPr="00D32F3B">
        <w:rPr>
          <w:bCs/>
          <w:color w:val="000000"/>
          <w:lang w:eastAsia="zh-TW"/>
        </w:rPr>
        <w:t xml:space="preserve"> every </w:t>
      </w:r>
      <w:r w:rsidR="0066372A" w:rsidRPr="00D32F3B">
        <w:rPr>
          <w:bCs/>
          <w:color w:val="000000"/>
          <w:lang w:eastAsia="zh-TW"/>
        </w:rPr>
        <w:t xml:space="preserve">2 </w:t>
      </w:r>
      <w:r w:rsidRPr="00D32F3B">
        <w:rPr>
          <w:bCs/>
          <w:color w:val="000000"/>
          <w:lang w:eastAsia="zh-TW"/>
        </w:rPr>
        <w:t>days.</w:t>
      </w:r>
    </w:p>
    <w:p w14:paraId="33EF8726" w14:textId="5D8B1376" w:rsidR="008360DB" w:rsidRPr="00D32F3B" w:rsidRDefault="008360DB" w:rsidP="00D32F3B">
      <w:pPr>
        <w:pStyle w:val="ListParagraph"/>
        <w:pBdr>
          <w:top w:val="nil"/>
          <w:left w:val="nil"/>
          <w:bottom w:val="nil"/>
          <w:right w:val="nil"/>
          <w:between w:val="nil"/>
        </w:pBdr>
        <w:ind w:left="0"/>
        <w:rPr>
          <w:bCs/>
          <w:color w:val="000000"/>
          <w:lang w:eastAsia="zh-TW"/>
        </w:rPr>
      </w:pPr>
    </w:p>
    <w:p w14:paraId="3E921AAA" w14:textId="0B2784F0" w:rsidR="00164CD2" w:rsidRPr="00D32F3B" w:rsidRDefault="004E058C" w:rsidP="00D32F3B">
      <w:pPr>
        <w:pStyle w:val="ListParagraph"/>
        <w:pBdr>
          <w:top w:val="nil"/>
          <w:left w:val="nil"/>
          <w:bottom w:val="nil"/>
          <w:right w:val="nil"/>
          <w:between w:val="nil"/>
        </w:pBdr>
        <w:ind w:left="0"/>
        <w:rPr>
          <w:bCs/>
          <w:color w:val="000000"/>
          <w:lang w:eastAsia="zh-TW"/>
        </w:rPr>
      </w:pPr>
      <w:r w:rsidRPr="00D32F3B">
        <w:rPr>
          <w:bCs/>
          <w:color w:val="000000"/>
          <w:lang w:eastAsia="zh-TW"/>
        </w:rPr>
        <w:t xml:space="preserve">NOTE: </w:t>
      </w:r>
      <w:r w:rsidR="004B7F73" w:rsidRPr="00D32F3B">
        <w:rPr>
          <w:bCs/>
          <w:color w:val="000000"/>
          <w:lang w:eastAsia="zh-TW"/>
        </w:rPr>
        <w:t xml:space="preserve">For long-term drug treatment, the LVNC </w:t>
      </w:r>
      <w:r w:rsidRPr="00D32F3B">
        <w:rPr>
          <w:bCs/>
          <w:color w:val="000000"/>
          <w:lang w:eastAsia="zh-TW"/>
        </w:rPr>
        <w:t>iPSC-</w:t>
      </w:r>
      <w:r w:rsidR="004B7F73" w:rsidRPr="00D32F3B">
        <w:rPr>
          <w:bCs/>
          <w:color w:val="000000"/>
          <w:lang w:eastAsia="zh-TW"/>
        </w:rPr>
        <w:t>CM</w:t>
      </w:r>
      <w:r w:rsidRPr="00D32F3B">
        <w:rPr>
          <w:bCs/>
          <w:color w:val="000000"/>
          <w:lang w:eastAsia="zh-TW"/>
        </w:rPr>
        <w:t xml:space="preserve"> were </w:t>
      </w:r>
      <w:r w:rsidR="00975E65" w:rsidRPr="00D32F3B">
        <w:rPr>
          <w:bCs/>
          <w:color w:val="000000"/>
          <w:lang w:eastAsia="zh-TW"/>
        </w:rPr>
        <w:t>change</w:t>
      </w:r>
      <w:r w:rsidR="00B43549" w:rsidRPr="00D32F3B">
        <w:rPr>
          <w:bCs/>
          <w:color w:val="000000"/>
          <w:lang w:eastAsia="zh-TW"/>
        </w:rPr>
        <w:t>d</w:t>
      </w:r>
      <w:r w:rsidR="00442ED8" w:rsidRPr="00D32F3B">
        <w:rPr>
          <w:bCs/>
          <w:color w:val="000000"/>
          <w:lang w:eastAsia="zh-TW"/>
        </w:rPr>
        <w:t xml:space="preserve"> with</w:t>
      </w:r>
      <w:r w:rsidR="00975E65" w:rsidRPr="00D32F3B">
        <w:rPr>
          <w:bCs/>
          <w:color w:val="000000"/>
          <w:lang w:eastAsia="zh-TW"/>
        </w:rPr>
        <w:t xml:space="preserve"> half medium </w:t>
      </w:r>
      <w:r w:rsidR="00442ED8" w:rsidRPr="00D32F3B">
        <w:rPr>
          <w:bCs/>
          <w:color w:val="000000"/>
          <w:lang w:eastAsia="zh-TW"/>
        </w:rPr>
        <w:t xml:space="preserve">replacements </w:t>
      </w:r>
      <w:r w:rsidR="00975E65" w:rsidRPr="00D32F3B">
        <w:rPr>
          <w:bCs/>
          <w:color w:val="000000"/>
          <w:lang w:eastAsia="zh-TW"/>
        </w:rPr>
        <w:t>with</w:t>
      </w:r>
      <w:r w:rsidR="00740E51" w:rsidRPr="00D32F3B">
        <w:rPr>
          <w:bCs/>
          <w:color w:val="000000"/>
          <w:lang w:eastAsia="zh-TW"/>
        </w:rPr>
        <w:t>,</w:t>
      </w:r>
      <w:r w:rsidR="00975E65" w:rsidRPr="00D32F3B">
        <w:rPr>
          <w:bCs/>
          <w:color w:val="000000"/>
          <w:lang w:eastAsia="zh-TW"/>
        </w:rPr>
        <w:t xml:space="preserve"> or without</w:t>
      </w:r>
      <w:r w:rsidR="00740E51" w:rsidRPr="00D32F3B">
        <w:rPr>
          <w:bCs/>
          <w:color w:val="000000"/>
          <w:lang w:eastAsia="zh-TW"/>
        </w:rPr>
        <w:t>,</w:t>
      </w:r>
      <w:r w:rsidR="00975E65" w:rsidRPr="00D32F3B">
        <w:rPr>
          <w:bCs/>
          <w:color w:val="000000"/>
          <w:lang w:eastAsia="zh-TW"/>
        </w:rPr>
        <w:t xml:space="preserve"> </w:t>
      </w:r>
      <w:r w:rsidR="00740E51" w:rsidRPr="00D32F3B">
        <w:rPr>
          <w:bCs/>
          <w:color w:val="000000"/>
          <w:lang w:eastAsia="zh-TW"/>
        </w:rPr>
        <w:t xml:space="preserve">small molecule </w:t>
      </w:r>
      <w:r w:rsidR="00975E65" w:rsidRPr="00D32F3B">
        <w:rPr>
          <w:bCs/>
          <w:color w:val="000000"/>
          <w:lang w:eastAsia="zh-TW"/>
        </w:rPr>
        <w:t>drug</w:t>
      </w:r>
      <w:r w:rsidR="00740E51" w:rsidRPr="00D32F3B">
        <w:rPr>
          <w:bCs/>
          <w:color w:val="000000"/>
          <w:lang w:eastAsia="zh-TW"/>
        </w:rPr>
        <w:t>s</w:t>
      </w:r>
      <w:r w:rsidR="00B43549" w:rsidRPr="00D32F3B">
        <w:rPr>
          <w:bCs/>
          <w:color w:val="000000"/>
          <w:lang w:eastAsia="zh-TW"/>
        </w:rPr>
        <w:t xml:space="preserve"> every </w:t>
      </w:r>
      <w:r w:rsidR="00B005F7" w:rsidRPr="00D32F3B">
        <w:rPr>
          <w:bCs/>
          <w:color w:val="000000"/>
          <w:lang w:eastAsia="zh-TW"/>
        </w:rPr>
        <w:t xml:space="preserve">2 </w:t>
      </w:r>
      <w:r w:rsidR="00B43549" w:rsidRPr="00D32F3B">
        <w:rPr>
          <w:bCs/>
          <w:color w:val="000000"/>
          <w:lang w:eastAsia="zh-TW"/>
        </w:rPr>
        <w:t>days</w:t>
      </w:r>
      <w:r w:rsidR="00975E65" w:rsidRPr="00D32F3B">
        <w:rPr>
          <w:bCs/>
          <w:color w:val="000000"/>
          <w:lang w:eastAsia="zh-TW"/>
        </w:rPr>
        <w:t>.</w:t>
      </w:r>
    </w:p>
    <w:p w14:paraId="6E278094" w14:textId="77777777" w:rsidR="00404172" w:rsidRPr="00D32F3B" w:rsidRDefault="00404172" w:rsidP="00D32F3B">
      <w:pPr>
        <w:pStyle w:val="ListParagraph"/>
        <w:pBdr>
          <w:top w:val="nil"/>
          <w:left w:val="nil"/>
          <w:bottom w:val="nil"/>
          <w:right w:val="nil"/>
          <w:between w:val="nil"/>
        </w:pBdr>
        <w:ind w:left="0"/>
        <w:rPr>
          <w:b/>
          <w:lang w:eastAsia="zh-TW"/>
        </w:rPr>
      </w:pPr>
    </w:p>
    <w:p w14:paraId="779E781C" w14:textId="1B7E40FF" w:rsidR="00DE3F07" w:rsidRPr="00D32F3B" w:rsidRDefault="00D30C09" w:rsidP="00D32F3B">
      <w:pPr>
        <w:pStyle w:val="ListParagraph"/>
        <w:numPr>
          <w:ilvl w:val="0"/>
          <w:numId w:val="22"/>
        </w:numPr>
        <w:pBdr>
          <w:top w:val="nil"/>
          <w:left w:val="nil"/>
          <w:bottom w:val="nil"/>
          <w:right w:val="nil"/>
          <w:between w:val="nil"/>
        </w:pBdr>
        <w:ind w:left="0" w:firstLine="0"/>
        <w:rPr>
          <w:b/>
          <w:color w:val="000000"/>
          <w:highlight w:val="yellow"/>
          <w:lang w:eastAsia="zh-TW"/>
        </w:rPr>
      </w:pPr>
      <w:r w:rsidRPr="00D32F3B">
        <w:rPr>
          <w:rFonts w:eastAsiaTheme="minorEastAsia"/>
          <w:b/>
          <w:color w:val="000000"/>
          <w:highlight w:val="yellow"/>
          <w:lang w:eastAsia="zh-TW"/>
        </w:rPr>
        <w:t>Expression of g</w:t>
      </w:r>
      <w:r w:rsidR="00DE3F07" w:rsidRPr="00D32F3B">
        <w:rPr>
          <w:rFonts w:eastAsiaTheme="minorEastAsia"/>
          <w:b/>
          <w:color w:val="000000"/>
          <w:highlight w:val="yellow"/>
          <w:lang w:eastAsia="zh-TW"/>
        </w:rPr>
        <w:t>enetical</w:t>
      </w:r>
      <w:r w:rsidRPr="00D32F3B">
        <w:rPr>
          <w:rFonts w:eastAsiaTheme="minorEastAsia"/>
          <w:b/>
          <w:color w:val="000000"/>
          <w:highlight w:val="yellow"/>
          <w:lang w:eastAsia="zh-TW"/>
        </w:rPr>
        <w:t>ly</w:t>
      </w:r>
      <w:r w:rsidR="00DE3F07" w:rsidRPr="00D32F3B">
        <w:rPr>
          <w:rFonts w:eastAsiaTheme="minorEastAsia"/>
          <w:b/>
          <w:color w:val="000000"/>
          <w:highlight w:val="yellow"/>
          <w:lang w:eastAsia="zh-TW"/>
        </w:rPr>
        <w:t xml:space="preserve"> encoded calcium indicators</w:t>
      </w:r>
    </w:p>
    <w:p w14:paraId="58273721" w14:textId="77777777" w:rsidR="00704961" w:rsidRPr="00D32F3B" w:rsidRDefault="00704961" w:rsidP="00D32F3B">
      <w:pPr>
        <w:pStyle w:val="ListParagraph"/>
        <w:pBdr>
          <w:top w:val="nil"/>
          <w:left w:val="nil"/>
          <w:bottom w:val="nil"/>
          <w:right w:val="nil"/>
          <w:between w:val="nil"/>
        </w:pBdr>
        <w:ind w:left="0"/>
        <w:rPr>
          <w:b/>
          <w:color w:val="000000"/>
          <w:lang w:eastAsia="zh-TW"/>
        </w:rPr>
      </w:pPr>
    </w:p>
    <w:p w14:paraId="20888BF7" w14:textId="305F36E0" w:rsidR="005F4A27" w:rsidRPr="00D32F3B" w:rsidRDefault="00302FC6" w:rsidP="00D32F3B">
      <w:pPr>
        <w:pStyle w:val="ListParagraph"/>
        <w:numPr>
          <w:ilvl w:val="1"/>
          <w:numId w:val="22"/>
        </w:numPr>
        <w:pBdr>
          <w:top w:val="nil"/>
          <w:left w:val="nil"/>
          <w:bottom w:val="nil"/>
          <w:right w:val="nil"/>
          <w:between w:val="nil"/>
        </w:pBdr>
        <w:ind w:left="0" w:firstLine="0"/>
        <w:rPr>
          <w:bCs/>
          <w:highlight w:val="yellow"/>
          <w:lang w:eastAsia="zh-TW"/>
        </w:rPr>
      </w:pPr>
      <w:r w:rsidRPr="00D32F3B">
        <w:rPr>
          <w:bCs/>
          <w:highlight w:val="yellow"/>
          <w:lang w:eastAsia="zh-TW"/>
        </w:rPr>
        <w:t xml:space="preserve">After plating </w:t>
      </w:r>
      <w:r w:rsidR="00160F9D" w:rsidRPr="00D32F3B">
        <w:rPr>
          <w:bCs/>
          <w:highlight w:val="yellow"/>
          <w:lang w:eastAsia="zh-TW"/>
        </w:rPr>
        <w:t xml:space="preserve">the </w:t>
      </w:r>
      <w:r w:rsidRPr="00D32F3B">
        <w:rPr>
          <w:bCs/>
          <w:highlight w:val="yellow"/>
          <w:lang w:eastAsia="zh-TW"/>
        </w:rPr>
        <w:t>cell</w:t>
      </w:r>
      <w:r w:rsidR="00740E51" w:rsidRPr="00D32F3B">
        <w:rPr>
          <w:bCs/>
          <w:highlight w:val="yellow"/>
          <w:lang w:eastAsia="zh-TW"/>
        </w:rPr>
        <w:t>s</w:t>
      </w:r>
      <w:r w:rsidRPr="00D32F3B">
        <w:rPr>
          <w:bCs/>
          <w:highlight w:val="yellow"/>
          <w:lang w:eastAsia="zh-TW"/>
        </w:rPr>
        <w:t xml:space="preserve"> for </w:t>
      </w:r>
      <w:r w:rsidR="00F33B55" w:rsidRPr="00D32F3B">
        <w:rPr>
          <w:bCs/>
          <w:highlight w:val="yellow"/>
          <w:lang w:eastAsia="zh-TW"/>
        </w:rPr>
        <w:t>72</w:t>
      </w:r>
      <w:r w:rsidR="000C61F6" w:rsidRPr="00D32F3B">
        <w:rPr>
          <w:bCs/>
          <w:highlight w:val="yellow"/>
          <w:lang w:eastAsia="zh-TW"/>
        </w:rPr>
        <w:t xml:space="preserve"> h, t</w:t>
      </w:r>
      <w:r w:rsidR="00690056" w:rsidRPr="00D32F3B">
        <w:rPr>
          <w:bCs/>
          <w:highlight w:val="yellow"/>
          <w:lang w:eastAsia="zh-TW"/>
        </w:rPr>
        <w:t xml:space="preserve">haw </w:t>
      </w:r>
      <w:r w:rsidR="00740E51" w:rsidRPr="00D32F3B">
        <w:rPr>
          <w:bCs/>
          <w:highlight w:val="yellow"/>
          <w:lang w:eastAsia="zh-TW"/>
        </w:rPr>
        <w:t xml:space="preserve">the </w:t>
      </w:r>
      <w:r w:rsidR="00A821EB" w:rsidRPr="00D32F3B">
        <w:rPr>
          <w:bCs/>
          <w:highlight w:val="yellow"/>
          <w:lang w:eastAsia="zh-TW"/>
        </w:rPr>
        <w:t xml:space="preserve">GECIs </w:t>
      </w:r>
      <w:r w:rsidR="00690056" w:rsidRPr="00D32F3B">
        <w:rPr>
          <w:bCs/>
          <w:highlight w:val="yellow"/>
          <w:lang w:eastAsia="zh-TW"/>
        </w:rPr>
        <w:t xml:space="preserve">viral kits </w:t>
      </w:r>
      <w:r w:rsidR="00393F64" w:rsidRPr="00D32F3B">
        <w:rPr>
          <w:bCs/>
          <w:highlight w:val="yellow"/>
          <w:lang w:eastAsia="zh-TW"/>
        </w:rPr>
        <w:t xml:space="preserve">(see </w:t>
      </w:r>
      <w:r w:rsidR="00393F64" w:rsidRPr="00D32F3B">
        <w:rPr>
          <w:b/>
          <w:highlight w:val="yellow"/>
          <w:lang w:eastAsia="zh-TW"/>
        </w:rPr>
        <w:t>Table of Materials</w:t>
      </w:r>
      <w:r w:rsidR="00393F64" w:rsidRPr="00D32F3B">
        <w:rPr>
          <w:bCs/>
          <w:highlight w:val="yellow"/>
          <w:lang w:eastAsia="zh-TW"/>
        </w:rPr>
        <w:t xml:space="preserve">) </w:t>
      </w:r>
      <w:r w:rsidR="00690056" w:rsidRPr="00D32F3B">
        <w:rPr>
          <w:bCs/>
          <w:highlight w:val="yellow"/>
          <w:lang w:eastAsia="zh-TW"/>
        </w:rPr>
        <w:t>on ice.</w:t>
      </w:r>
      <w:r w:rsidR="002263EF" w:rsidRPr="00D32F3B">
        <w:rPr>
          <w:bCs/>
          <w:highlight w:val="yellow"/>
          <w:lang w:eastAsia="zh-TW"/>
        </w:rPr>
        <w:t xml:space="preserve"> </w:t>
      </w:r>
    </w:p>
    <w:p w14:paraId="6E77A433" w14:textId="5122BDD0" w:rsidR="00164CD2" w:rsidRPr="00D32F3B" w:rsidRDefault="002263EF" w:rsidP="00D32F3B">
      <w:pPr>
        <w:pStyle w:val="ListParagraph"/>
        <w:pBdr>
          <w:top w:val="nil"/>
          <w:left w:val="nil"/>
          <w:bottom w:val="nil"/>
          <w:right w:val="nil"/>
          <w:between w:val="nil"/>
        </w:pBdr>
        <w:ind w:left="0"/>
        <w:rPr>
          <w:bCs/>
          <w:highlight w:val="yellow"/>
          <w:lang w:eastAsia="zh-TW"/>
        </w:rPr>
      </w:pPr>
      <w:r w:rsidRPr="00D32F3B">
        <w:rPr>
          <w:bCs/>
          <w:highlight w:val="yellow"/>
          <w:lang w:eastAsia="zh-TW"/>
        </w:rPr>
        <w:t xml:space="preserve">              </w:t>
      </w:r>
    </w:p>
    <w:p w14:paraId="14724C4D" w14:textId="2D8BD92E" w:rsidR="005F4A27" w:rsidRPr="00D32F3B" w:rsidRDefault="005F4A27" w:rsidP="00D32F3B">
      <w:pPr>
        <w:pStyle w:val="ListParagraph"/>
        <w:numPr>
          <w:ilvl w:val="1"/>
          <w:numId w:val="22"/>
        </w:numPr>
        <w:pBdr>
          <w:top w:val="nil"/>
          <w:left w:val="nil"/>
          <w:bottom w:val="nil"/>
          <w:right w:val="nil"/>
          <w:between w:val="nil"/>
        </w:pBdr>
        <w:ind w:left="0" w:firstLine="0"/>
        <w:rPr>
          <w:bCs/>
          <w:highlight w:val="yellow"/>
          <w:lang w:eastAsia="zh-TW"/>
        </w:rPr>
      </w:pPr>
      <w:r w:rsidRPr="00D32F3B">
        <w:rPr>
          <w:bCs/>
          <w:highlight w:val="yellow"/>
          <w:lang w:eastAsia="zh-TW"/>
        </w:rPr>
        <w:t xml:space="preserve">Prepare </w:t>
      </w:r>
      <w:r w:rsidR="00740E51" w:rsidRPr="00D32F3B">
        <w:rPr>
          <w:bCs/>
          <w:highlight w:val="yellow"/>
          <w:lang w:eastAsia="zh-TW"/>
        </w:rPr>
        <w:t xml:space="preserve">a </w:t>
      </w:r>
      <w:r w:rsidRPr="00D32F3B">
        <w:rPr>
          <w:bCs/>
          <w:highlight w:val="yellow"/>
          <w:lang w:eastAsia="zh-TW"/>
        </w:rPr>
        <w:t xml:space="preserve">2x  viral kit </w:t>
      </w:r>
      <w:r w:rsidR="00690056" w:rsidRPr="00D32F3B">
        <w:rPr>
          <w:bCs/>
          <w:highlight w:val="yellow"/>
          <w:lang w:eastAsia="zh-TW"/>
        </w:rPr>
        <w:t xml:space="preserve">stock </w:t>
      </w:r>
      <w:r w:rsidRPr="00D32F3B">
        <w:rPr>
          <w:bCs/>
          <w:highlight w:val="yellow"/>
          <w:lang w:eastAsia="zh-TW"/>
        </w:rPr>
        <w:t>solu</w:t>
      </w:r>
      <w:r w:rsidR="00690056" w:rsidRPr="00D32F3B">
        <w:rPr>
          <w:bCs/>
          <w:highlight w:val="yellow"/>
          <w:lang w:eastAsia="zh-TW"/>
        </w:rPr>
        <w:t xml:space="preserve">tion with </w:t>
      </w:r>
      <w:r w:rsidR="00317E90" w:rsidRPr="00D32F3B">
        <w:rPr>
          <w:bCs/>
          <w:highlight w:val="yellow"/>
          <w:lang w:eastAsia="zh-TW"/>
        </w:rPr>
        <w:t xml:space="preserve">the </w:t>
      </w:r>
      <w:r w:rsidR="00690056" w:rsidRPr="00D32F3B">
        <w:rPr>
          <w:bCs/>
          <w:highlight w:val="yellow"/>
          <w:lang w:eastAsia="zh-TW"/>
        </w:rPr>
        <w:t>maintenance medium</w:t>
      </w:r>
      <w:r w:rsidRPr="00D32F3B">
        <w:rPr>
          <w:bCs/>
          <w:highlight w:val="yellow"/>
          <w:lang w:eastAsia="zh-TW"/>
        </w:rPr>
        <w:t>.</w:t>
      </w:r>
    </w:p>
    <w:p w14:paraId="26493EDC" w14:textId="77777777" w:rsidR="00317E90" w:rsidRPr="00D32F3B" w:rsidRDefault="00317E90" w:rsidP="00D32F3B">
      <w:pPr>
        <w:pStyle w:val="ListParagraph"/>
        <w:ind w:left="0"/>
        <w:rPr>
          <w:bCs/>
          <w:highlight w:val="yellow"/>
          <w:lang w:eastAsia="zh-TW"/>
        </w:rPr>
      </w:pPr>
    </w:p>
    <w:p w14:paraId="2081C999" w14:textId="0E396138" w:rsidR="00DE3F07" w:rsidRPr="00D32F3B" w:rsidRDefault="00317E90" w:rsidP="00D32F3B">
      <w:pPr>
        <w:pStyle w:val="ListParagraph"/>
        <w:numPr>
          <w:ilvl w:val="1"/>
          <w:numId w:val="22"/>
        </w:numPr>
        <w:pBdr>
          <w:top w:val="nil"/>
          <w:left w:val="nil"/>
          <w:bottom w:val="nil"/>
          <w:right w:val="nil"/>
          <w:between w:val="nil"/>
        </w:pBdr>
        <w:ind w:left="0" w:firstLine="0"/>
        <w:rPr>
          <w:bCs/>
          <w:highlight w:val="yellow"/>
          <w:lang w:eastAsia="zh-TW"/>
        </w:rPr>
      </w:pPr>
      <w:r w:rsidRPr="00D32F3B">
        <w:rPr>
          <w:bCs/>
          <w:highlight w:val="yellow"/>
          <w:lang w:eastAsia="zh-TW"/>
        </w:rPr>
        <w:t>Prepare the cells for infection by adjusting the medium volume to 100 µL per well.</w:t>
      </w:r>
      <w:r w:rsidR="00E602C6" w:rsidRPr="00D32F3B">
        <w:rPr>
          <w:bCs/>
          <w:highlight w:val="yellow"/>
          <w:lang w:eastAsia="zh-TW"/>
        </w:rPr>
        <w:t xml:space="preserve"> </w:t>
      </w:r>
      <w:r w:rsidR="00DE3F07" w:rsidRPr="00D32F3B">
        <w:rPr>
          <w:bCs/>
          <w:color w:val="000000"/>
          <w:highlight w:val="yellow"/>
          <w:lang w:eastAsia="zh-TW"/>
        </w:rPr>
        <w:t>Add</w:t>
      </w:r>
      <w:r w:rsidR="005F4A27" w:rsidRPr="00D32F3B">
        <w:rPr>
          <w:bCs/>
          <w:color w:val="000000"/>
          <w:highlight w:val="yellow"/>
          <w:lang w:eastAsia="zh-TW"/>
        </w:rPr>
        <w:t xml:space="preserve"> 100</w:t>
      </w:r>
      <w:r w:rsidR="008A012B" w:rsidRPr="00D32F3B">
        <w:rPr>
          <w:bCs/>
          <w:color w:val="000000"/>
          <w:highlight w:val="yellow"/>
          <w:lang w:eastAsia="zh-TW"/>
        </w:rPr>
        <w:t xml:space="preserve"> </w:t>
      </w:r>
      <w:r w:rsidR="005F4A27" w:rsidRPr="00D32F3B">
        <w:rPr>
          <w:bCs/>
          <w:color w:val="000000"/>
          <w:highlight w:val="yellow"/>
          <w:lang w:eastAsia="zh-TW"/>
        </w:rPr>
        <w:t xml:space="preserve">µL </w:t>
      </w:r>
      <w:r w:rsidR="00754E44" w:rsidRPr="00D32F3B">
        <w:rPr>
          <w:bCs/>
          <w:color w:val="000000"/>
          <w:highlight w:val="yellow"/>
          <w:lang w:eastAsia="zh-TW"/>
        </w:rPr>
        <w:t xml:space="preserve">of the </w:t>
      </w:r>
      <w:r w:rsidR="005F4A27" w:rsidRPr="00D32F3B">
        <w:rPr>
          <w:bCs/>
          <w:color w:val="000000"/>
          <w:highlight w:val="yellow"/>
          <w:lang w:eastAsia="zh-TW"/>
        </w:rPr>
        <w:t>pre-mix</w:t>
      </w:r>
      <w:r w:rsidR="00442ED8" w:rsidRPr="00D32F3B">
        <w:rPr>
          <w:bCs/>
          <w:color w:val="000000"/>
          <w:highlight w:val="yellow"/>
          <w:lang w:eastAsia="zh-TW"/>
        </w:rPr>
        <w:t>ed</w:t>
      </w:r>
      <w:r w:rsidR="005F4A27" w:rsidRPr="00D32F3B">
        <w:rPr>
          <w:bCs/>
          <w:color w:val="000000"/>
          <w:highlight w:val="yellow"/>
          <w:lang w:eastAsia="zh-TW"/>
        </w:rPr>
        <w:t xml:space="preserve"> viral solution</w:t>
      </w:r>
      <w:r w:rsidR="00DE3F07" w:rsidRPr="00D32F3B">
        <w:rPr>
          <w:bCs/>
          <w:color w:val="000000"/>
          <w:highlight w:val="yellow"/>
          <w:lang w:eastAsia="zh-TW"/>
        </w:rPr>
        <w:t xml:space="preserve"> </w:t>
      </w:r>
      <w:r w:rsidR="00333FA5" w:rsidRPr="00D32F3B">
        <w:rPr>
          <w:bCs/>
          <w:color w:val="000000"/>
          <w:highlight w:val="yellow"/>
          <w:lang w:eastAsia="zh-TW"/>
        </w:rPr>
        <w:t>and incubate for 8</w:t>
      </w:r>
      <w:r w:rsidR="00E04A5E" w:rsidRPr="00D32F3B">
        <w:rPr>
          <w:bCs/>
          <w:color w:val="000000"/>
          <w:highlight w:val="yellow"/>
          <w:lang w:eastAsia="zh-TW"/>
        </w:rPr>
        <w:t>-16</w:t>
      </w:r>
      <w:r w:rsidR="00333FA5" w:rsidRPr="00D32F3B">
        <w:rPr>
          <w:bCs/>
          <w:color w:val="000000"/>
          <w:highlight w:val="yellow"/>
          <w:lang w:eastAsia="zh-TW"/>
        </w:rPr>
        <w:t xml:space="preserve"> h at 37</w:t>
      </w:r>
      <w:r w:rsidR="008A012B" w:rsidRPr="00D32F3B">
        <w:rPr>
          <w:bCs/>
          <w:color w:val="000000"/>
          <w:highlight w:val="yellow"/>
          <w:lang w:eastAsia="zh-TW"/>
        </w:rPr>
        <w:t xml:space="preserve"> </w:t>
      </w:r>
      <w:r w:rsidR="00333FA5" w:rsidRPr="00D32F3B">
        <w:rPr>
          <w:bCs/>
          <w:color w:val="000000"/>
          <w:highlight w:val="yellow"/>
          <w:lang w:eastAsia="zh-TW"/>
        </w:rPr>
        <w:t>˚C</w:t>
      </w:r>
      <w:r w:rsidR="00DE3F07" w:rsidRPr="00D32F3B">
        <w:rPr>
          <w:bCs/>
          <w:color w:val="000000"/>
          <w:highlight w:val="yellow"/>
          <w:lang w:eastAsia="zh-TW"/>
        </w:rPr>
        <w:t>.</w:t>
      </w:r>
    </w:p>
    <w:p w14:paraId="2670CAFD"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1F73BF7F" w14:textId="3FDF21F5" w:rsidR="005F4A27" w:rsidRPr="00D32F3B" w:rsidRDefault="005F4A27" w:rsidP="00D32F3B">
      <w:pPr>
        <w:pStyle w:val="ListParagraph"/>
        <w:numPr>
          <w:ilvl w:val="1"/>
          <w:numId w:val="22"/>
        </w:numPr>
        <w:pBdr>
          <w:top w:val="nil"/>
          <w:left w:val="nil"/>
          <w:bottom w:val="nil"/>
          <w:right w:val="nil"/>
          <w:between w:val="nil"/>
        </w:pBdr>
        <w:ind w:left="0" w:firstLine="0"/>
        <w:rPr>
          <w:bCs/>
          <w:highlight w:val="yellow"/>
          <w:lang w:eastAsia="zh-TW"/>
        </w:rPr>
      </w:pPr>
      <w:r w:rsidRPr="00D32F3B">
        <w:rPr>
          <w:bCs/>
          <w:highlight w:val="yellow"/>
          <w:lang w:eastAsia="zh-TW"/>
        </w:rPr>
        <w:t xml:space="preserve">Replace </w:t>
      </w:r>
      <w:r w:rsidR="00442ED8" w:rsidRPr="00D32F3B">
        <w:rPr>
          <w:bCs/>
          <w:highlight w:val="yellow"/>
          <w:lang w:eastAsia="zh-TW"/>
        </w:rPr>
        <w:t xml:space="preserve">with </w:t>
      </w:r>
      <w:r w:rsidR="006E6BDA" w:rsidRPr="00D32F3B">
        <w:rPr>
          <w:bCs/>
          <w:highlight w:val="yellow"/>
          <w:lang w:eastAsia="zh-TW"/>
        </w:rPr>
        <w:t xml:space="preserve">200 µL </w:t>
      </w:r>
      <w:r w:rsidRPr="00D32F3B">
        <w:rPr>
          <w:bCs/>
          <w:highlight w:val="yellow"/>
          <w:lang w:eastAsia="zh-TW"/>
        </w:rPr>
        <w:t>pre-warmed medium after incubation.</w:t>
      </w:r>
    </w:p>
    <w:p w14:paraId="6AFB020A" w14:textId="77777777" w:rsidR="00164CD2" w:rsidRPr="00D32F3B" w:rsidRDefault="00164CD2" w:rsidP="00D32F3B">
      <w:pPr>
        <w:pStyle w:val="ListParagraph"/>
        <w:pBdr>
          <w:top w:val="nil"/>
          <w:left w:val="nil"/>
          <w:bottom w:val="nil"/>
          <w:right w:val="nil"/>
          <w:between w:val="nil"/>
        </w:pBdr>
        <w:ind w:left="0"/>
        <w:rPr>
          <w:bCs/>
          <w:highlight w:val="yellow"/>
          <w:lang w:eastAsia="zh-TW"/>
        </w:rPr>
      </w:pPr>
    </w:p>
    <w:p w14:paraId="2FFFA8CA" w14:textId="77777777" w:rsidR="005D7069" w:rsidRPr="00D32F3B" w:rsidRDefault="008606EE"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Visualize the </w:t>
      </w:r>
      <w:r w:rsidR="00302FC6" w:rsidRPr="00D32F3B">
        <w:rPr>
          <w:bCs/>
          <w:color w:val="000000"/>
          <w:highlight w:val="yellow"/>
          <w:lang w:eastAsia="zh-TW"/>
        </w:rPr>
        <w:t xml:space="preserve">GECIs </w:t>
      </w:r>
      <w:r w:rsidR="00740E51" w:rsidRPr="00D32F3B">
        <w:rPr>
          <w:bCs/>
          <w:color w:val="000000"/>
          <w:highlight w:val="yellow"/>
          <w:lang w:eastAsia="zh-TW"/>
        </w:rPr>
        <w:t xml:space="preserve">expression 24 </w:t>
      </w:r>
      <w:r w:rsidR="00302FC6" w:rsidRPr="00D32F3B">
        <w:rPr>
          <w:bCs/>
          <w:color w:val="000000"/>
          <w:highlight w:val="yellow"/>
          <w:lang w:eastAsia="zh-TW"/>
        </w:rPr>
        <w:t>h post-transduction</w:t>
      </w:r>
      <w:r w:rsidRPr="00D32F3B">
        <w:rPr>
          <w:bCs/>
          <w:color w:val="000000"/>
          <w:highlight w:val="yellow"/>
          <w:lang w:eastAsia="zh-TW"/>
        </w:rPr>
        <w:t xml:space="preserve"> using an imaging system (see </w:t>
      </w:r>
      <w:r w:rsidRPr="00D32F3B">
        <w:rPr>
          <w:b/>
          <w:color w:val="000000"/>
          <w:highlight w:val="yellow"/>
          <w:lang w:eastAsia="zh-TW"/>
        </w:rPr>
        <w:t>Table of Materials</w:t>
      </w:r>
      <w:r w:rsidRPr="00D32F3B">
        <w:rPr>
          <w:bCs/>
          <w:color w:val="000000"/>
          <w:highlight w:val="yellow"/>
          <w:lang w:eastAsia="zh-TW"/>
        </w:rPr>
        <w:t>)</w:t>
      </w:r>
      <w:r w:rsidR="005D7069" w:rsidRPr="00D32F3B">
        <w:rPr>
          <w:bCs/>
          <w:color w:val="000000"/>
          <w:highlight w:val="yellow"/>
          <w:lang w:eastAsia="zh-TW"/>
        </w:rPr>
        <w:t xml:space="preserve">. </w:t>
      </w:r>
    </w:p>
    <w:p w14:paraId="577875D6" w14:textId="77777777" w:rsidR="005D7069" w:rsidRPr="00D32F3B" w:rsidRDefault="005D7069" w:rsidP="00D32F3B">
      <w:pPr>
        <w:pStyle w:val="ListParagraph"/>
        <w:ind w:left="0"/>
        <w:rPr>
          <w:bCs/>
          <w:color w:val="000000"/>
          <w:highlight w:val="yellow"/>
          <w:lang w:eastAsia="zh-TW"/>
        </w:rPr>
      </w:pPr>
    </w:p>
    <w:p w14:paraId="42CF3514" w14:textId="244B4E0C" w:rsidR="008346F0" w:rsidRPr="00D32F3B" w:rsidRDefault="005D7069" w:rsidP="00D32F3B">
      <w:pPr>
        <w:pStyle w:val="ListParagraph"/>
        <w:pBdr>
          <w:top w:val="nil"/>
          <w:left w:val="nil"/>
          <w:bottom w:val="nil"/>
          <w:right w:val="nil"/>
          <w:between w:val="nil"/>
        </w:pBdr>
        <w:ind w:left="0"/>
        <w:rPr>
          <w:bCs/>
          <w:color w:val="000000"/>
          <w:lang w:eastAsia="zh-TW"/>
        </w:rPr>
      </w:pPr>
      <w:r w:rsidRPr="00D32F3B">
        <w:rPr>
          <w:bCs/>
          <w:color w:val="000000"/>
          <w:lang w:eastAsia="zh-TW"/>
        </w:rPr>
        <w:t xml:space="preserve">NOTE: The expression level reaches the </w:t>
      </w:r>
      <w:r w:rsidR="00302FC6" w:rsidRPr="00D32F3B">
        <w:rPr>
          <w:bCs/>
          <w:color w:val="000000"/>
          <w:lang w:eastAsia="zh-TW"/>
        </w:rPr>
        <w:t xml:space="preserve">maximum at 48-72 h post-transduction. Cells </w:t>
      </w:r>
      <w:r w:rsidR="00740E51" w:rsidRPr="00D32F3B">
        <w:rPr>
          <w:bCs/>
          <w:color w:val="000000"/>
          <w:lang w:eastAsia="zh-TW"/>
        </w:rPr>
        <w:t>can be</w:t>
      </w:r>
      <w:r w:rsidR="00302FC6" w:rsidRPr="00D32F3B">
        <w:rPr>
          <w:bCs/>
          <w:color w:val="000000"/>
          <w:lang w:eastAsia="zh-TW"/>
        </w:rPr>
        <w:t xml:space="preserve"> imag</w:t>
      </w:r>
      <w:r w:rsidR="00740E51" w:rsidRPr="00D32F3B">
        <w:rPr>
          <w:bCs/>
          <w:color w:val="000000"/>
          <w:lang w:eastAsia="zh-TW"/>
        </w:rPr>
        <w:t>ed from t</w:t>
      </w:r>
      <w:r w:rsidRPr="00D32F3B">
        <w:rPr>
          <w:bCs/>
          <w:color w:val="000000"/>
          <w:lang w:eastAsia="zh-TW"/>
        </w:rPr>
        <w:t>he 24 h time-</w:t>
      </w:r>
      <w:r w:rsidR="00740E51" w:rsidRPr="00D32F3B">
        <w:rPr>
          <w:bCs/>
          <w:color w:val="000000"/>
          <w:lang w:eastAsia="zh-TW"/>
        </w:rPr>
        <w:t>point</w:t>
      </w:r>
      <w:r w:rsidRPr="00D32F3B">
        <w:rPr>
          <w:bCs/>
          <w:color w:val="000000"/>
          <w:lang w:eastAsia="zh-TW"/>
        </w:rPr>
        <w:t>. However, the</w:t>
      </w:r>
      <w:r w:rsidR="00302FC6" w:rsidRPr="00D32F3B">
        <w:rPr>
          <w:bCs/>
          <w:color w:val="000000"/>
          <w:lang w:eastAsia="zh-TW"/>
        </w:rPr>
        <w:t xml:space="preserve"> signals obtained from GECIs sustain for more than one month</w:t>
      </w:r>
      <w:r w:rsidR="009E17F6" w:rsidRPr="00D32F3B">
        <w:rPr>
          <w:bCs/>
          <w:color w:val="000000"/>
          <w:lang w:eastAsia="zh-TW"/>
        </w:rPr>
        <w:t>.</w:t>
      </w:r>
    </w:p>
    <w:p w14:paraId="5F3F1352"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0CEB56DC" w14:textId="275084AE" w:rsidR="00DE3F07" w:rsidRPr="00D32F3B" w:rsidRDefault="00FA308D"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Maintain</w:t>
      </w:r>
      <w:r w:rsidR="00333FA5" w:rsidRPr="00D32F3B">
        <w:rPr>
          <w:bCs/>
          <w:color w:val="000000"/>
          <w:highlight w:val="yellow"/>
          <w:lang w:eastAsia="zh-TW"/>
        </w:rPr>
        <w:t xml:space="preserve"> </w:t>
      </w:r>
      <w:r w:rsidR="004947A3" w:rsidRPr="00D32F3B">
        <w:rPr>
          <w:bCs/>
          <w:color w:val="000000"/>
          <w:highlight w:val="yellow"/>
          <w:lang w:eastAsia="zh-TW"/>
        </w:rPr>
        <w:t xml:space="preserve">cells </w:t>
      </w:r>
      <w:r w:rsidR="00333FA5" w:rsidRPr="00D32F3B">
        <w:rPr>
          <w:bCs/>
          <w:color w:val="000000"/>
          <w:highlight w:val="yellow"/>
          <w:lang w:eastAsia="zh-TW"/>
        </w:rPr>
        <w:t xml:space="preserve">in </w:t>
      </w:r>
      <w:r w:rsidR="004947A3" w:rsidRPr="00D32F3B">
        <w:rPr>
          <w:bCs/>
          <w:color w:val="000000"/>
          <w:highlight w:val="yellow"/>
          <w:lang w:eastAsia="zh-TW"/>
        </w:rPr>
        <w:t>the</w:t>
      </w:r>
      <w:r w:rsidR="00442ED8" w:rsidRPr="00D32F3B">
        <w:rPr>
          <w:bCs/>
          <w:color w:val="000000"/>
          <w:highlight w:val="yellow"/>
          <w:lang w:eastAsia="zh-TW"/>
        </w:rPr>
        <w:t xml:space="preserve"> humidified</w:t>
      </w:r>
      <w:r w:rsidR="004947A3" w:rsidRPr="00D32F3B">
        <w:rPr>
          <w:bCs/>
          <w:color w:val="000000"/>
          <w:highlight w:val="yellow"/>
          <w:lang w:eastAsia="zh-TW"/>
        </w:rPr>
        <w:t xml:space="preserve"> </w:t>
      </w:r>
      <w:r w:rsidR="00333FA5" w:rsidRPr="00D32F3B">
        <w:rPr>
          <w:bCs/>
          <w:color w:val="000000"/>
          <w:highlight w:val="yellow"/>
          <w:lang w:eastAsia="zh-TW"/>
        </w:rPr>
        <w:t xml:space="preserve">incubator before </w:t>
      </w:r>
      <w:r w:rsidR="004947A3" w:rsidRPr="00D32F3B">
        <w:rPr>
          <w:bCs/>
          <w:color w:val="000000"/>
          <w:highlight w:val="yellow"/>
          <w:lang w:eastAsia="zh-TW"/>
        </w:rPr>
        <w:t>functional assay</w:t>
      </w:r>
      <w:r w:rsidR="00740E51" w:rsidRPr="00D32F3B">
        <w:rPr>
          <w:bCs/>
          <w:color w:val="000000"/>
          <w:highlight w:val="yellow"/>
          <w:lang w:eastAsia="zh-TW"/>
        </w:rPr>
        <w:t>s are performed</w:t>
      </w:r>
      <w:r w:rsidR="00333FA5" w:rsidRPr="00D32F3B">
        <w:rPr>
          <w:bCs/>
          <w:color w:val="000000"/>
          <w:highlight w:val="yellow"/>
          <w:lang w:eastAsia="zh-TW"/>
        </w:rPr>
        <w:t>.</w:t>
      </w:r>
    </w:p>
    <w:p w14:paraId="78BF563D" w14:textId="79250CB1" w:rsidR="00740E51" w:rsidRPr="00D32F3B" w:rsidRDefault="00740E51" w:rsidP="00D32F3B">
      <w:pPr>
        <w:pBdr>
          <w:top w:val="nil"/>
          <w:left w:val="nil"/>
          <w:bottom w:val="nil"/>
          <w:right w:val="nil"/>
          <w:between w:val="nil"/>
        </w:pBdr>
        <w:rPr>
          <w:bCs/>
          <w:color w:val="000000"/>
          <w:lang w:eastAsia="zh-TW"/>
        </w:rPr>
      </w:pPr>
    </w:p>
    <w:p w14:paraId="4747633A" w14:textId="56C095A5" w:rsidR="00A02FFD" w:rsidRPr="00D32F3B" w:rsidRDefault="00680DD8"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Infect t</w:t>
      </w:r>
      <w:r w:rsidR="00633447" w:rsidRPr="00D32F3B">
        <w:rPr>
          <w:bCs/>
          <w:color w:val="000000"/>
          <w:lang w:eastAsia="zh-TW"/>
        </w:rPr>
        <w:t xml:space="preserve">he </w:t>
      </w:r>
      <w:r w:rsidR="00A02FFD" w:rsidRPr="00D32F3B">
        <w:rPr>
          <w:bCs/>
          <w:color w:val="000000"/>
          <w:lang w:eastAsia="zh-TW"/>
        </w:rPr>
        <w:t xml:space="preserve">iPSC-CMs </w:t>
      </w:r>
      <w:r w:rsidR="00151D04" w:rsidRPr="00D32F3B">
        <w:rPr>
          <w:bCs/>
          <w:color w:val="000000"/>
          <w:lang w:eastAsia="zh-TW"/>
        </w:rPr>
        <w:t>(LVNC patient</w:t>
      </w:r>
      <w:r w:rsidR="001263EC" w:rsidRPr="00D32F3B">
        <w:rPr>
          <w:bCs/>
          <w:color w:val="000000"/>
          <w:lang w:eastAsia="zh-TW"/>
        </w:rPr>
        <w:t>-</w:t>
      </w:r>
      <w:r w:rsidR="00151D04" w:rsidRPr="00D32F3B">
        <w:rPr>
          <w:bCs/>
          <w:color w:val="000000"/>
          <w:lang w:eastAsia="zh-TW"/>
        </w:rPr>
        <w:t xml:space="preserve">derived iPSC-CMs) </w:t>
      </w:r>
      <w:r w:rsidR="00A02FFD" w:rsidRPr="00D32F3B">
        <w:rPr>
          <w:bCs/>
          <w:color w:val="000000"/>
          <w:lang w:eastAsia="zh-TW"/>
        </w:rPr>
        <w:t xml:space="preserve">with ChR2-K-GECO viral kit </w:t>
      </w:r>
      <w:r w:rsidR="002239BB" w:rsidRPr="00D32F3B">
        <w:rPr>
          <w:bCs/>
          <w:color w:val="000000"/>
          <w:lang w:eastAsia="zh-TW"/>
        </w:rPr>
        <w:t xml:space="preserve">(see </w:t>
      </w:r>
      <w:r w:rsidR="002239BB" w:rsidRPr="00D32F3B">
        <w:rPr>
          <w:b/>
          <w:color w:val="000000"/>
          <w:lang w:eastAsia="zh-TW"/>
        </w:rPr>
        <w:t>Table of Materials</w:t>
      </w:r>
      <w:r w:rsidR="002239BB" w:rsidRPr="00D32F3B">
        <w:rPr>
          <w:bCs/>
          <w:color w:val="000000"/>
          <w:lang w:eastAsia="zh-TW"/>
        </w:rPr>
        <w:t xml:space="preserve">) </w:t>
      </w:r>
      <w:r w:rsidR="00A02FFD" w:rsidRPr="00D32F3B">
        <w:rPr>
          <w:bCs/>
          <w:color w:val="000000"/>
          <w:lang w:eastAsia="zh-TW"/>
        </w:rPr>
        <w:t>at day 25 post differentiation</w:t>
      </w:r>
      <w:r w:rsidR="000D7B01" w:rsidRPr="00D32F3B">
        <w:rPr>
          <w:bCs/>
          <w:color w:val="000000"/>
          <w:lang w:eastAsia="zh-TW"/>
        </w:rPr>
        <w:t xml:space="preserve"> using the</w:t>
      </w:r>
      <w:r w:rsidR="00A02FFD" w:rsidRPr="00D32F3B">
        <w:rPr>
          <w:bCs/>
          <w:color w:val="000000"/>
          <w:lang w:eastAsia="zh-TW"/>
        </w:rPr>
        <w:t xml:space="preserve"> infection protocol </w:t>
      </w:r>
      <w:r w:rsidRPr="00D32F3B">
        <w:rPr>
          <w:bCs/>
          <w:color w:val="000000"/>
          <w:lang w:eastAsia="zh-TW"/>
        </w:rPr>
        <w:t>(</w:t>
      </w:r>
      <w:r w:rsidR="00A02FFD" w:rsidRPr="00D32F3B">
        <w:rPr>
          <w:bCs/>
          <w:color w:val="000000"/>
          <w:lang w:eastAsia="zh-TW"/>
        </w:rPr>
        <w:t>step 2.</w:t>
      </w:r>
      <w:r w:rsidR="000D7B01" w:rsidRPr="00D32F3B">
        <w:rPr>
          <w:bCs/>
          <w:color w:val="000000"/>
          <w:lang w:eastAsia="zh-TW"/>
        </w:rPr>
        <w:t>1</w:t>
      </w:r>
      <w:r w:rsidR="001263EC" w:rsidRPr="00D32F3B">
        <w:rPr>
          <w:bCs/>
          <w:color w:val="000000"/>
          <w:lang w:eastAsia="zh-TW"/>
        </w:rPr>
        <w:t>-</w:t>
      </w:r>
      <w:r w:rsidR="00A02FFD" w:rsidRPr="00D32F3B">
        <w:rPr>
          <w:bCs/>
          <w:color w:val="000000"/>
          <w:lang w:eastAsia="zh-TW"/>
        </w:rPr>
        <w:t>2.7</w:t>
      </w:r>
      <w:r w:rsidRPr="00D32F3B">
        <w:rPr>
          <w:bCs/>
          <w:color w:val="000000"/>
          <w:lang w:eastAsia="zh-TW"/>
        </w:rPr>
        <w:t>)</w:t>
      </w:r>
      <w:r w:rsidR="00A02FFD" w:rsidRPr="00D32F3B">
        <w:rPr>
          <w:bCs/>
          <w:color w:val="000000"/>
          <w:lang w:eastAsia="zh-TW"/>
        </w:rPr>
        <w:t>.</w:t>
      </w:r>
    </w:p>
    <w:p w14:paraId="15ED99AC" w14:textId="77777777" w:rsidR="0035444B" w:rsidRPr="00D32F3B" w:rsidRDefault="0035444B" w:rsidP="00D32F3B">
      <w:pPr>
        <w:pStyle w:val="ListParagraph"/>
        <w:pBdr>
          <w:top w:val="nil"/>
          <w:left w:val="nil"/>
          <w:bottom w:val="nil"/>
          <w:right w:val="nil"/>
          <w:between w:val="nil"/>
        </w:pBdr>
        <w:ind w:left="0"/>
        <w:rPr>
          <w:bCs/>
          <w:color w:val="000000"/>
          <w:lang w:eastAsia="zh-TW"/>
        </w:rPr>
      </w:pPr>
    </w:p>
    <w:p w14:paraId="34A1CDAC" w14:textId="6A12044F" w:rsidR="00835CDA" w:rsidRPr="00D32F3B" w:rsidRDefault="000D7B01" w:rsidP="00D32F3B">
      <w:pPr>
        <w:pStyle w:val="ListParagraph"/>
        <w:numPr>
          <w:ilvl w:val="0"/>
          <w:numId w:val="22"/>
        </w:numPr>
        <w:pBdr>
          <w:top w:val="nil"/>
          <w:left w:val="nil"/>
          <w:bottom w:val="nil"/>
          <w:right w:val="nil"/>
          <w:between w:val="nil"/>
        </w:pBdr>
        <w:ind w:left="0" w:firstLine="0"/>
        <w:rPr>
          <w:rFonts w:eastAsiaTheme="minorEastAsia"/>
          <w:b/>
          <w:color w:val="000000"/>
          <w:lang w:eastAsia="zh-TW"/>
        </w:rPr>
      </w:pPr>
      <w:r w:rsidRPr="00D32F3B">
        <w:rPr>
          <w:rFonts w:eastAsiaTheme="minorEastAsia"/>
          <w:b/>
          <w:color w:val="000000"/>
          <w:lang w:eastAsia="zh-TW"/>
        </w:rPr>
        <w:t>Dye</w:t>
      </w:r>
      <w:r w:rsidR="001A647A" w:rsidRPr="00D32F3B">
        <w:rPr>
          <w:rFonts w:eastAsiaTheme="minorEastAsia"/>
          <w:b/>
          <w:color w:val="000000"/>
          <w:lang w:eastAsia="zh-TW"/>
        </w:rPr>
        <w:t>-</w:t>
      </w:r>
      <w:r w:rsidRPr="00D32F3B">
        <w:rPr>
          <w:rFonts w:eastAsiaTheme="minorEastAsia"/>
          <w:b/>
          <w:color w:val="000000"/>
          <w:lang w:eastAsia="zh-TW"/>
        </w:rPr>
        <w:t>based calcium imaging using</w:t>
      </w:r>
      <w:r w:rsidR="004736A2" w:rsidRPr="00D32F3B">
        <w:rPr>
          <w:rFonts w:eastAsiaTheme="minorEastAsia"/>
          <w:b/>
          <w:color w:val="000000"/>
          <w:lang w:eastAsia="zh-TW"/>
        </w:rPr>
        <w:t xml:space="preserve"> Fluo-4</w:t>
      </w:r>
    </w:p>
    <w:p w14:paraId="4D765CC5" w14:textId="77777777" w:rsidR="00164CD2" w:rsidRPr="00D32F3B" w:rsidRDefault="00164CD2" w:rsidP="00D32F3B">
      <w:pPr>
        <w:pStyle w:val="ListParagraph"/>
        <w:pBdr>
          <w:top w:val="nil"/>
          <w:left w:val="nil"/>
          <w:bottom w:val="nil"/>
          <w:right w:val="nil"/>
          <w:between w:val="nil"/>
        </w:pBdr>
        <w:ind w:left="0"/>
        <w:rPr>
          <w:b/>
          <w:color w:val="000000"/>
          <w:lang w:eastAsia="zh-TW"/>
        </w:rPr>
      </w:pPr>
    </w:p>
    <w:p w14:paraId="0B47D3D2" w14:textId="53996DAD" w:rsidR="004736A2" w:rsidRPr="00D32F3B" w:rsidRDefault="004736A2"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 xml:space="preserve">Dissolve Fluo-4 powder </w:t>
      </w:r>
      <w:r w:rsidR="00D71199" w:rsidRPr="00D32F3B">
        <w:rPr>
          <w:bCs/>
          <w:color w:val="000000"/>
          <w:lang w:eastAsia="zh-TW"/>
        </w:rPr>
        <w:t xml:space="preserve">(see </w:t>
      </w:r>
      <w:r w:rsidR="00D71199" w:rsidRPr="00D32F3B">
        <w:rPr>
          <w:b/>
          <w:color w:val="000000"/>
          <w:lang w:eastAsia="zh-TW"/>
        </w:rPr>
        <w:t>Table of Materials</w:t>
      </w:r>
      <w:r w:rsidR="00D71199" w:rsidRPr="00D32F3B">
        <w:rPr>
          <w:bCs/>
          <w:color w:val="000000"/>
          <w:lang w:eastAsia="zh-TW"/>
        </w:rPr>
        <w:t xml:space="preserve">) </w:t>
      </w:r>
      <w:r w:rsidRPr="00D32F3B">
        <w:rPr>
          <w:bCs/>
          <w:color w:val="000000"/>
          <w:lang w:eastAsia="zh-TW"/>
        </w:rPr>
        <w:t>in DMSO as a stock solution</w:t>
      </w:r>
      <w:r w:rsidR="00314894" w:rsidRPr="00D32F3B">
        <w:rPr>
          <w:bCs/>
          <w:color w:val="000000"/>
          <w:lang w:eastAsia="zh-TW"/>
        </w:rPr>
        <w:t xml:space="preserve"> (5 mM)</w:t>
      </w:r>
      <w:r w:rsidRPr="00D32F3B">
        <w:rPr>
          <w:bCs/>
          <w:color w:val="000000"/>
          <w:lang w:eastAsia="zh-TW"/>
        </w:rPr>
        <w:t>.</w:t>
      </w:r>
    </w:p>
    <w:p w14:paraId="57CEDA93"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4E21B4C4" w14:textId="3AE7054C" w:rsidR="004736A2" w:rsidRPr="00D32F3B" w:rsidRDefault="004736A2"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Dilute</w:t>
      </w:r>
      <w:r w:rsidR="00314894" w:rsidRPr="00D32F3B">
        <w:rPr>
          <w:bCs/>
          <w:color w:val="000000"/>
          <w:lang w:eastAsia="zh-TW"/>
        </w:rPr>
        <w:t xml:space="preserve"> </w:t>
      </w:r>
      <w:r w:rsidR="00501010" w:rsidRPr="00D32F3B">
        <w:rPr>
          <w:bCs/>
          <w:color w:val="000000"/>
          <w:lang w:eastAsia="zh-TW"/>
        </w:rPr>
        <w:t xml:space="preserve">the </w:t>
      </w:r>
      <w:r w:rsidR="00314894" w:rsidRPr="00D32F3B">
        <w:rPr>
          <w:bCs/>
          <w:color w:val="000000"/>
          <w:lang w:eastAsia="zh-TW"/>
        </w:rPr>
        <w:t xml:space="preserve">stock solution to </w:t>
      </w:r>
      <w:r w:rsidR="00501010" w:rsidRPr="00D32F3B">
        <w:rPr>
          <w:bCs/>
          <w:color w:val="000000"/>
          <w:lang w:eastAsia="zh-TW"/>
        </w:rPr>
        <w:t xml:space="preserve">a </w:t>
      </w:r>
      <w:r w:rsidR="00314894" w:rsidRPr="00D32F3B">
        <w:rPr>
          <w:bCs/>
          <w:color w:val="000000"/>
          <w:lang w:eastAsia="zh-TW"/>
        </w:rPr>
        <w:t>concentration of 10 µM</w:t>
      </w:r>
      <w:r w:rsidR="002F7F99" w:rsidRPr="00D32F3B">
        <w:rPr>
          <w:bCs/>
          <w:color w:val="000000"/>
          <w:lang w:eastAsia="zh-TW"/>
        </w:rPr>
        <w:t xml:space="preserve"> Fluo-4</w:t>
      </w:r>
      <w:r w:rsidR="00314894" w:rsidRPr="00D32F3B">
        <w:rPr>
          <w:bCs/>
          <w:color w:val="000000"/>
          <w:lang w:eastAsia="zh-TW"/>
        </w:rPr>
        <w:t xml:space="preserve"> in </w:t>
      </w:r>
      <w:r w:rsidR="000D7B01" w:rsidRPr="00D32F3B">
        <w:rPr>
          <w:bCs/>
          <w:color w:val="000000"/>
          <w:lang w:eastAsia="zh-TW"/>
        </w:rPr>
        <w:t>T</w:t>
      </w:r>
      <w:r w:rsidR="00314894" w:rsidRPr="00D32F3B">
        <w:rPr>
          <w:bCs/>
          <w:color w:val="000000"/>
          <w:lang w:eastAsia="zh-TW"/>
        </w:rPr>
        <w:t>yrode</w:t>
      </w:r>
      <w:r w:rsidR="00501010" w:rsidRPr="00D32F3B">
        <w:rPr>
          <w:bCs/>
          <w:color w:val="000000"/>
          <w:lang w:eastAsia="zh-TW"/>
        </w:rPr>
        <w:t>'</w:t>
      </w:r>
      <w:r w:rsidR="00314894" w:rsidRPr="00D32F3B">
        <w:rPr>
          <w:bCs/>
          <w:color w:val="000000"/>
          <w:lang w:eastAsia="zh-TW"/>
        </w:rPr>
        <w:t>s buffer.</w:t>
      </w:r>
    </w:p>
    <w:p w14:paraId="4CBAEECB" w14:textId="77777777" w:rsidR="001D4388" w:rsidRPr="00D32F3B" w:rsidRDefault="001D4388" w:rsidP="00D32F3B">
      <w:pPr>
        <w:pStyle w:val="ListParagraph"/>
        <w:ind w:left="0"/>
        <w:rPr>
          <w:bCs/>
          <w:color w:val="000000"/>
          <w:lang w:eastAsia="zh-TW"/>
        </w:rPr>
      </w:pPr>
    </w:p>
    <w:p w14:paraId="155B1FFD" w14:textId="0623A290" w:rsidR="001D4388" w:rsidRPr="00D32F3B" w:rsidRDefault="001D4388" w:rsidP="00D32F3B">
      <w:pPr>
        <w:pStyle w:val="ListParagraph"/>
        <w:pBdr>
          <w:top w:val="nil"/>
          <w:left w:val="nil"/>
          <w:bottom w:val="nil"/>
          <w:right w:val="nil"/>
          <w:between w:val="nil"/>
        </w:pBdr>
        <w:ind w:left="0"/>
        <w:rPr>
          <w:bCs/>
          <w:color w:val="000000"/>
          <w:lang w:eastAsia="zh-TW"/>
        </w:rPr>
      </w:pPr>
      <w:r w:rsidRPr="00D32F3B">
        <w:rPr>
          <w:bCs/>
          <w:color w:val="000000"/>
          <w:lang w:eastAsia="zh-TW"/>
        </w:rPr>
        <w:t>NOTE: Tyrode</w:t>
      </w:r>
      <w:r w:rsidR="00E37E75" w:rsidRPr="00D32F3B">
        <w:rPr>
          <w:bCs/>
          <w:color w:val="000000"/>
          <w:lang w:eastAsia="zh-TW"/>
        </w:rPr>
        <w:t>'</w:t>
      </w:r>
      <w:r w:rsidRPr="00D32F3B">
        <w:rPr>
          <w:bCs/>
          <w:color w:val="000000"/>
          <w:lang w:eastAsia="zh-TW"/>
        </w:rPr>
        <w:t xml:space="preserve">s buffer consists of 1.0 g/L </w:t>
      </w:r>
      <w:r w:rsidR="00E26A8D" w:rsidRPr="00D32F3B">
        <w:rPr>
          <w:bCs/>
          <w:color w:val="000000"/>
          <w:lang w:eastAsia="zh-TW"/>
        </w:rPr>
        <w:t xml:space="preserve">of </w:t>
      </w:r>
      <w:r w:rsidRPr="00D32F3B">
        <w:rPr>
          <w:bCs/>
          <w:color w:val="000000"/>
          <w:lang w:eastAsia="zh-TW"/>
        </w:rPr>
        <w:t xml:space="preserve">sodium bicarbonate, 0.2 g/L </w:t>
      </w:r>
      <w:r w:rsidR="00E26A8D" w:rsidRPr="00D32F3B">
        <w:rPr>
          <w:bCs/>
          <w:color w:val="000000"/>
          <w:lang w:eastAsia="zh-TW"/>
        </w:rPr>
        <w:t xml:space="preserve">of </w:t>
      </w:r>
      <w:r w:rsidRPr="00D32F3B">
        <w:rPr>
          <w:bCs/>
          <w:color w:val="000000"/>
          <w:lang w:eastAsia="zh-TW"/>
        </w:rPr>
        <w:t xml:space="preserve">calcium chloride, 0.1 g/L </w:t>
      </w:r>
      <w:r w:rsidR="00E26A8D" w:rsidRPr="00D32F3B">
        <w:rPr>
          <w:bCs/>
          <w:color w:val="000000"/>
          <w:lang w:eastAsia="zh-TW"/>
        </w:rPr>
        <w:t xml:space="preserve">of </w:t>
      </w:r>
      <w:r w:rsidRPr="00D32F3B">
        <w:rPr>
          <w:bCs/>
          <w:color w:val="000000"/>
          <w:lang w:eastAsia="zh-TW"/>
        </w:rPr>
        <w:t xml:space="preserve">magnesium chloride, 0.2 g/L </w:t>
      </w:r>
      <w:r w:rsidR="00E26A8D" w:rsidRPr="00D32F3B">
        <w:rPr>
          <w:bCs/>
          <w:color w:val="000000"/>
          <w:lang w:eastAsia="zh-TW"/>
        </w:rPr>
        <w:t xml:space="preserve">of </w:t>
      </w:r>
      <w:r w:rsidRPr="00D32F3B">
        <w:rPr>
          <w:bCs/>
          <w:color w:val="000000"/>
          <w:lang w:eastAsia="zh-TW"/>
        </w:rPr>
        <w:t xml:space="preserve">potassium chloride, 8.0 g/L </w:t>
      </w:r>
      <w:r w:rsidR="00E26A8D" w:rsidRPr="00D32F3B">
        <w:rPr>
          <w:bCs/>
          <w:color w:val="000000"/>
          <w:lang w:eastAsia="zh-TW"/>
        </w:rPr>
        <w:t xml:space="preserve">of </w:t>
      </w:r>
      <w:r w:rsidRPr="00D32F3B">
        <w:rPr>
          <w:bCs/>
          <w:color w:val="000000"/>
          <w:lang w:eastAsia="zh-TW"/>
        </w:rPr>
        <w:t xml:space="preserve">sodium chloride, 0.05 g/L </w:t>
      </w:r>
      <w:r w:rsidR="00E26A8D" w:rsidRPr="00D32F3B">
        <w:rPr>
          <w:bCs/>
          <w:color w:val="000000"/>
          <w:lang w:eastAsia="zh-TW"/>
        </w:rPr>
        <w:t xml:space="preserve">of </w:t>
      </w:r>
      <w:r w:rsidRPr="00D32F3B">
        <w:rPr>
          <w:bCs/>
          <w:color w:val="000000"/>
          <w:lang w:eastAsia="zh-TW"/>
        </w:rPr>
        <w:t>sodium phosphate monobasic</w:t>
      </w:r>
      <w:r w:rsidR="006C73CA" w:rsidRPr="00D32F3B">
        <w:rPr>
          <w:bCs/>
          <w:color w:val="000000"/>
          <w:lang w:eastAsia="zh-TW"/>
        </w:rPr>
        <w:t>,</w:t>
      </w:r>
      <w:r w:rsidR="004803D4" w:rsidRPr="00D32F3B">
        <w:rPr>
          <w:bCs/>
          <w:color w:val="000000"/>
          <w:lang w:eastAsia="zh-TW"/>
        </w:rPr>
        <w:t xml:space="preserve"> and 1.0 g/L </w:t>
      </w:r>
      <w:r w:rsidR="00E26A8D" w:rsidRPr="00D32F3B">
        <w:rPr>
          <w:bCs/>
          <w:color w:val="000000"/>
          <w:lang w:eastAsia="zh-TW"/>
        </w:rPr>
        <w:t xml:space="preserve">of </w:t>
      </w:r>
      <w:r w:rsidR="004803D4" w:rsidRPr="00D32F3B">
        <w:rPr>
          <w:bCs/>
          <w:color w:val="000000"/>
          <w:lang w:eastAsia="zh-TW"/>
        </w:rPr>
        <w:t>D-glucose.</w:t>
      </w:r>
    </w:p>
    <w:p w14:paraId="3D111E3B" w14:textId="77777777" w:rsidR="00164CD2" w:rsidRPr="00D32F3B" w:rsidRDefault="00164CD2" w:rsidP="00D32F3B">
      <w:pPr>
        <w:pStyle w:val="ListParagraph"/>
        <w:pBdr>
          <w:top w:val="nil"/>
          <w:left w:val="nil"/>
          <w:bottom w:val="nil"/>
          <w:right w:val="nil"/>
          <w:between w:val="nil"/>
        </w:pBdr>
        <w:ind w:left="0"/>
        <w:rPr>
          <w:bCs/>
          <w:color w:val="000000"/>
          <w:lang w:eastAsia="zh-TW"/>
        </w:rPr>
      </w:pPr>
    </w:p>
    <w:p w14:paraId="531FFD96" w14:textId="50750295" w:rsidR="00314894" w:rsidRPr="00D32F3B" w:rsidRDefault="00314894"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Replace half medium with 10 µM</w:t>
      </w:r>
      <w:r w:rsidR="0098420C" w:rsidRPr="00D32F3B">
        <w:rPr>
          <w:bCs/>
          <w:color w:val="000000"/>
          <w:lang w:eastAsia="zh-TW"/>
        </w:rPr>
        <w:t xml:space="preserve"> of</w:t>
      </w:r>
      <w:r w:rsidRPr="00D32F3B">
        <w:rPr>
          <w:bCs/>
          <w:color w:val="000000"/>
          <w:lang w:eastAsia="zh-TW"/>
        </w:rPr>
        <w:t xml:space="preserve"> Fluo-4 solution (</w:t>
      </w:r>
      <w:r w:rsidR="000D7B01" w:rsidRPr="00D32F3B">
        <w:rPr>
          <w:bCs/>
          <w:color w:val="000000"/>
          <w:lang w:eastAsia="zh-TW"/>
        </w:rPr>
        <w:t xml:space="preserve">giving a </w:t>
      </w:r>
      <w:r w:rsidRPr="00D32F3B">
        <w:rPr>
          <w:bCs/>
          <w:color w:val="000000"/>
          <w:lang w:eastAsia="zh-TW"/>
        </w:rPr>
        <w:t xml:space="preserve">final concentration </w:t>
      </w:r>
      <w:r w:rsidR="000D7B01" w:rsidRPr="00D32F3B">
        <w:rPr>
          <w:bCs/>
          <w:color w:val="000000"/>
          <w:lang w:eastAsia="zh-TW"/>
        </w:rPr>
        <w:t>of</w:t>
      </w:r>
      <w:r w:rsidRPr="00D32F3B">
        <w:rPr>
          <w:bCs/>
          <w:color w:val="000000"/>
          <w:lang w:eastAsia="zh-TW"/>
        </w:rPr>
        <w:t xml:space="preserve"> 5 µM).</w:t>
      </w:r>
    </w:p>
    <w:p w14:paraId="39309E13" w14:textId="77777777" w:rsidR="005721EF" w:rsidRPr="00D32F3B" w:rsidRDefault="005721EF" w:rsidP="00D32F3B">
      <w:pPr>
        <w:pStyle w:val="ListParagraph"/>
        <w:pBdr>
          <w:top w:val="nil"/>
          <w:left w:val="nil"/>
          <w:bottom w:val="nil"/>
          <w:right w:val="nil"/>
          <w:between w:val="nil"/>
        </w:pBdr>
        <w:ind w:left="0"/>
        <w:rPr>
          <w:bCs/>
          <w:color w:val="000000"/>
          <w:lang w:eastAsia="zh-TW"/>
        </w:rPr>
      </w:pPr>
    </w:p>
    <w:p w14:paraId="4FA19BC6" w14:textId="32F1AE0B" w:rsidR="00873FEB" w:rsidRPr="00D32F3B" w:rsidRDefault="000D7B01"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I</w:t>
      </w:r>
      <w:r w:rsidR="00873FEB" w:rsidRPr="00D32F3B">
        <w:rPr>
          <w:bCs/>
          <w:color w:val="000000"/>
          <w:lang w:eastAsia="zh-TW"/>
        </w:rPr>
        <w:t>ncubate</w:t>
      </w:r>
      <w:r w:rsidR="0098420C" w:rsidRPr="00D32F3B">
        <w:rPr>
          <w:bCs/>
          <w:color w:val="000000"/>
          <w:lang w:eastAsia="zh-TW"/>
        </w:rPr>
        <w:t xml:space="preserve"> </w:t>
      </w:r>
      <w:r w:rsidRPr="00D32F3B">
        <w:rPr>
          <w:bCs/>
          <w:color w:val="000000"/>
          <w:lang w:eastAsia="zh-TW"/>
        </w:rPr>
        <w:t xml:space="preserve">the cells </w:t>
      </w:r>
      <w:r w:rsidR="00873FEB" w:rsidRPr="00D32F3B">
        <w:rPr>
          <w:bCs/>
          <w:color w:val="000000"/>
          <w:lang w:eastAsia="zh-TW"/>
        </w:rPr>
        <w:t>at 37 ˚C for 30 min.</w:t>
      </w:r>
    </w:p>
    <w:p w14:paraId="7A8C07C1" w14:textId="77777777" w:rsidR="005721EF" w:rsidRPr="00D32F3B" w:rsidRDefault="005721EF" w:rsidP="00D32F3B">
      <w:pPr>
        <w:pStyle w:val="ListParagraph"/>
        <w:pBdr>
          <w:top w:val="nil"/>
          <w:left w:val="nil"/>
          <w:bottom w:val="nil"/>
          <w:right w:val="nil"/>
          <w:between w:val="nil"/>
        </w:pBdr>
        <w:ind w:left="0"/>
        <w:rPr>
          <w:bCs/>
          <w:color w:val="000000"/>
          <w:lang w:eastAsia="zh-TW"/>
        </w:rPr>
      </w:pPr>
    </w:p>
    <w:p w14:paraId="1A740702" w14:textId="47DCFBAC" w:rsidR="00036F32" w:rsidRPr="00D32F3B" w:rsidRDefault="00036F32"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 xml:space="preserve">Wash </w:t>
      </w:r>
      <w:r w:rsidR="00AD5780" w:rsidRPr="00D32F3B">
        <w:rPr>
          <w:bCs/>
          <w:color w:val="000000"/>
          <w:lang w:eastAsia="zh-TW"/>
        </w:rPr>
        <w:t xml:space="preserve">the </w:t>
      </w:r>
      <w:r w:rsidRPr="00D32F3B">
        <w:rPr>
          <w:bCs/>
          <w:color w:val="000000"/>
          <w:lang w:eastAsia="zh-TW"/>
        </w:rPr>
        <w:t>cells with pre-warm</w:t>
      </w:r>
      <w:r w:rsidR="000D7B01" w:rsidRPr="00D32F3B">
        <w:rPr>
          <w:bCs/>
          <w:color w:val="000000"/>
          <w:lang w:eastAsia="zh-TW"/>
        </w:rPr>
        <w:t>ed</w:t>
      </w:r>
      <w:r w:rsidRPr="00D32F3B">
        <w:rPr>
          <w:bCs/>
          <w:color w:val="000000"/>
          <w:lang w:eastAsia="zh-TW"/>
        </w:rPr>
        <w:t xml:space="preserve"> </w:t>
      </w:r>
      <w:r w:rsidR="000D7B01" w:rsidRPr="00D32F3B">
        <w:rPr>
          <w:bCs/>
          <w:color w:val="000000"/>
          <w:lang w:eastAsia="zh-TW"/>
        </w:rPr>
        <w:t>T</w:t>
      </w:r>
      <w:r w:rsidRPr="00D32F3B">
        <w:rPr>
          <w:bCs/>
          <w:color w:val="000000"/>
          <w:lang w:eastAsia="zh-TW"/>
        </w:rPr>
        <w:t>yrode</w:t>
      </w:r>
      <w:r w:rsidR="00501010" w:rsidRPr="00D32F3B">
        <w:rPr>
          <w:bCs/>
          <w:color w:val="000000"/>
          <w:lang w:eastAsia="zh-TW"/>
        </w:rPr>
        <w:t>'</w:t>
      </w:r>
      <w:r w:rsidRPr="00D32F3B">
        <w:rPr>
          <w:bCs/>
          <w:color w:val="000000"/>
          <w:lang w:eastAsia="zh-TW"/>
        </w:rPr>
        <w:t xml:space="preserve">s buffer </w:t>
      </w:r>
      <w:r w:rsidR="00FF2C0F" w:rsidRPr="00D32F3B">
        <w:rPr>
          <w:bCs/>
          <w:color w:val="000000"/>
          <w:lang w:eastAsia="zh-TW"/>
        </w:rPr>
        <w:t xml:space="preserve">and replace </w:t>
      </w:r>
      <w:r w:rsidR="00B34FE9" w:rsidRPr="00D32F3B">
        <w:rPr>
          <w:bCs/>
          <w:color w:val="000000"/>
          <w:lang w:eastAsia="zh-TW"/>
        </w:rPr>
        <w:t xml:space="preserve">them </w:t>
      </w:r>
      <w:r w:rsidR="00FF2C0F" w:rsidRPr="00D32F3B">
        <w:rPr>
          <w:bCs/>
          <w:color w:val="000000"/>
          <w:lang w:eastAsia="zh-TW"/>
        </w:rPr>
        <w:t xml:space="preserve">with </w:t>
      </w:r>
      <w:r w:rsidR="00B34FE9" w:rsidRPr="00D32F3B">
        <w:rPr>
          <w:bCs/>
          <w:color w:val="000000"/>
          <w:lang w:eastAsia="zh-TW"/>
        </w:rPr>
        <w:t xml:space="preserve">the </w:t>
      </w:r>
      <w:r w:rsidR="00FF2C0F" w:rsidRPr="00D32F3B">
        <w:rPr>
          <w:bCs/>
          <w:color w:val="000000"/>
          <w:lang w:eastAsia="zh-TW"/>
        </w:rPr>
        <w:t xml:space="preserve">medium </w:t>
      </w:r>
      <w:r w:rsidRPr="00D32F3B">
        <w:rPr>
          <w:bCs/>
          <w:color w:val="000000"/>
          <w:lang w:eastAsia="zh-TW"/>
        </w:rPr>
        <w:t>before image acquisition.</w:t>
      </w:r>
    </w:p>
    <w:p w14:paraId="60E2A1EA" w14:textId="77777777" w:rsidR="005721EF" w:rsidRPr="00D32F3B" w:rsidRDefault="005721EF" w:rsidP="00D32F3B">
      <w:pPr>
        <w:pStyle w:val="ListParagraph"/>
        <w:pBdr>
          <w:top w:val="nil"/>
          <w:left w:val="nil"/>
          <w:bottom w:val="nil"/>
          <w:right w:val="nil"/>
          <w:between w:val="nil"/>
        </w:pBdr>
        <w:ind w:left="0"/>
        <w:rPr>
          <w:bCs/>
          <w:color w:val="000000"/>
          <w:lang w:eastAsia="zh-TW"/>
        </w:rPr>
      </w:pPr>
    </w:p>
    <w:p w14:paraId="2293180F" w14:textId="03F399D0" w:rsidR="00931244" w:rsidRPr="00D32F3B" w:rsidRDefault="00931244"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lastRenderedPageBreak/>
        <w:t>Start recording with</w:t>
      </w:r>
      <w:r w:rsidR="000D7B01" w:rsidRPr="00D32F3B">
        <w:rPr>
          <w:bCs/>
          <w:color w:val="000000"/>
          <w:lang w:eastAsia="zh-TW"/>
        </w:rPr>
        <w:t xml:space="preserve"> the</w:t>
      </w:r>
      <w:r w:rsidRPr="00D32F3B">
        <w:rPr>
          <w:bCs/>
          <w:color w:val="000000"/>
          <w:lang w:eastAsia="zh-TW"/>
        </w:rPr>
        <w:t xml:space="preserve"> stream acquisition protocol.</w:t>
      </w:r>
    </w:p>
    <w:p w14:paraId="18D58188" w14:textId="77777777" w:rsidR="007A5304" w:rsidRPr="00D32F3B" w:rsidRDefault="007A5304" w:rsidP="00D32F3B">
      <w:pPr>
        <w:pStyle w:val="ListParagraph"/>
        <w:ind w:left="0"/>
        <w:rPr>
          <w:bCs/>
          <w:color w:val="000000"/>
          <w:lang w:eastAsia="zh-TW"/>
        </w:rPr>
      </w:pPr>
    </w:p>
    <w:p w14:paraId="3360796F" w14:textId="2707872C" w:rsidR="007A5304" w:rsidRPr="00D32F3B" w:rsidRDefault="007A5304" w:rsidP="00D32F3B">
      <w:pPr>
        <w:pStyle w:val="ListParagraph"/>
        <w:pBdr>
          <w:top w:val="nil"/>
          <w:left w:val="nil"/>
          <w:bottom w:val="nil"/>
          <w:right w:val="nil"/>
          <w:between w:val="nil"/>
        </w:pBdr>
        <w:ind w:left="0"/>
        <w:rPr>
          <w:bCs/>
          <w:color w:val="000000"/>
          <w:lang w:eastAsia="zh-TW"/>
        </w:rPr>
      </w:pPr>
      <w:r w:rsidRPr="00D32F3B">
        <w:rPr>
          <w:bCs/>
          <w:color w:val="000000"/>
          <w:lang w:eastAsia="zh-TW"/>
        </w:rPr>
        <w:t xml:space="preserve">NOTE: </w:t>
      </w:r>
      <w:r w:rsidR="005C64A9" w:rsidRPr="00D32F3B">
        <w:rPr>
          <w:bCs/>
          <w:color w:val="000000"/>
          <w:lang w:eastAsia="zh-TW"/>
        </w:rPr>
        <w:t>S</w:t>
      </w:r>
      <w:r w:rsidRPr="00D32F3B">
        <w:rPr>
          <w:bCs/>
          <w:color w:val="000000"/>
          <w:lang w:eastAsia="zh-TW"/>
        </w:rPr>
        <w:t xml:space="preserve">tream acquisition is </w:t>
      </w:r>
      <w:r w:rsidR="00841590" w:rsidRPr="00D32F3B">
        <w:rPr>
          <w:bCs/>
          <w:color w:val="000000"/>
          <w:lang w:eastAsia="zh-TW"/>
        </w:rPr>
        <w:t>continuously</w:t>
      </w:r>
      <w:r w:rsidRPr="00D32F3B">
        <w:rPr>
          <w:bCs/>
          <w:color w:val="000000"/>
          <w:lang w:eastAsia="zh-TW"/>
        </w:rPr>
        <w:t xml:space="preserve"> acquiring</w:t>
      </w:r>
      <w:r w:rsidR="00841590" w:rsidRPr="00D32F3B">
        <w:rPr>
          <w:bCs/>
          <w:color w:val="000000"/>
          <w:lang w:eastAsia="zh-TW"/>
        </w:rPr>
        <w:t xml:space="preserve"> images</w:t>
      </w:r>
      <w:r w:rsidRPr="00D32F3B">
        <w:rPr>
          <w:bCs/>
          <w:color w:val="000000"/>
          <w:lang w:eastAsia="zh-TW"/>
        </w:rPr>
        <w:t xml:space="preserve"> without interval time.</w:t>
      </w:r>
      <w:r w:rsidR="00841590" w:rsidRPr="00D32F3B">
        <w:rPr>
          <w:bCs/>
          <w:color w:val="000000"/>
          <w:lang w:eastAsia="zh-TW"/>
        </w:rPr>
        <w:t xml:space="preserve"> </w:t>
      </w:r>
      <w:r w:rsidR="005C64A9" w:rsidRPr="00D32F3B">
        <w:rPr>
          <w:bCs/>
          <w:color w:val="000000"/>
          <w:lang w:eastAsia="zh-TW"/>
        </w:rPr>
        <w:t>The b</w:t>
      </w:r>
      <w:r w:rsidR="00841590" w:rsidRPr="00D32F3B">
        <w:rPr>
          <w:bCs/>
          <w:color w:val="000000"/>
          <w:lang w:eastAsia="zh-TW"/>
        </w:rPr>
        <w:t>eating frequenc</w:t>
      </w:r>
      <w:r w:rsidR="005C64A9" w:rsidRPr="00D32F3B">
        <w:rPr>
          <w:bCs/>
          <w:color w:val="000000"/>
          <w:lang w:eastAsia="zh-TW"/>
        </w:rPr>
        <w:t>y</w:t>
      </w:r>
      <w:r w:rsidR="00841590" w:rsidRPr="00D32F3B">
        <w:rPr>
          <w:bCs/>
          <w:color w:val="000000"/>
          <w:lang w:eastAsia="zh-TW"/>
        </w:rPr>
        <w:t xml:space="preserve"> of iPSC-CM is about 1 Hz, </w:t>
      </w:r>
      <w:r w:rsidR="005C64A9" w:rsidRPr="00D32F3B">
        <w:rPr>
          <w:bCs/>
          <w:color w:val="000000"/>
          <w:lang w:eastAsia="zh-TW"/>
        </w:rPr>
        <w:t>and this</w:t>
      </w:r>
      <w:r w:rsidR="00841590" w:rsidRPr="00D32F3B">
        <w:rPr>
          <w:bCs/>
          <w:color w:val="000000"/>
          <w:lang w:eastAsia="zh-TW"/>
        </w:rPr>
        <w:t xml:space="preserve"> stream acquisition protocol </w:t>
      </w:r>
      <w:r w:rsidR="005C64A9" w:rsidRPr="00D32F3B">
        <w:rPr>
          <w:bCs/>
          <w:color w:val="000000"/>
          <w:lang w:eastAsia="zh-TW"/>
        </w:rPr>
        <w:t xml:space="preserve">is used </w:t>
      </w:r>
      <w:r w:rsidR="00841590" w:rsidRPr="00D32F3B">
        <w:rPr>
          <w:bCs/>
          <w:color w:val="000000"/>
          <w:lang w:eastAsia="zh-TW"/>
        </w:rPr>
        <w:t xml:space="preserve">for </w:t>
      </w:r>
      <w:r w:rsidR="006536B2" w:rsidRPr="00D32F3B">
        <w:rPr>
          <w:bCs/>
          <w:color w:val="000000"/>
          <w:lang w:eastAsia="zh-TW"/>
        </w:rPr>
        <w:t>collecting beating pattern</w:t>
      </w:r>
      <w:r w:rsidR="005C64A9" w:rsidRPr="00D32F3B">
        <w:rPr>
          <w:bCs/>
          <w:color w:val="000000"/>
          <w:lang w:eastAsia="zh-TW"/>
        </w:rPr>
        <w:t>s</w:t>
      </w:r>
      <w:r w:rsidR="006536B2" w:rsidRPr="00D32F3B">
        <w:rPr>
          <w:bCs/>
          <w:color w:val="000000"/>
          <w:lang w:eastAsia="zh-TW"/>
        </w:rPr>
        <w:t>.</w:t>
      </w:r>
    </w:p>
    <w:p w14:paraId="1D18BFCF" w14:textId="77777777" w:rsidR="00036F32" w:rsidRPr="00D32F3B" w:rsidRDefault="00036F32" w:rsidP="00D32F3B">
      <w:pPr>
        <w:pStyle w:val="ListParagraph"/>
        <w:pBdr>
          <w:top w:val="nil"/>
          <w:left w:val="nil"/>
          <w:bottom w:val="nil"/>
          <w:right w:val="nil"/>
          <w:between w:val="nil"/>
        </w:pBdr>
        <w:ind w:left="0"/>
        <w:rPr>
          <w:b/>
          <w:color w:val="000000"/>
          <w:lang w:eastAsia="zh-TW"/>
        </w:rPr>
      </w:pPr>
    </w:p>
    <w:p w14:paraId="5EFAD7CB" w14:textId="46632184" w:rsidR="005F4A27" w:rsidRPr="00D32F3B" w:rsidRDefault="00690056" w:rsidP="00D32F3B">
      <w:pPr>
        <w:pStyle w:val="ListParagraph"/>
        <w:numPr>
          <w:ilvl w:val="0"/>
          <w:numId w:val="22"/>
        </w:numPr>
        <w:pBdr>
          <w:top w:val="nil"/>
          <w:left w:val="nil"/>
          <w:bottom w:val="nil"/>
          <w:right w:val="nil"/>
          <w:between w:val="nil"/>
        </w:pBdr>
        <w:ind w:left="0" w:firstLine="0"/>
        <w:rPr>
          <w:rFonts w:eastAsiaTheme="minorEastAsia"/>
          <w:b/>
          <w:color w:val="000000"/>
          <w:highlight w:val="yellow"/>
          <w:lang w:eastAsia="zh-TW"/>
        </w:rPr>
      </w:pPr>
      <w:bookmarkStart w:id="3" w:name="_Hlk81405739"/>
      <w:r w:rsidRPr="00D32F3B">
        <w:rPr>
          <w:rFonts w:eastAsiaTheme="minorEastAsia"/>
          <w:b/>
          <w:color w:val="000000"/>
          <w:highlight w:val="yellow"/>
          <w:lang w:eastAsia="zh-TW"/>
        </w:rPr>
        <w:t>Image acquisition and f</w:t>
      </w:r>
      <w:r w:rsidR="005F4A27" w:rsidRPr="00D32F3B">
        <w:rPr>
          <w:rFonts w:eastAsiaTheme="minorEastAsia"/>
          <w:b/>
          <w:color w:val="000000"/>
          <w:highlight w:val="yellow"/>
          <w:lang w:eastAsia="zh-TW"/>
        </w:rPr>
        <w:t>unctional assay</w:t>
      </w:r>
      <w:r w:rsidR="000D7B01" w:rsidRPr="00D32F3B">
        <w:rPr>
          <w:rFonts w:eastAsiaTheme="minorEastAsia"/>
          <w:b/>
          <w:color w:val="000000"/>
          <w:highlight w:val="yellow"/>
          <w:lang w:eastAsia="zh-TW"/>
        </w:rPr>
        <w:t>s</w:t>
      </w:r>
      <w:r w:rsidR="00A07F10" w:rsidRPr="00D32F3B">
        <w:rPr>
          <w:rFonts w:eastAsiaTheme="minorEastAsia"/>
          <w:b/>
          <w:color w:val="000000"/>
          <w:highlight w:val="yellow"/>
          <w:lang w:eastAsia="zh-TW"/>
        </w:rPr>
        <w:t xml:space="preserve"> for toxicity test and phenotypic screening</w:t>
      </w:r>
    </w:p>
    <w:bookmarkEnd w:id="3"/>
    <w:p w14:paraId="3057B90F" w14:textId="77777777" w:rsidR="00704961" w:rsidRPr="00D32F3B" w:rsidRDefault="00704961" w:rsidP="00D32F3B">
      <w:pPr>
        <w:pStyle w:val="ListParagraph"/>
        <w:pBdr>
          <w:top w:val="nil"/>
          <w:left w:val="nil"/>
          <w:bottom w:val="nil"/>
          <w:right w:val="nil"/>
          <w:between w:val="nil"/>
        </w:pBdr>
        <w:ind w:left="0"/>
        <w:rPr>
          <w:b/>
          <w:color w:val="000000"/>
          <w:lang w:eastAsia="zh-TW"/>
        </w:rPr>
      </w:pPr>
    </w:p>
    <w:p w14:paraId="4D7D3C59" w14:textId="2EC05FFD" w:rsidR="005721EF" w:rsidRPr="00D32F3B" w:rsidRDefault="00690056" w:rsidP="00D32F3B">
      <w:pPr>
        <w:pStyle w:val="ListParagraph"/>
        <w:numPr>
          <w:ilvl w:val="1"/>
          <w:numId w:val="22"/>
        </w:numPr>
        <w:pBdr>
          <w:top w:val="nil"/>
          <w:left w:val="nil"/>
          <w:bottom w:val="nil"/>
          <w:right w:val="nil"/>
          <w:between w:val="nil"/>
        </w:pBdr>
        <w:ind w:left="0" w:firstLine="0"/>
        <w:rPr>
          <w:bCs/>
          <w:highlight w:val="yellow"/>
          <w:lang w:eastAsia="zh-TW"/>
        </w:rPr>
      </w:pPr>
      <w:bookmarkStart w:id="4" w:name="_Hlk81405766"/>
      <w:bookmarkStart w:id="5" w:name="_Hlk82705332"/>
      <w:r w:rsidRPr="00D32F3B">
        <w:rPr>
          <w:bCs/>
          <w:highlight w:val="yellow"/>
          <w:lang w:eastAsia="zh-TW"/>
        </w:rPr>
        <w:t xml:space="preserve">Switch on all </w:t>
      </w:r>
      <w:r w:rsidR="00132493" w:rsidRPr="00D32F3B">
        <w:rPr>
          <w:bCs/>
          <w:highlight w:val="yellow"/>
          <w:lang w:eastAsia="zh-TW"/>
        </w:rPr>
        <w:t xml:space="preserve">the </w:t>
      </w:r>
      <w:r w:rsidRPr="00D32F3B">
        <w:rPr>
          <w:bCs/>
          <w:highlight w:val="yellow"/>
          <w:lang w:eastAsia="zh-TW"/>
        </w:rPr>
        <w:t xml:space="preserve">devices of </w:t>
      </w:r>
      <w:r w:rsidR="00442ED8" w:rsidRPr="00D32F3B">
        <w:rPr>
          <w:bCs/>
          <w:highlight w:val="yellow"/>
          <w:lang w:eastAsia="zh-TW"/>
        </w:rPr>
        <w:t xml:space="preserve">the </w:t>
      </w:r>
      <w:r w:rsidRPr="00D32F3B">
        <w:rPr>
          <w:bCs/>
          <w:highlight w:val="yellow"/>
          <w:lang w:eastAsia="zh-TW"/>
        </w:rPr>
        <w:t>High-Content Imaging System</w:t>
      </w:r>
      <w:r w:rsidR="00132493" w:rsidRPr="00D32F3B">
        <w:rPr>
          <w:bCs/>
          <w:highlight w:val="yellow"/>
          <w:lang w:eastAsia="zh-TW"/>
        </w:rPr>
        <w:t xml:space="preserve"> (see </w:t>
      </w:r>
      <w:r w:rsidR="00132493" w:rsidRPr="00D32F3B">
        <w:rPr>
          <w:b/>
          <w:highlight w:val="yellow"/>
          <w:lang w:eastAsia="zh-TW"/>
        </w:rPr>
        <w:t>Table of Materials</w:t>
      </w:r>
      <w:r w:rsidR="00132493" w:rsidRPr="00D32F3B">
        <w:rPr>
          <w:bCs/>
          <w:highlight w:val="yellow"/>
          <w:lang w:eastAsia="zh-TW"/>
        </w:rPr>
        <w:t>)</w:t>
      </w:r>
      <w:r w:rsidR="003C3DE5" w:rsidRPr="00D32F3B">
        <w:rPr>
          <w:bCs/>
          <w:highlight w:val="yellow"/>
          <w:lang w:eastAsia="zh-TW"/>
        </w:rPr>
        <w:t>.</w:t>
      </w:r>
      <w:r w:rsidRPr="00D32F3B">
        <w:rPr>
          <w:bCs/>
          <w:highlight w:val="yellow"/>
          <w:lang w:eastAsia="zh-TW"/>
        </w:rPr>
        <w:t xml:space="preserve"> </w:t>
      </w:r>
    </w:p>
    <w:p w14:paraId="1FDF8117" w14:textId="61EB28EC" w:rsidR="00690056" w:rsidRPr="00D32F3B" w:rsidRDefault="00690056" w:rsidP="00D32F3B">
      <w:pPr>
        <w:pStyle w:val="ListParagraph"/>
        <w:pBdr>
          <w:top w:val="nil"/>
          <w:left w:val="nil"/>
          <w:bottom w:val="nil"/>
          <w:right w:val="nil"/>
          <w:between w:val="nil"/>
        </w:pBdr>
        <w:ind w:left="0"/>
        <w:rPr>
          <w:bCs/>
          <w:highlight w:val="yellow"/>
          <w:lang w:eastAsia="zh-TW"/>
        </w:rPr>
      </w:pPr>
    </w:p>
    <w:p w14:paraId="49D09EA3" w14:textId="38A1D269" w:rsidR="00690056" w:rsidRPr="00D32F3B" w:rsidRDefault="00932F47" w:rsidP="00D32F3B">
      <w:pPr>
        <w:pStyle w:val="ListParagraph"/>
        <w:numPr>
          <w:ilvl w:val="1"/>
          <w:numId w:val="22"/>
        </w:numPr>
        <w:pBdr>
          <w:top w:val="nil"/>
          <w:left w:val="nil"/>
          <w:bottom w:val="nil"/>
          <w:right w:val="nil"/>
          <w:between w:val="nil"/>
        </w:pBdr>
        <w:ind w:left="0" w:firstLine="0"/>
        <w:rPr>
          <w:bCs/>
          <w:lang w:eastAsia="zh-TW"/>
        </w:rPr>
      </w:pPr>
      <w:r w:rsidRPr="00D32F3B">
        <w:rPr>
          <w:bCs/>
          <w:highlight w:val="yellow"/>
          <w:lang w:eastAsia="zh-TW"/>
        </w:rPr>
        <w:t>Verify</w:t>
      </w:r>
      <w:r w:rsidR="00D4248A" w:rsidRPr="00D32F3B">
        <w:rPr>
          <w:bCs/>
          <w:highlight w:val="yellow"/>
          <w:lang w:eastAsia="zh-TW"/>
        </w:rPr>
        <w:t xml:space="preserve"> that</w:t>
      </w:r>
      <w:r w:rsidR="00690056" w:rsidRPr="00D32F3B">
        <w:rPr>
          <w:bCs/>
          <w:highlight w:val="yellow"/>
          <w:lang w:eastAsia="zh-TW"/>
        </w:rPr>
        <w:t xml:space="preserve"> </w:t>
      </w:r>
      <w:r w:rsidR="000D7B01" w:rsidRPr="00D32F3B">
        <w:rPr>
          <w:bCs/>
          <w:highlight w:val="yellow"/>
          <w:lang w:eastAsia="zh-TW"/>
        </w:rPr>
        <w:t xml:space="preserve">the </w:t>
      </w:r>
      <w:r w:rsidR="00690056" w:rsidRPr="00D32F3B">
        <w:rPr>
          <w:bCs/>
          <w:highlight w:val="yellow"/>
          <w:lang w:eastAsia="zh-TW"/>
        </w:rPr>
        <w:t xml:space="preserve">chamber temperature </w:t>
      </w:r>
      <w:r w:rsidR="00442ED8" w:rsidRPr="00D32F3B">
        <w:rPr>
          <w:bCs/>
          <w:highlight w:val="yellow"/>
          <w:lang w:eastAsia="zh-TW"/>
        </w:rPr>
        <w:t xml:space="preserve">reaches </w:t>
      </w:r>
      <w:r w:rsidR="00690056" w:rsidRPr="00D32F3B">
        <w:rPr>
          <w:bCs/>
          <w:highlight w:val="yellow"/>
          <w:lang w:eastAsia="zh-TW"/>
        </w:rPr>
        <w:t>37</w:t>
      </w:r>
      <w:r w:rsidR="008A012B" w:rsidRPr="00D32F3B">
        <w:rPr>
          <w:bCs/>
          <w:highlight w:val="yellow"/>
          <w:lang w:eastAsia="zh-TW"/>
        </w:rPr>
        <w:t xml:space="preserve"> </w:t>
      </w:r>
      <w:r w:rsidR="00690056" w:rsidRPr="00D32F3B">
        <w:rPr>
          <w:bCs/>
          <w:highlight w:val="yellow"/>
          <w:lang w:eastAsia="zh-TW"/>
        </w:rPr>
        <w:t>˚C</w:t>
      </w:r>
      <w:r w:rsidR="000D7B01" w:rsidRPr="00D32F3B">
        <w:rPr>
          <w:bCs/>
          <w:highlight w:val="yellow"/>
          <w:lang w:eastAsia="zh-TW"/>
        </w:rPr>
        <w:t>,</w:t>
      </w:r>
      <w:r w:rsidR="00690056" w:rsidRPr="00D32F3B">
        <w:rPr>
          <w:bCs/>
          <w:highlight w:val="yellow"/>
          <w:lang w:eastAsia="zh-TW"/>
        </w:rPr>
        <w:t xml:space="preserve"> </w:t>
      </w:r>
      <w:r w:rsidR="00442ED8" w:rsidRPr="00D32F3B">
        <w:rPr>
          <w:bCs/>
          <w:highlight w:val="yellow"/>
          <w:lang w:eastAsia="zh-TW"/>
        </w:rPr>
        <w:t>with</w:t>
      </w:r>
      <w:r w:rsidR="00690056" w:rsidRPr="00D32F3B">
        <w:rPr>
          <w:bCs/>
          <w:highlight w:val="yellow"/>
          <w:lang w:eastAsia="zh-TW"/>
        </w:rPr>
        <w:t xml:space="preserve"> 5% CO</w:t>
      </w:r>
      <w:r w:rsidR="00690056" w:rsidRPr="00D32F3B">
        <w:rPr>
          <w:bCs/>
          <w:highlight w:val="yellow"/>
          <w:vertAlign w:val="subscript"/>
          <w:lang w:eastAsia="zh-TW"/>
        </w:rPr>
        <w:t>2</w:t>
      </w:r>
      <w:r w:rsidR="003F0329" w:rsidRPr="00D32F3B">
        <w:rPr>
          <w:bCs/>
          <w:highlight w:val="yellow"/>
          <w:vertAlign w:val="subscript"/>
          <w:lang w:eastAsia="zh-TW"/>
        </w:rPr>
        <w:t xml:space="preserve"> </w:t>
      </w:r>
      <w:r w:rsidR="003F0329" w:rsidRPr="00D32F3B">
        <w:rPr>
          <w:bCs/>
          <w:highlight w:val="yellow"/>
          <w:lang w:eastAsia="zh-TW"/>
        </w:rPr>
        <w:t xml:space="preserve">supplementation. </w:t>
      </w:r>
      <w:r w:rsidR="003F0329" w:rsidRPr="00D32F3B">
        <w:rPr>
          <w:bCs/>
          <w:lang w:eastAsia="zh-TW"/>
        </w:rPr>
        <w:t>K</w:t>
      </w:r>
      <w:r w:rsidR="005A1FDD" w:rsidRPr="00D32F3B">
        <w:rPr>
          <w:bCs/>
          <w:lang w:eastAsia="zh-TW"/>
        </w:rPr>
        <w:t xml:space="preserve">eep </w:t>
      </w:r>
      <w:r w:rsidR="00442ED8" w:rsidRPr="00D32F3B">
        <w:rPr>
          <w:bCs/>
          <w:lang w:eastAsia="zh-TW"/>
        </w:rPr>
        <w:t xml:space="preserve">the </w:t>
      </w:r>
      <w:r w:rsidRPr="00D32F3B">
        <w:rPr>
          <w:bCs/>
          <w:lang w:eastAsia="zh-TW"/>
        </w:rPr>
        <w:t xml:space="preserve">system </w:t>
      </w:r>
      <w:r w:rsidR="00442ED8" w:rsidRPr="00D32F3B">
        <w:rPr>
          <w:bCs/>
          <w:lang w:eastAsia="zh-TW"/>
        </w:rPr>
        <w:t xml:space="preserve">at </w:t>
      </w:r>
      <w:r w:rsidRPr="00D32F3B">
        <w:rPr>
          <w:bCs/>
          <w:lang w:eastAsia="zh-TW"/>
        </w:rPr>
        <w:t>equilibrium</w:t>
      </w:r>
      <w:r w:rsidR="005A1FDD" w:rsidRPr="00D32F3B">
        <w:rPr>
          <w:bCs/>
          <w:lang w:eastAsia="zh-TW"/>
        </w:rPr>
        <w:t xml:space="preserve"> for</w:t>
      </w:r>
      <w:r w:rsidRPr="00D32F3B">
        <w:rPr>
          <w:bCs/>
          <w:lang w:eastAsia="zh-TW"/>
        </w:rPr>
        <w:t xml:space="preserve"> 2</w:t>
      </w:r>
      <w:r w:rsidR="00C43960" w:rsidRPr="00D32F3B">
        <w:rPr>
          <w:bCs/>
          <w:lang w:eastAsia="zh-TW"/>
        </w:rPr>
        <w:t xml:space="preserve"> h</w:t>
      </w:r>
      <w:r w:rsidR="005A1FDD" w:rsidRPr="00D32F3B">
        <w:rPr>
          <w:bCs/>
          <w:lang w:eastAsia="zh-TW"/>
        </w:rPr>
        <w:t xml:space="preserve"> before image acquisition</w:t>
      </w:r>
      <w:r w:rsidR="00690056" w:rsidRPr="00D32F3B">
        <w:rPr>
          <w:bCs/>
          <w:lang w:eastAsia="zh-TW"/>
        </w:rPr>
        <w:t>.</w:t>
      </w:r>
    </w:p>
    <w:p w14:paraId="6413367E" w14:textId="27A5753E" w:rsidR="005721EF" w:rsidRPr="00D32F3B" w:rsidRDefault="005721EF" w:rsidP="00D32F3B">
      <w:pPr>
        <w:pStyle w:val="ListParagraph"/>
        <w:pBdr>
          <w:top w:val="nil"/>
          <w:left w:val="nil"/>
          <w:bottom w:val="nil"/>
          <w:right w:val="nil"/>
          <w:between w:val="nil"/>
        </w:pBdr>
        <w:ind w:left="0"/>
        <w:rPr>
          <w:bCs/>
          <w:highlight w:val="yellow"/>
          <w:lang w:eastAsia="zh-TW"/>
        </w:rPr>
      </w:pPr>
    </w:p>
    <w:p w14:paraId="118FA2AB" w14:textId="385C9A11" w:rsidR="000D7B01" w:rsidRPr="00D32F3B" w:rsidRDefault="000D7B01" w:rsidP="00D32F3B">
      <w:pPr>
        <w:pStyle w:val="ListParagraph"/>
        <w:pBdr>
          <w:top w:val="nil"/>
          <w:left w:val="nil"/>
          <w:bottom w:val="nil"/>
          <w:right w:val="nil"/>
          <w:between w:val="nil"/>
        </w:pBdr>
        <w:ind w:left="0"/>
        <w:rPr>
          <w:bCs/>
          <w:highlight w:val="yellow"/>
          <w:lang w:eastAsia="zh-TW"/>
        </w:rPr>
      </w:pPr>
      <w:r w:rsidRPr="00D32F3B">
        <w:rPr>
          <w:bCs/>
          <w:lang w:eastAsia="zh-TW"/>
        </w:rPr>
        <w:t xml:space="preserve">NOTE: </w:t>
      </w:r>
      <w:r w:rsidR="0074342E" w:rsidRPr="00D32F3B">
        <w:rPr>
          <w:bCs/>
          <w:lang w:eastAsia="zh-TW"/>
        </w:rPr>
        <w:t>T</w:t>
      </w:r>
      <w:r w:rsidR="003F0329" w:rsidRPr="00D32F3B">
        <w:rPr>
          <w:bCs/>
          <w:lang w:eastAsia="zh-TW"/>
        </w:rPr>
        <w:t>hermal drift is a significant problem for long</w:t>
      </w:r>
      <w:r w:rsidR="0074342E" w:rsidRPr="00D32F3B">
        <w:rPr>
          <w:bCs/>
          <w:lang w:eastAsia="zh-TW"/>
        </w:rPr>
        <w:t>-</w:t>
      </w:r>
      <w:r w:rsidR="003F0329" w:rsidRPr="00D32F3B">
        <w:rPr>
          <w:bCs/>
          <w:lang w:eastAsia="zh-TW"/>
        </w:rPr>
        <w:t>term live</w:t>
      </w:r>
      <w:r w:rsidR="0074342E" w:rsidRPr="00D32F3B">
        <w:rPr>
          <w:bCs/>
          <w:lang w:eastAsia="zh-TW"/>
        </w:rPr>
        <w:t>-</w:t>
      </w:r>
      <w:r w:rsidR="003F0329" w:rsidRPr="00D32F3B">
        <w:rPr>
          <w:bCs/>
          <w:lang w:eastAsia="zh-TW"/>
        </w:rPr>
        <w:t>cell observations, 1</w:t>
      </w:r>
      <w:r w:rsidR="003F0329" w:rsidRPr="00D32F3B">
        <w:rPr>
          <w:bCs/>
          <w:color w:val="000000"/>
          <w:lang w:eastAsia="zh-TW"/>
        </w:rPr>
        <w:t xml:space="preserve"> ˚C can change the focal plane by ~1</w:t>
      </w:r>
      <w:r w:rsidR="0074342E" w:rsidRPr="00D32F3B">
        <w:rPr>
          <w:bCs/>
          <w:color w:val="000000"/>
          <w:lang w:eastAsia="zh-TW"/>
        </w:rPr>
        <w:t xml:space="preserve"> </w:t>
      </w:r>
      <w:r w:rsidR="003F0329" w:rsidRPr="00D32F3B">
        <w:rPr>
          <w:bCs/>
          <w:color w:val="000000"/>
          <w:lang w:eastAsia="zh-TW"/>
        </w:rPr>
        <w:t xml:space="preserve">µm, so allowing the lens, and stage, to reach </w:t>
      </w:r>
      <w:r w:rsidR="004A1CEF" w:rsidRPr="00D32F3B">
        <w:rPr>
          <w:bCs/>
          <w:color w:val="000000"/>
          <w:lang w:eastAsia="zh-TW"/>
        </w:rPr>
        <w:t xml:space="preserve">the </w:t>
      </w:r>
      <w:r w:rsidR="003F0329" w:rsidRPr="00D32F3B">
        <w:rPr>
          <w:bCs/>
          <w:color w:val="000000"/>
          <w:lang w:eastAsia="zh-TW"/>
        </w:rPr>
        <w:t xml:space="preserve">target temperature is </w:t>
      </w:r>
      <w:r w:rsidR="0074342E" w:rsidRPr="00D32F3B">
        <w:rPr>
          <w:bCs/>
          <w:color w:val="000000"/>
          <w:lang w:eastAsia="zh-TW"/>
        </w:rPr>
        <w:t>essential</w:t>
      </w:r>
      <w:r w:rsidR="003F0329" w:rsidRPr="00D32F3B">
        <w:rPr>
          <w:bCs/>
          <w:color w:val="000000"/>
          <w:lang w:eastAsia="zh-TW"/>
        </w:rPr>
        <w:t xml:space="preserve"> </w:t>
      </w:r>
      <w:r w:rsidR="0074342E" w:rsidRPr="00D32F3B">
        <w:rPr>
          <w:bCs/>
          <w:color w:val="000000"/>
          <w:lang w:eastAsia="zh-TW"/>
        </w:rPr>
        <w:t>before</w:t>
      </w:r>
      <w:r w:rsidR="003F0329" w:rsidRPr="00D32F3B">
        <w:rPr>
          <w:bCs/>
          <w:color w:val="000000"/>
          <w:lang w:eastAsia="zh-TW"/>
        </w:rPr>
        <w:t xml:space="preserve"> image acquisition. </w:t>
      </w:r>
    </w:p>
    <w:p w14:paraId="6EF5DD49" w14:textId="77777777" w:rsidR="000D7B01" w:rsidRPr="00D32F3B" w:rsidRDefault="000D7B01" w:rsidP="00D32F3B">
      <w:pPr>
        <w:pStyle w:val="ListParagraph"/>
        <w:pBdr>
          <w:top w:val="nil"/>
          <w:left w:val="nil"/>
          <w:bottom w:val="nil"/>
          <w:right w:val="nil"/>
          <w:between w:val="nil"/>
        </w:pBdr>
        <w:ind w:left="0"/>
        <w:rPr>
          <w:bCs/>
          <w:highlight w:val="yellow"/>
          <w:lang w:eastAsia="zh-TW"/>
        </w:rPr>
      </w:pPr>
    </w:p>
    <w:p w14:paraId="0FD69C8D" w14:textId="692DC6A6" w:rsidR="00690056" w:rsidRPr="00D32F3B" w:rsidRDefault="008B7306" w:rsidP="00D32F3B">
      <w:pPr>
        <w:pStyle w:val="ListParagraph"/>
        <w:numPr>
          <w:ilvl w:val="1"/>
          <w:numId w:val="22"/>
        </w:numPr>
        <w:pBdr>
          <w:top w:val="nil"/>
          <w:left w:val="nil"/>
          <w:bottom w:val="nil"/>
          <w:right w:val="nil"/>
          <w:between w:val="nil"/>
        </w:pBdr>
        <w:ind w:left="0" w:firstLine="0"/>
        <w:rPr>
          <w:bCs/>
          <w:highlight w:val="yellow"/>
          <w:lang w:eastAsia="zh-TW"/>
        </w:rPr>
      </w:pPr>
      <w:r w:rsidRPr="00D32F3B">
        <w:rPr>
          <w:bCs/>
          <w:highlight w:val="yellow"/>
          <w:lang w:eastAsia="zh-TW"/>
        </w:rPr>
        <w:t xml:space="preserve">Open </w:t>
      </w:r>
      <w:r w:rsidR="00774D6E" w:rsidRPr="00D32F3B">
        <w:rPr>
          <w:bCs/>
          <w:highlight w:val="yellow"/>
          <w:lang w:eastAsia="zh-TW"/>
        </w:rPr>
        <w:t xml:space="preserve">the </w:t>
      </w:r>
      <w:r w:rsidR="003C3DE5" w:rsidRPr="00D32F3B">
        <w:rPr>
          <w:bCs/>
          <w:highlight w:val="yellow"/>
          <w:lang w:eastAsia="zh-TW"/>
        </w:rPr>
        <w:t xml:space="preserve">imaging </w:t>
      </w:r>
      <w:r w:rsidRPr="00D32F3B">
        <w:rPr>
          <w:bCs/>
          <w:highlight w:val="yellow"/>
          <w:lang w:eastAsia="zh-TW"/>
        </w:rPr>
        <w:t xml:space="preserve">software </w:t>
      </w:r>
      <w:r w:rsidR="00682B07" w:rsidRPr="00D32F3B">
        <w:rPr>
          <w:bCs/>
          <w:highlight w:val="yellow"/>
          <w:lang w:eastAsia="zh-TW"/>
        </w:rPr>
        <w:t xml:space="preserve">(see </w:t>
      </w:r>
      <w:r w:rsidR="00682B07" w:rsidRPr="00D32F3B">
        <w:rPr>
          <w:b/>
          <w:highlight w:val="yellow"/>
          <w:lang w:eastAsia="zh-TW"/>
        </w:rPr>
        <w:t>Table of Materials</w:t>
      </w:r>
      <w:r w:rsidR="00682B07" w:rsidRPr="00D32F3B">
        <w:rPr>
          <w:bCs/>
          <w:highlight w:val="yellow"/>
          <w:lang w:eastAsia="zh-TW"/>
        </w:rPr>
        <w:t xml:space="preserve">) </w:t>
      </w:r>
      <w:r w:rsidRPr="00D32F3B">
        <w:rPr>
          <w:bCs/>
          <w:highlight w:val="yellow"/>
          <w:lang w:eastAsia="zh-TW"/>
        </w:rPr>
        <w:t xml:space="preserve">and choose </w:t>
      </w:r>
      <w:r w:rsidR="003F0329" w:rsidRPr="00D32F3B">
        <w:rPr>
          <w:bCs/>
          <w:highlight w:val="yellow"/>
          <w:lang w:eastAsia="zh-TW"/>
        </w:rPr>
        <w:t xml:space="preserve">the </w:t>
      </w:r>
      <w:r w:rsidRPr="00D32F3B">
        <w:rPr>
          <w:bCs/>
          <w:highlight w:val="yellow"/>
          <w:lang w:eastAsia="zh-TW"/>
        </w:rPr>
        <w:t>plate setting for</w:t>
      </w:r>
      <w:r w:rsidR="003F0329" w:rsidRPr="00D32F3B">
        <w:rPr>
          <w:bCs/>
          <w:highlight w:val="yellow"/>
          <w:lang w:eastAsia="zh-TW"/>
        </w:rPr>
        <w:t xml:space="preserve"> a</w:t>
      </w:r>
      <w:r w:rsidRPr="00D32F3B">
        <w:rPr>
          <w:bCs/>
          <w:highlight w:val="yellow"/>
          <w:lang w:eastAsia="zh-TW"/>
        </w:rPr>
        <w:t xml:space="preserve"> 96-well plate.</w:t>
      </w:r>
    </w:p>
    <w:p w14:paraId="0F994AF5" w14:textId="77777777" w:rsidR="005721EF" w:rsidRPr="00D32F3B" w:rsidRDefault="005721EF" w:rsidP="00D32F3B">
      <w:pPr>
        <w:pStyle w:val="ListParagraph"/>
        <w:pBdr>
          <w:top w:val="nil"/>
          <w:left w:val="nil"/>
          <w:bottom w:val="nil"/>
          <w:right w:val="nil"/>
          <w:between w:val="nil"/>
        </w:pBdr>
        <w:ind w:left="0"/>
        <w:rPr>
          <w:bCs/>
          <w:highlight w:val="yellow"/>
          <w:lang w:eastAsia="zh-TW"/>
        </w:rPr>
      </w:pPr>
    </w:p>
    <w:p w14:paraId="52463AE0" w14:textId="3324F00B" w:rsidR="00CD75B1" w:rsidRPr="00D32F3B" w:rsidRDefault="008B7306" w:rsidP="00D32F3B">
      <w:pPr>
        <w:pStyle w:val="ListParagraph"/>
        <w:numPr>
          <w:ilvl w:val="1"/>
          <w:numId w:val="22"/>
        </w:numPr>
        <w:pBdr>
          <w:top w:val="nil"/>
          <w:left w:val="nil"/>
          <w:bottom w:val="nil"/>
          <w:right w:val="nil"/>
          <w:between w:val="nil"/>
        </w:pBdr>
        <w:ind w:left="0" w:firstLine="0"/>
        <w:rPr>
          <w:bCs/>
          <w:highlight w:val="yellow"/>
          <w:lang w:eastAsia="zh-TW"/>
        </w:rPr>
      </w:pPr>
      <w:r w:rsidRPr="00D32F3B">
        <w:rPr>
          <w:bCs/>
          <w:highlight w:val="yellow"/>
          <w:lang w:eastAsia="zh-TW"/>
        </w:rPr>
        <w:t xml:space="preserve">Place </w:t>
      </w:r>
      <w:r w:rsidR="00491404" w:rsidRPr="00D32F3B">
        <w:rPr>
          <w:bCs/>
          <w:highlight w:val="yellow"/>
          <w:lang w:eastAsia="zh-TW"/>
        </w:rPr>
        <w:t xml:space="preserve">an unlidded </w:t>
      </w:r>
      <w:r w:rsidRPr="00D32F3B">
        <w:rPr>
          <w:bCs/>
          <w:highlight w:val="yellow"/>
          <w:lang w:eastAsia="zh-TW"/>
        </w:rPr>
        <w:t>96-well plate into</w:t>
      </w:r>
      <w:r w:rsidR="00442ED8" w:rsidRPr="00D32F3B">
        <w:rPr>
          <w:bCs/>
          <w:highlight w:val="yellow"/>
          <w:lang w:eastAsia="zh-TW"/>
        </w:rPr>
        <w:t xml:space="preserve"> the</w:t>
      </w:r>
      <w:r w:rsidRPr="00D32F3B">
        <w:rPr>
          <w:bCs/>
          <w:highlight w:val="yellow"/>
          <w:lang w:eastAsia="zh-TW"/>
        </w:rPr>
        <w:t xml:space="preserve"> chamber</w:t>
      </w:r>
      <w:r w:rsidR="00491404" w:rsidRPr="00D32F3B">
        <w:rPr>
          <w:bCs/>
          <w:highlight w:val="yellow"/>
          <w:lang w:eastAsia="zh-TW"/>
        </w:rPr>
        <w:t xml:space="preserve"> and load with the live-</w:t>
      </w:r>
      <w:r w:rsidR="00AB1EBA" w:rsidRPr="00D32F3B">
        <w:rPr>
          <w:bCs/>
          <w:highlight w:val="yellow"/>
          <w:lang w:eastAsia="zh-TW"/>
        </w:rPr>
        <w:t xml:space="preserve">cell </w:t>
      </w:r>
      <w:r w:rsidR="00491404" w:rsidRPr="00D32F3B">
        <w:rPr>
          <w:bCs/>
          <w:highlight w:val="yellow"/>
          <w:lang w:eastAsia="zh-TW"/>
        </w:rPr>
        <w:t>sealing ring on top</w:t>
      </w:r>
      <w:r w:rsidR="00CD75B1" w:rsidRPr="00D32F3B">
        <w:rPr>
          <w:bCs/>
          <w:highlight w:val="yellow"/>
          <w:lang w:eastAsia="zh-TW"/>
        </w:rPr>
        <w:t>.</w:t>
      </w:r>
    </w:p>
    <w:p w14:paraId="29390142" w14:textId="77777777" w:rsidR="007A5304" w:rsidRPr="00D32F3B" w:rsidRDefault="007A5304" w:rsidP="00D32F3B">
      <w:pPr>
        <w:pStyle w:val="ListParagraph"/>
        <w:ind w:left="0"/>
        <w:rPr>
          <w:bCs/>
          <w:highlight w:val="yellow"/>
          <w:lang w:eastAsia="zh-TW"/>
        </w:rPr>
      </w:pPr>
    </w:p>
    <w:p w14:paraId="10E406EF" w14:textId="68876397" w:rsidR="007A5304" w:rsidRPr="00D32F3B" w:rsidRDefault="007A5304" w:rsidP="00D32F3B">
      <w:pPr>
        <w:pStyle w:val="ListParagraph"/>
        <w:pBdr>
          <w:top w:val="nil"/>
          <w:left w:val="nil"/>
          <w:bottom w:val="nil"/>
          <w:right w:val="nil"/>
          <w:between w:val="nil"/>
        </w:pBdr>
        <w:ind w:left="0"/>
        <w:rPr>
          <w:bCs/>
          <w:lang w:eastAsia="zh-TW"/>
        </w:rPr>
      </w:pPr>
      <w:r w:rsidRPr="00D32F3B">
        <w:rPr>
          <w:bCs/>
          <w:lang w:eastAsia="zh-TW"/>
        </w:rPr>
        <w:t xml:space="preserve">NOTE: </w:t>
      </w:r>
      <w:r w:rsidR="00944510" w:rsidRPr="00D32F3B">
        <w:rPr>
          <w:bCs/>
          <w:lang w:eastAsia="zh-TW"/>
        </w:rPr>
        <w:t xml:space="preserve">The </w:t>
      </w:r>
      <w:r w:rsidRPr="00D32F3B">
        <w:rPr>
          <w:bCs/>
          <w:lang w:eastAsia="zh-TW"/>
        </w:rPr>
        <w:t>live-</w:t>
      </w:r>
      <w:r w:rsidR="00AB1EBA" w:rsidRPr="00D32F3B">
        <w:rPr>
          <w:bCs/>
          <w:lang w:eastAsia="zh-TW"/>
        </w:rPr>
        <w:t xml:space="preserve">cell </w:t>
      </w:r>
      <w:r w:rsidRPr="00D32F3B">
        <w:rPr>
          <w:bCs/>
          <w:lang w:eastAsia="zh-TW"/>
        </w:rPr>
        <w:t xml:space="preserve">sealing ring is an adapter </w:t>
      </w:r>
      <w:r w:rsidR="00FC4D3F" w:rsidRPr="00D32F3B">
        <w:rPr>
          <w:bCs/>
          <w:lang w:eastAsia="zh-TW"/>
        </w:rPr>
        <w:t xml:space="preserve">for </w:t>
      </w:r>
      <w:r w:rsidR="00AB1EBA" w:rsidRPr="00D32F3B">
        <w:rPr>
          <w:bCs/>
          <w:lang w:eastAsia="zh-TW"/>
        </w:rPr>
        <w:t>reaching environmental equilibrium</w:t>
      </w:r>
      <w:r w:rsidR="006536B2" w:rsidRPr="00D32F3B">
        <w:rPr>
          <w:bCs/>
          <w:lang w:eastAsia="zh-TW"/>
        </w:rPr>
        <w:t>.</w:t>
      </w:r>
    </w:p>
    <w:p w14:paraId="58541D3E" w14:textId="77777777" w:rsidR="00E062A0" w:rsidRPr="00D32F3B" w:rsidRDefault="00E062A0" w:rsidP="00D32F3B">
      <w:pPr>
        <w:pStyle w:val="ListParagraph"/>
        <w:pBdr>
          <w:top w:val="nil"/>
          <w:left w:val="nil"/>
          <w:bottom w:val="nil"/>
          <w:right w:val="nil"/>
          <w:between w:val="nil"/>
        </w:pBdr>
        <w:ind w:left="0"/>
        <w:rPr>
          <w:bCs/>
          <w:highlight w:val="yellow"/>
          <w:lang w:eastAsia="zh-TW"/>
        </w:rPr>
      </w:pPr>
    </w:p>
    <w:bookmarkEnd w:id="4"/>
    <w:p w14:paraId="3B85BEB7" w14:textId="1B9B232F" w:rsidR="008D5C80" w:rsidRPr="00D32F3B" w:rsidRDefault="00491404"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highlight w:val="yellow"/>
          <w:lang w:eastAsia="zh-TW"/>
        </w:rPr>
        <w:t xml:space="preserve">Choose the </w:t>
      </w:r>
      <w:r w:rsidR="009C7915" w:rsidRPr="00D32F3B">
        <w:rPr>
          <w:bCs/>
          <w:highlight w:val="yellow"/>
        </w:rPr>
        <w:t>20</w:t>
      </w:r>
      <w:r w:rsidR="00F770A8" w:rsidRPr="00D32F3B">
        <w:rPr>
          <w:bCs/>
          <w:highlight w:val="yellow"/>
        </w:rPr>
        <w:t>x</w:t>
      </w:r>
      <w:r w:rsidR="009C7915" w:rsidRPr="00D32F3B">
        <w:rPr>
          <w:bCs/>
          <w:highlight w:val="yellow"/>
        </w:rPr>
        <w:t xml:space="preserve"> (</w:t>
      </w:r>
      <w:r w:rsidR="009C7915" w:rsidRPr="00D32F3B">
        <w:rPr>
          <w:b/>
          <w:highlight w:val="yellow"/>
        </w:rPr>
        <w:t>Figure 1</w:t>
      </w:r>
      <w:r w:rsidR="00C37879" w:rsidRPr="00D32F3B">
        <w:rPr>
          <w:bCs/>
          <w:highlight w:val="yellow"/>
          <w:lang w:eastAsia="zh-TW"/>
        </w:rPr>
        <w:t xml:space="preserve"> and</w:t>
      </w:r>
      <w:r w:rsidR="006536B2" w:rsidRPr="00D32F3B">
        <w:rPr>
          <w:bCs/>
          <w:highlight w:val="yellow"/>
          <w:lang w:eastAsia="zh-TW"/>
        </w:rPr>
        <w:t xml:space="preserve"> </w:t>
      </w:r>
      <w:r w:rsidR="00EF17D5" w:rsidRPr="00D32F3B">
        <w:rPr>
          <w:b/>
          <w:highlight w:val="yellow"/>
          <w:lang w:eastAsia="zh-TW"/>
        </w:rPr>
        <w:t xml:space="preserve">Figure </w:t>
      </w:r>
      <w:r w:rsidR="009C7915" w:rsidRPr="00D32F3B">
        <w:rPr>
          <w:b/>
          <w:highlight w:val="yellow"/>
        </w:rPr>
        <w:t>2</w:t>
      </w:r>
      <w:r w:rsidR="009C7915" w:rsidRPr="00D32F3B">
        <w:rPr>
          <w:bCs/>
          <w:highlight w:val="yellow"/>
        </w:rPr>
        <w:t>)</w:t>
      </w:r>
      <w:r w:rsidR="00C37879" w:rsidRPr="00D32F3B">
        <w:rPr>
          <w:bCs/>
          <w:highlight w:val="yellow"/>
        </w:rPr>
        <w:t xml:space="preserve">, </w:t>
      </w:r>
      <w:r w:rsidR="009C7915" w:rsidRPr="00D32F3B">
        <w:rPr>
          <w:bCs/>
          <w:highlight w:val="yellow"/>
        </w:rPr>
        <w:t>60</w:t>
      </w:r>
      <w:r w:rsidR="00F770A8" w:rsidRPr="00D32F3B">
        <w:rPr>
          <w:bCs/>
          <w:highlight w:val="yellow"/>
        </w:rPr>
        <w:t>x</w:t>
      </w:r>
      <w:r w:rsidR="009C7915" w:rsidRPr="00D32F3B">
        <w:rPr>
          <w:bCs/>
          <w:highlight w:val="yellow"/>
        </w:rPr>
        <w:t xml:space="preserve"> (</w:t>
      </w:r>
      <w:r w:rsidR="009C7915" w:rsidRPr="00D32F3B">
        <w:rPr>
          <w:b/>
          <w:highlight w:val="yellow"/>
        </w:rPr>
        <w:t>Figure 3</w:t>
      </w:r>
      <w:r w:rsidR="009C7915" w:rsidRPr="00D32F3B">
        <w:rPr>
          <w:bCs/>
          <w:highlight w:val="yellow"/>
        </w:rPr>
        <w:t xml:space="preserve"> and</w:t>
      </w:r>
      <w:r w:rsidR="00EF17D5" w:rsidRPr="00D32F3B">
        <w:rPr>
          <w:bCs/>
          <w:highlight w:val="yellow"/>
        </w:rPr>
        <w:t xml:space="preserve"> </w:t>
      </w:r>
      <w:r w:rsidR="00EF17D5" w:rsidRPr="00D32F3B">
        <w:rPr>
          <w:b/>
          <w:highlight w:val="yellow"/>
        </w:rPr>
        <w:t>Figure</w:t>
      </w:r>
      <w:r w:rsidR="009C7915" w:rsidRPr="00D32F3B">
        <w:rPr>
          <w:bCs/>
          <w:highlight w:val="yellow"/>
        </w:rPr>
        <w:t xml:space="preserve"> </w:t>
      </w:r>
      <w:r w:rsidR="009C7915" w:rsidRPr="00D32F3B">
        <w:rPr>
          <w:b/>
          <w:highlight w:val="yellow"/>
        </w:rPr>
        <w:t>4</w:t>
      </w:r>
      <w:r w:rsidR="009C7915" w:rsidRPr="00D32F3B">
        <w:rPr>
          <w:bCs/>
          <w:highlight w:val="yellow"/>
        </w:rPr>
        <w:t>)</w:t>
      </w:r>
      <w:r w:rsidR="00EF17D5" w:rsidRPr="00D32F3B">
        <w:rPr>
          <w:bCs/>
          <w:highlight w:val="yellow"/>
        </w:rPr>
        <w:t>,</w:t>
      </w:r>
      <w:r w:rsidR="009C7915" w:rsidRPr="00D32F3B">
        <w:rPr>
          <w:bCs/>
          <w:highlight w:val="yellow"/>
        </w:rPr>
        <w:t xml:space="preserve"> </w:t>
      </w:r>
      <w:r w:rsidR="00C37879" w:rsidRPr="00D32F3B">
        <w:rPr>
          <w:bCs/>
          <w:highlight w:val="yellow"/>
        </w:rPr>
        <w:t>and 20x (</w:t>
      </w:r>
      <w:r w:rsidR="00C37879" w:rsidRPr="00D32F3B">
        <w:rPr>
          <w:b/>
          <w:highlight w:val="yellow"/>
        </w:rPr>
        <w:t>Figure 5</w:t>
      </w:r>
      <w:r w:rsidR="00C37879" w:rsidRPr="00D32F3B">
        <w:rPr>
          <w:bCs/>
          <w:highlight w:val="yellow"/>
        </w:rPr>
        <w:t>)</w:t>
      </w:r>
      <w:r w:rsidR="00C37879" w:rsidRPr="00D32F3B">
        <w:rPr>
          <w:b/>
          <w:highlight w:val="yellow"/>
        </w:rPr>
        <w:t xml:space="preserve"> </w:t>
      </w:r>
      <w:r w:rsidR="009C7915" w:rsidRPr="00D32F3B">
        <w:rPr>
          <w:bCs/>
          <w:highlight w:val="yellow"/>
        </w:rPr>
        <w:t>water immersion objective</w:t>
      </w:r>
      <w:r w:rsidR="00634940" w:rsidRPr="00D32F3B">
        <w:rPr>
          <w:bCs/>
          <w:highlight w:val="yellow"/>
        </w:rPr>
        <w:t xml:space="preserve"> lens</w:t>
      </w:r>
      <w:r w:rsidR="003F0329" w:rsidRPr="00D32F3B">
        <w:rPr>
          <w:bCs/>
          <w:highlight w:val="yellow"/>
        </w:rPr>
        <w:t xml:space="preserve"> according to the spatial resolution required</w:t>
      </w:r>
      <w:r w:rsidRPr="00D32F3B">
        <w:rPr>
          <w:bCs/>
          <w:highlight w:val="yellow"/>
          <w:lang w:eastAsia="zh-TW"/>
        </w:rPr>
        <w:t>.</w:t>
      </w:r>
    </w:p>
    <w:p w14:paraId="0CC6652E" w14:textId="77777777" w:rsidR="00E062A0" w:rsidRPr="00D32F3B" w:rsidRDefault="00E062A0" w:rsidP="00D32F3B">
      <w:pPr>
        <w:pStyle w:val="ListParagraph"/>
        <w:pBdr>
          <w:top w:val="nil"/>
          <w:left w:val="nil"/>
          <w:bottom w:val="nil"/>
          <w:right w:val="nil"/>
          <w:between w:val="nil"/>
        </w:pBdr>
        <w:ind w:left="0"/>
        <w:rPr>
          <w:bCs/>
          <w:color w:val="000000"/>
          <w:lang w:eastAsia="zh-TW"/>
        </w:rPr>
      </w:pPr>
    </w:p>
    <w:p w14:paraId="205D4090" w14:textId="673A173A" w:rsidR="005C0D12" w:rsidRPr="00D32F3B" w:rsidRDefault="00CD75B1"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A</w:t>
      </w:r>
      <w:r w:rsidR="008B7306" w:rsidRPr="00D32F3B">
        <w:rPr>
          <w:bCs/>
          <w:color w:val="000000"/>
          <w:highlight w:val="yellow"/>
          <w:lang w:eastAsia="zh-TW"/>
        </w:rPr>
        <w:t>djust</w:t>
      </w:r>
      <w:r w:rsidR="00634940" w:rsidRPr="00D32F3B">
        <w:rPr>
          <w:bCs/>
          <w:color w:val="000000"/>
          <w:highlight w:val="yellow"/>
          <w:lang w:eastAsia="zh-TW"/>
        </w:rPr>
        <w:t xml:space="preserve"> the</w:t>
      </w:r>
      <w:r w:rsidR="008B7306" w:rsidRPr="00D32F3B">
        <w:rPr>
          <w:bCs/>
          <w:color w:val="000000"/>
          <w:highlight w:val="yellow"/>
          <w:lang w:eastAsia="zh-TW"/>
        </w:rPr>
        <w:t xml:space="preserve"> focus</w:t>
      </w:r>
      <w:r w:rsidR="00442ED8" w:rsidRPr="00D32F3B">
        <w:rPr>
          <w:bCs/>
          <w:color w:val="000000"/>
          <w:highlight w:val="yellow"/>
          <w:lang w:eastAsia="zh-TW"/>
        </w:rPr>
        <w:t xml:space="preserve"> to</w:t>
      </w:r>
      <w:r w:rsidR="008B7306" w:rsidRPr="00D32F3B">
        <w:rPr>
          <w:bCs/>
          <w:color w:val="000000"/>
          <w:highlight w:val="yellow"/>
          <w:lang w:eastAsia="zh-TW"/>
        </w:rPr>
        <w:t xml:space="preserve"> tak</w:t>
      </w:r>
      <w:r w:rsidR="00442ED8" w:rsidRPr="00D32F3B">
        <w:rPr>
          <w:bCs/>
          <w:color w:val="000000"/>
          <w:highlight w:val="yellow"/>
          <w:lang w:eastAsia="zh-TW"/>
        </w:rPr>
        <w:t>e</w:t>
      </w:r>
      <w:r w:rsidR="008454BE" w:rsidRPr="00D32F3B">
        <w:rPr>
          <w:bCs/>
          <w:color w:val="000000"/>
          <w:highlight w:val="yellow"/>
          <w:lang w:eastAsia="zh-TW"/>
        </w:rPr>
        <w:t xml:space="preserve"> </w:t>
      </w:r>
      <w:r w:rsidR="008B7306" w:rsidRPr="00D32F3B">
        <w:rPr>
          <w:bCs/>
          <w:color w:val="000000"/>
          <w:highlight w:val="yellow"/>
          <w:lang w:eastAsia="zh-TW"/>
        </w:rPr>
        <w:t>clear images</w:t>
      </w:r>
      <w:r w:rsidRPr="00D32F3B">
        <w:rPr>
          <w:bCs/>
          <w:color w:val="000000"/>
          <w:highlight w:val="yellow"/>
          <w:lang w:eastAsia="zh-TW"/>
        </w:rPr>
        <w:t xml:space="preserve"> before </w:t>
      </w:r>
      <w:r w:rsidR="00FE4B4F" w:rsidRPr="00D32F3B">
        <w:rPr>
          <w:bCs/>
          <w:color w:val="000000"/>
          <w:highlight w:val="yellow"/>
          <w:lang w:eastAsia="zh-TW"/>
        </w:rPr>
        <w:t>experiment</w:t>
      </w:r>
      <w:r w:rsidR="00634940" w:rsidRPr="00D32F3B">
        <w:rPr>
          <w:bCs/>
          <w:color w:val="000000"/>
          <w:highlight w:val="yellow"/>
          <w:lang w:eastAsia="zh-TW"/>
        </w:rPr>
        <w:t>al acquisition</w:t>
      </w:r>
      <w:r w:rsidR="008B7306" w:rsidRPr="00D32F3B">
        <w:rPr>
          <w:bCs/>
          <w:color w:val="000000"/>
          <w:highlight w:val="yellow"/>
          <w:lang w:eastAsia="zh-TW"/>
        </w:rPr>
        <w:t>.</w:t>
      </w:r>
      <w:r w:rsidR="00791C33" w:rsidRPr="00D32F3B">
        <w:rPr>
          <w:bCs/>
          <w:color w:val="000000"/>
          <w:highlight w:val="yellow"/>
          <w:lang w:eastAsia="zh-TW"/>
        </w:rPr>
        <w:t xml:space="preserve"> </w:t>
      </w:r>
    </w:p>
    <w:p w14:paraId="69D18CAE" w14:textId="77777777" w:rsidR="00E062A0" w:rsidRPr="00D32F3B" w:rsidRDefault="00E062A0" w:rsidP="00D32F3B">
      <w:pPr>
        <w:pStyle w:val="ListParagraph"/>
        <w:pBdr>
          <w:top w:val="nil"/>
          <w:left w:val="nil"/>
          <w:bottom w:val="nil"/>
          <w:right w:val="nil"/>
          <w:between w:val="nil"/>
        </w:pBdr>
        <w:ind w:left="0"/>
        <w:rPr>
          <w:bCs/>
          <w:color w:val="000000"/>
          <w:highlight w:val="yellow"/>
          <w:lang w:eastAsia="zh-TW"/>
        </w:rPr>
      </w:pPr>
    </w:p>
    <w:p w14:paraId="081C2E29" w14:textId="34828F82" w:rsidR="00791C33" w:rsidRPr="00D32F3B" w:rsidRDefault="00791C33"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Select 3-5 regions randomly per well for calcium activity recording.</w:t>
      </w:r>
    </w:p>
    <w:p w14:paraId="6C06B55F" w14:textId="77777777" w:rsidR="00E062A0" w:rsidRPr="00D32F3B" w:rsidRDefault="00E062A0" w:rsidP="00D32F3B">
      <w:pPr>
        <w:pStyle w:val="ListParagraph"/>
        <w:pBdr>
          <w:top w:val="nil"/>
          <w:left w:val="nil"/>
          <w:bottom w:val="nil"/>
          <w:right w:val="nil"/>
          <w:between w:val="nil"/>
        </w:pBdr>
        <w:ind w:left="0"/>
        <w:rPr>
          <w:bCs/>
          <w:color w:val="000000"/>
          <w:lang w:eastAsia="zh-TW"/>
        </w:rPr>
      </w:pPr>
    </w:p>
    <w:p w14:paraId="46547A1E" w14:textId="29A181B1" w:rsidR="008B7306" w:rsidRPr="00D32F3B" w:rsidRDefault="00791C33" w:rsidP="00D32F3B">
      <w:pPr>
        <w:pStyle w:val="ListParagraph"/>
        <w:pBdr>
          <w:top w:val="nil"/>
          <w:left w:val="nil"/>
          <w:bottom w:val="nil"/>
          <w:right w:val="nil"/>
          <w:between w:val="nil"/>
        </w:pBdr>
        <w:ind w:left="0"/>
        <w:rPr>
          <w:bCs/>
          <w:color w:val="000000"/>
          <w:lang w:eastAsia="zh-TW"/>
        </w:rPr>
      </w:pPr>
      <w:r w:rsidRPr="00D32F3B">
        <w:rPr>
          <w:bCs/>
          <w:color w:val="000000"/>
          <w:lang w:eastAsia="zh-TW"/>
        </w:rPr>
        <w:t>NOTE: Every region must include at least 20 cells</w:t>
      </w:r>
      <w:r w:rsidR="003E7996" w:rsidRPr="00D32F3B">
        <w:rPr>
          <w:bCs/>
          <w:color w:val="000000"/>
          <w:lang w:eastAsia="zh-TW"/>
        </w:rPr>
        <w:t xml:space="preserve"> (n</w:t>
      </w:r>
      <w:r w:rsidR="00EF17D5" w:rsidRPr="00D32F3B">
        <w:rPr>
          <w:bCs/>
          <w:color w:val="000000"/>
          <w:lang w:eastAsia="zh-TW"/>
        </w:rPr>
        <w:t xml:space="preserve"> ≥</w:t>
      </w:r>
      <w:r w:rsidR="003E7996" w:rsidRPr="00D32F3B">
        <w:rPr>
          <w:bCs/>
          <w:color w:val="000000"/>
          <w:lang w:eastAsia="zh-TW"/>
        </w:rPr>
        <w:t xml:space="preserve"> 20).</w:t>
      </w:r>
    </w:p>
    <w:p w14:paraId="213D9E39" w14:textId="77777777" w:rsidR="00E062A0" w:rsidRPr="00D32F3B" w:rsidRDefault="00E062A0" w:rsidP="00D32F3B">
      <w:pPr>
        <w:pStyle w:val="ListParagraph"/>
        <w:pBdr>
          <w:top w:val="nil"/>
          <w:left w:val="nil"/>
          <w:bottom w:val="nil"/>
          <w:right w:val="nil"/>
          <w:between w:val="nil"/>
        </w:pBdr>
        <w:ind w:left="0"/>
        <w:rPr>
          <w:bCs/>
          <w:color w:val="000000"/>
          <w:lang w:eastAsia="zh-TW"/>
        </w:rPr>
      </w:pPr>
    </w:p>
    <w:p w14:paraId="35048F97" w14:textId="0C92BD03" w:rsidR="00634940" w:rsidRPr="00D32F3B" w:rsidRDefault="00634940"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Choose appropriate filters for different indicators. </w:t>
      </w:r>
      <w:r w:rsidRPr="00D32F3B">
        <w:rPr>
          <w:highlight w:val="yellow"/>
          <w:lang w:eastAsia="zh-TW"/>
        </w:rPr>
        <w:t>FITC 475/536 for mNG-GECO, mtGCEPIA3</w:t>
      </w:r>
      <w:r w:rsidR="00FE7025" w:rsidRPr="00D32F3B">
        <w:rPr>
          <w:highlight w:val="yellow"/>
          <w:lang w:eastAsia="zh-TW"/>
        </w:rPr>
        <w:t>,</w:t>
      </w:r>
      <w:r w:rsidRPr="00D32F3B">
        <w:rPr>
          <w:highlight w:val="yellow"/>
          <w:lang w:eastAsia="zh-TW"/>
        </w:rPr>
        <w:t xml:space="preserve"> and Oria1-G-GECO; Cy5 631/692 for NIR-GECO2; ER 530/593 for ER-LAR-GECO; Texas Red 560/624 for K-GECO.</w:t>
      </w:r>
    </w:p>
    <w:p w14:paraId="4F3F91EF" w14:textId="77777777" w:rsidR="00634940" w:rsidRPr="00D32F3B" w:rsidRDefault="00634940" w:rsidP="00D32F3B">
      <w:pPr>
        <w:pStyle w:val="ListParagraph"/>
        <w:pBdr>
          <w:top w:val="nil"/>
          <w:left w:val="nil"/>
          <w:bottom w:val="nil"/>
          <w:right w:val="nil"/>
          <w:between w:val="nil"/>
        </w:pBdr>
        <w:ind w:left="0"/>
        <w:rPr>
          <w:bCs/>
          <w:color w:val="000000"/>
          <w:highlight w:val="yellow"/>
          <w:lang w:eastAsia="zh-TW"/>
        </w:rPr>
      </w:pPr>
    </w:p>
    <w:p w14:paraId="1D4A3588" w14:textId="6A20FE0B" w:rsidR="00634940" w:rsidRPr="00D32F3B" w:rsidRDefault="000364FA"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Set </w:t>
      </w:r>
      <w:r w:rsidR="005B6284" w:rsidRPr="00D32F3B">
        <w:rPr>
          <w:bCs/>
          <w:color w:val="000000"/>
          <w:highlight w:val="yellow"/>
          <w:lang w:eastAsia="zh-TW"/>
        </w:rPr>
        <w:t xml:space="preserve">the </w:t>
      </w:r>
      <w:r w:rsidR="009102A7" w:rsidRPr="00D32F3B">
        <w:rPr>
          <w:bCs/>
          <w:color w:val="000000"/>
          <w:highlight w:val="yellow"/>
          <w:lang w:eastAsia="zh-TW"/>
        </w:rPr>
        <w:t xml:space="preserve">appropriate </w:t>
      </w:r>
      <w:r w:rsidR="00F31AA6" w:rsidRPr="00D32F3B">
        <w:rPr>
          <w:bCs/>
          <w:color w:val="000000"/>
          <w:highlight w:val="yellow"/>
          <w:lang w:eastAsia="zh-TW"/>
        </w:rPr>
        <w:t>light-emitting diode (</w:t>
      </w:r>
      <w:r w:rsidRPr="00D32F3B">
        <w:rPr>
          <w:bCs/>
          <w:color w:val="000000"/>
          <w:highlight w:val="yellow"/>
          <w:lang w:eastAsia="zh-TW"/>
        </w:rPr>
        <w:t>LED</w:t>
      </w:r>
      <w:r w:rsidR="00F31AA6" w:rsidRPr="00D32F3B">
        <w:rPr>
          <w:bCs/>
          <w:color w:val="000000"/>
          <w:highlight w:val="yellow"/>
          <w:lang w:eastAsia="zh-TW"/>
        </w:rPr>
        <w:t>)</w:t>
      </w:r>
      <w:r w:rsidRPr="00D32F3B">
        <w:rPr>
          <w:bCs/>
          <w:color w:val="000000"/>
          <w:highlight w:val="yellow"/>
          <w:lang w:eastAsia="zh-TW"/>
        </w:rPr>
        <w:t xml:space="preserve"> power </w:t>
      </w:r>
      <w:r w:rsidR="00FE4C12" w:rsidRPr="00D32F3B">
        <w:rPr>
          <w:bCs/>
          <w:color w:val="000000"/>
          <w:highlight w:val="yellow"/>
          <w:lang w:eastAsia="zh-TW"/>
        </w:rPr>
        <w:t>for</w:t>
      </w:r>
      <w:r w:rsidRPr="00D32F3B">
        <w:rPr>
          <w:bCs/>
          <w:color w:val="000000"/>
          <w:highlight w:val="yellow"/>
          <w:lang w:eastAsia="zh-TW"/>
        </w:rPr>
        <w:t xml:space="preserve"> </w:t>
      </w:r>
      <w:r w:rsidR="00634940" w:rsidRPr="00D32F3B">
        <w:rPr>
          <w:bCs/>
          <w:color w:val="000000"/>
          <w:highlight w:val="yellow"/>
          <w:lang w:eastAsia="zh-TW"/>
        </w:rPr>
        <w:t>each i</w:t>
      </w:r>
      <w:r w:rsidRPr="00D32F3B">
        <w:rPr>
          <w:bCs/>
          <w:color w:val="000000"/>
          <w:highlight w:val="yellow"/>
          <w:lang w:eastAsia="zh-TW"/>
        </w:rPr>
        <w:t>maging</w:t>
      </w:r>
      <w:r w:rsidR="00634940" w:rsidRPr="00D32F3B">
        <w:rPr>
          <w:bCs/>
          <w:color w:val="000000"/>
          <w:highlight w:val="yellow"/>
          <w:lang w:eastAsia="zh-TW"/>
        </w:rPr>
        <w:t xml:space="preserve"> channel used</w:t>
      </w:r>
      <w:r w:rsidRPr="00D32F3B">
        <w:rPr>
          <w:bCs/>
          <w:color w:val="000000"/>
          <w:highlight w:val="yellow"/>
          <w:lang w:eastAsia="zh-TW"/>
        </w:rPr>
        <w:t>.</w:t>
      </w:r>
      <w:r w:rsidR="00302FC6" w:rsidRPr="00D32F3B">
        <w:rPr>
          <w:bCs/>
          <w:color w:val="000000"/>
          <w:highlight w:val="yellow"/>
          <w:lang w:eastAsia="zh-TW"/>
        </w:rPr>
        <w:t xml:space="preserve"> </w:t>
      </w:r>
    </w:p>
    <w:bookmarkEnd w:id="5"/>
    <w:p w14:paraId="3D4135AC" w14:textId="77777777" w:rsidR="00634940" w:rsidRPr="00D32F3B" w:rsidRDefault="00634940" w:rsidP="00D32F3B">
      <w:pPr>
        <w:rPr>
          <w:bCs/>
          <w:color w:val="000000"/>
          <w:highlight w:val="yellow"/>
          <w:lang w:eastAsia="zh-TW"/>
        </w:rPr>
      </w:pPr>
    </w:p>
    <w:p w14:paraId="6AFFFC8B" w14:textId="6F6F871B" w:rsidR="00302FC6" w:rsidRPr="00D32F3B" w:rsidRDefault="00302FC6" w:rsidP="00D32F3B">
      <w:pPr>
        <w:rPr>
          <w:lang w:eastAsia="zh-TW"/>
        </w:rPr>
      </w:pPr>
      <w:r w:rsidRPr="00D32F3B">
        <w:rPr>
          <w:lang w:eastAsia="zh-TW"/>
        </w:rPr>
        <w:t xml:space="preserve">NOTE: </w:t>
      </w:r>
      <w:r w:rsidR="00634940" w:rsidRPr="00D32F3B">
        <w:rPr>
          <w:lang w:eastAsia="zh-TW"/>
        </w:rPr>
        <w:t>When o</w:t>
      </w:r>
      <w:r w:rsidRPr="00D32F3B">
        <w:rPr>
          <w:lang w:eastAsia="zh-TW"/>
        </w:rPr>
        <w:t>ptimizing LED power for imaging acquisition by signal (detected intensity of object) to noise (detected intensity of background) ratio</w:t>
      </w:r>
      <w:r w:rsidR="000845BF" w:rsidRPr="00D32F3B">
        <w:rPr>
          <w:lang w:eastAsia="zh-TW"/>
        </w:rPr>
        <w:t>,</w:t>
      </w:r>
      <w:r w:rsidR="00634940" w:rsidRPr="00D32F3B">
        <w:rPr>
          <w:lang w:eastAsia="zh-TW"/>
        </w:rPr>
        <w:t xml:space="preserve"> the</w:t>
      </w:r>
      <w:r w:rsidRPr="00D32F3B">
        <w:rPr>
          <w:lang w:eastAsia="zh-TW"/>
        </w:rPr>
        <w:t xml:space="preserve"> S/N ratio should be higher than 2. In this protocol, 10% LED power for TRIT</w:t>
      </w:r>
      <w:r w:rsidR="00634940" w:rsidRPr="00D32F3B">
        <w:rPr>
          <w:lang w:eastAsia="zh-TW"/>
        </w:rPr>
        <w:t>C</w:t>
      </w:r>
      <w:r w:rsidRPr="00D32F3B">
        <w:rPr>
          <w:lang w:eastAsia="zh-TW"/>
        </w:rPr>
        <w:t xml:space="preserve"> and FITC; 20% for Cy5</w:t>
      </w:r>
      <w:r w:rsidR="00634940" w:rsidRPr="00D32F3B">
        <w:rPr>
          <w:lang w:eastAsia="zh-TW"/>
        </w:rPr>
        <w:t xml:space="preserve"> was typical</w:t>
      </w:r>
      <w:r w:rsidRPr="00D32F3B">
        <w:rPr>
          <w:lang w:eastAsia="zh-TW"/>
        </w:rPr>
        <w:t>.</w:t>
      </w:r>
    </w:p>
    <w:p w14:paraId="4E0D077C" w14:textId="77777777" w:rsidR="00D92513" w:rsidRPr="00D32F3B" w:rsidRDefault="00D92513" w:rsidP="00D32F3B">
      <w:pPr>
        <w:pStyle w:val="ListParagraph"/>
        <w:pBdr>
          <w:top w:val="nil"/>
          <w:left w:val="nil"/>
          <w:bottom w:val="nil"/>
          <w:right w:val="nil"/>
          <w:between w:val="nil"/>
        </w:pBdr>
        <w:ind w:left="0"/>
        <w:rPr>
          <w:bCs/>
          <w:color w:val="000000"/>
          <w:highlight w:val="yellow"/>
          <w:lang w:eastAsia="zh-TW"/>
        </w:rPr>
      </w:pPr>
      <w:bookmarkStart w:id="6" w:name="_Hlk81406186"/>
    </w:p>
    <w:p w14:paraId="0C409811" w14:textId="1725F963" w:rsidR="00302FC6" w:rsidRPr="00D32F3B" w:rsidRDefault="00BC4D39" w:rsidP="00D32F3B">
      <w:pPr>
        <w:pStyle w:val="ListParagraph"/>
        <w:numPr>
          <w:ilvl w:val="1"/>
          <w:numId w:val="22"/>
        </w:numPr>
        <w:pBdr>
          <w:top w:val="nil"/>
          <w:left w:val="nil"/>
          <w:bottom w:val="nil"/>
          <w:right w:val="nil"/>
          <w:between w:val="nil"/>
        </w:pBdr>
        <w:ind w:left="0" w:firstLine="0"/>
        <w:rPr>
          <w:bCs/>
          <w:color w:val="000000"/>
          <w:highlight w:val="yellow"/>
          <w:lang w:eastAsia="zh-TW"/>
        </w:rPr>
      </w:pPr>
      <w:bookmarkStart w:id="7" w:name="_Hlk81406223"/>
      <w:bookmarkEnd w:id="6"/>
      <w:r w:rsidRPr="00D32F3B">
        <w:rPr>
          <w:bCs/>
          <w:color w:val="000000"/>
          <w:highlight w:val="yellow"/>
          <w:lang w:eastAsia="zh-TW"/>
        </w:rPr>
        <w:lastRenderedPageBreak/>
        <w:t xml:space="preserve">Set the camera exposure time to a maximum of </w:t>
      </w:r>
      <w:bookmarkStart w:id="8" w:name="_Hlk83136104"/>
      <w:r w:rsidRPr="00D32F3B">
        <w:rPr>
          <w:bCs/>
          <w:color w:val="000000"/>
          <w:highlight w:val="yellow"/>
          <w:lang w:eastAsia="zh-TW"/>
        </w:rPr>
        <w:t>40 m</w:t>
      </w:r>
      <w:r w:rsidR="00EF63B3" w:rsidRPr="00D32F3B">
        <w:rPr>
          <w:bCs/>
          <w:color w:val="000000"/>
          <w:highlight w:val="yellow"/>
          <w:lang w:eastAsia="zh-TW"/>
        </w:rPr>
        <w:t>s</w:t>
      </w:r>
      <w:r w:rsidRPr="00D32F3B">
        <w:rPr>
          <w:bCs/>
          <w:color w:val="000000"/>
          <w:highlight w:val="yellow"/>
          <w:lang w:eastAsia="zh-TW"/>
        </w:rPr>
        <w:t xml:space="preserve"> (25 Hz) </w:t>
      </w:r>
      <w:bookmarkEnd w:id="8"/>
      <w:r w:rsidRPr="00D32F3B">
        <w:rPr>
          <w:bCs/>
          <w:color w:val="000000"/>
          <w:highlight w:val="yellow"/>
          <w:lang w:eastAsia="zh-TW"/>
        </w:rPr>
        <w:t>and a recording duration of 30 s</w:t>
      </w:r>
      <w:r w:rsidRPr="00D32F3B">
        <w:rPr>
          <w:highlight w:val="yellow"/>
        </w:rPr>
        <w:t xml:space="preserve"> </w:t>
      </w:r>
      <w:r w:rsidRPr="00D32F3B">
        <w:rPr>
          <w:bCs/>
          <w:color w:val="000000"/>
          <w:highlight w:val="yellow"/>
          <w:lang w:eastAsia="zh-TW"/>
        </w:rPr>
        <w:t xml:space="preserve">for stream acquisition </w:t>
      </w:r>
      <w:r w:rsidR="00EF63B3" w:rsidRPr="00D32F3B">
        <w:rPr>
          <w:bCs/>
          <w:color w:val="000000"/>
          <w:highlight w:val="yellow"/>
          <w:lang w:eastAsia="zh-TW"/>
        </w:rPr>
        <w:t>t</w:t>
      </w:r>
      <w:r w:rsidR="00302FC6" w:rsidRPr="00D32F3B">
        <w:rPr>
          <w:bCs/>
          <w:color w:val="000000"/>
          <w:highlight w:val="yellow"/>
          <w:lang w:eastAsia="zh-TW"/>
        </w:rPr>
        <w:t xml:space="preserve">o observe calcium </w:t>
      </w:r>
      <w:r w:rsidR="00634940" w:rsidRPr="00D32F3B">
        <w:rPr>
          <w:bCs/>
          <w:color w:val="000000"/>
          <w:highlight w:val="yellow"/>
          <w:lang w:eastAsia="zh-TW"/>
        </w:rPr>
        <w:t>transients reported by</w:t>
      </w:r>
      <w:r w:rsidR="00302FC6" w:rsidRPr="00D32F3B">
        <w:rPr>
          <w:bCs/>
          <w:color w:val="000000"/>
          <w:highlight w:val="yellow"/>
          <w:lang w:eastAsia="zh-TW"/>
        </w:rPr>
        <w:t xml:space="preserve"> mNG-GECO and K-GECO</w:t>
      </w:r>
      <w:r w:rsidR="00634940" w:rsidRPr="00D32F3B">
        <w:rPr>
          <w:bCs/>
          <w:color w:val="000000"/>
          <w:highlight w:val="yellow"/>
          <w:lang w:eastAsia="zh-TW"/>
        </w:rPr>
        <w:t xml:space="preserve"> probes</w:t>
      </w:r>
      <w:r w:rsidR="00302FC6" w:rsidRPr="00D32F3B">
        <w:rPr>
          <w:bCs/>
          <w:color w:val="000000"/>
          <w:highlight w:val="yellow"/>
          <w:lang w:eastAsia="zh-TW"/>
        </w:rPr>
        <w:t xml:space="preserve"> expressed </w:t>
      </w:r>
      <w:r w:rsidR="00634940" w:rsidRPr="00D32F3B">
        <w:rPr>
          <w:bCs/>
          <w:color w:val="000000"/>
          <w:highlight w:val="yellow"/>
          <w:lang w:eastAsia="zh-TW"/>
        </w:rPr>
        <w:t xml:space="preserve">in </w:t>
      </w:r>
      <w:r w:rsidR="00302FC6" w:rsidRPr="00D32F3B">
        <w:rPr>
          <w:bCs/>
          <w:color w:val="000000"/>
          <w:highlight w:val="yellow"/>
          <w:lang w:eastAsia="zh-TW"/>
        </w:rPr>
        <w:t>cardiomyocytes (</w:t>
      </w:r>
      <w:r w:rsidR="00302FC6" w:rsidRPr="00D32F3B">
        <w:rPr>
          <w:b/>
          <w:color w:val="000000"/>
          <w:highlight w:val="yellow"/>
          <w:lang w:eastAsia="zh-TW"/>
        </w:rPr>
        <w:t>Figure 1</w:t>
      </w:r>
      <w:r w:rsidR="00EF63B3" w:rsidRPr="00D32F3B">
        <w:rPr>
          <w:b/>
          <w:color w:val="000000"/>
          <w:highlight w:val="yellow"/>
          <w:lang w:eastAsia="zh-TW"/>
        </w:rPr>
        <w:t>-</w:t>
      </w:r>
      <w:r w:rsidR="00302FC6" w:rsidRPr="00D32F3B">
        <w:rPr>
          <w:b/>
          <w:color w:val="000000"/>
          <w:highlight w:val="yellow"/>
          <w:lang w:eastAsia="zh-TW"/>
        </w:rPr>
        <w:t>3</w:t>
      </w:r>
      <w:r w:rsidR="00302FC6" w:rsidRPr="00D32F3B">
        <w:rPr>
          <w:bCs/>
          <w:color w:val="000000"/>
          <w:highlight w:val="yellow"/>
          <w:lang w:eastAsia="zh-TW"/>
        </w:rPr>
        <w:t xml:space="preserve"> and </w:t>
      </w:r>
      <w:r w:rsidR="00EF63B3" w:rsidRPr="00D32F3B">
        <w:rPr>
          <w:b/>
          <w:color w:val="000000"/>
          <w:highlight w:val="yellow"/>
          <w:lang w:eastAsia="zh-TW"/>
        </w:rPr>
        <w:t xml:space="preserve">Figure </w:t>
      </w:r>
      <w:r w:rsidR="00302FC6" w:rsidRPr="00D32F3B">
        <w:rPr>
          <w:b/>
          <w:color w:val="000000"/>
          <w:highlight w:val="yellow"/>
          <w:lang w:eastAsia="zh-TW"/>
        </w:rPr>
        <w:t>5</w:t>
      </w:r>
      <w:r w:rsidR="00302FC6" w:rsidRPr="00D32F3B">
        <w:rPr>
          <w:bCs/>
          <w:color w:val="000000"/>
          <w:highlight w:val="yellow"/>
          <w:lang w:eastAsia="zh-TW"/>
        </w:rPr>
        <w:t>).</w:t>
      </w:r>
      <w:r w:rsidR="00B35291" w:rsidRPr="00D32F3B">
        <w:rPr>
          <w:bCs/>
          <w:color w:val="000000"/>
          <w:highlight w:val="yellow"/>
          <w:lang w:eastAsia="zh-TW"/>
        </w:rPr>
        <w:t xml:space="preserve"> </w:t>
      </w:r>
      <w:r w:rsidR="00F10AF7" w:rsidRPr="00D32F3B">
        <w:rPr>
          <w:bCs/>
          <w:color w:val="000000"/>
          <w:highlight w:val="yellow"/>
          <w:lang w:eastAsia="zh-TW"/>
        </w:rPr>
        <w:t>Increase the LED power i</w:t>
      </w:r>
      <w:r w:rsidR="00B35291" w:rsidRPr="00D32F3B">
        <w:rPr>
          <w:bCs/>
          <w:color w:val="000000"/>
          <w:highlight w:val="yellow"/>
          <w:lang w:eastAsia="zh-TW"/>
        </w:rPr>
        <w:t xml:space="preserve">f the signal/noise is &lt;2 at higher frame rates. </w:t>
      </w:r>
    </w:p>
    <w:p w14:paraId="50393A3D" w14:textId="77777777" w:rsidR="00841571" w:rsidRPr="00D32F3B" w:rsidRDefault="00841571" w:rsidP="00D32F3B">
      <w:pPr>
        <w:pStyle w:val="ListParagraph"/>
        <w:pBdr>
          <w:top w:val="nil"/>
          <w:left w:val="nil"/>
          <w:bottom w:val="nil"/>
          <w:right w:val="nil"/>
          <w:between w:val="nil"/>
        </w:pBdr>
        <w:ind w:left="0"/>
        <w:rPr>
          <w:bCs/>
          <w:color w:val="000000"/>
          <w:highlight w:val="yellow"/>
          <w:lang w:eastAsia="zh-TW"/>
        </w:rPr>
      </w:pPr>
    </w:p>
    <w:p w14:paraId="54EFAFD0" w14:textId="6CB699E5" w:rsidR="006C3CBA" w:rsidRPr="00D32F3B" w:rsidRDefault="00FE4C12"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For opt</w:t>
      </w:r>
      <w:r w:rsidR="008538EE" w:rsidRPr="00D32F3B">
        <w:rPr>
          <w:bCs/>
          <w:color w:val="000000"/>
          <w:highlight w:val="yellow"/>
          <w:lang w:eastAsia="zh-TW"/>
        </w:rPr>
        <w:t>ogenetic</w:t>
      </w:r>
      <w:r w:rsidRPr="00D32F3B">
        <w:rPr>
          <w:bCs/>
          <w:color w:val="000000"/>
          <w:highlight w:val="yellow"/>
          <w:lang w:eastAsia="zh-TW"/>
        </w:rPr>
        <w:t xml:space="preserve"> stimulation</w:t>
      </w:r>
      <w:r w:rsidR="00302FC6" w:rsidRPr="00D32F3B">
        <w:rPr>
          <w:bCs/>
          <w:color w:val="000000"/>
          <w:highlight w:val="yellow"/>
          <w:lang w:eastAsia="zh-TW"/>
        </w:rPr>
        <w:t xml:space="preserve"> (</w:t>
      </w:r>
      <w:r w:rsidR="00302FC6" w:rsidRPr="00D32F3B">
        <w:rPr>
          <w:b/>
          <w:color w:val="000000"/>
          <w:highlight w:val="yellow"/>
          <w:lang w:eastAsia="zh-TW"/>
        </w:rPr>
        <w:t xml:space="preserve">Figure </w:t>
      </w:r>
      <w:r w:rsidR="001512DA" w:rsidRPr="00D32F3B">
        <w:rPr>
          <w:b/>
          <w:color w:val="000000"/>
          <w:highlight w:val="yellow"/>
          <w:lang w:eastAsia="zh-TW"/>
        </w:rPr>
        <w:t>2</w:t>
      </w:r>
      <w:r w:rsidR="006F7FB1" w:rsidRPr="00D32F3B">
        <w:rPr>
          <w:b/>
          <w:color w:val="000000"/>
          <w:highlight w:val="yellow"/>
          <w:lang w:eastAsia="zh-TW"/>
        </w:rPr>
        <w:t xml:space="preserve"> </w:t>
      </w:r>
      <w:r w:rsidR="006F7FB1" w:rsidRPr="00D32F3B">
        <w:rPr>
          <w:bCs/>
          <w:color w:val="000000"/>
          <w:highlight w:val="yellow"/>
          <w:lang w:eastAsia="zh-TW"/>
        </w:rPr>
        <w:t xml:space="preserve">and </w:t>
      </w:r>
      <w:r w:rsidR="006F7FB1" w:rsidRPr="00D32F3B">
        <w:rPr>
          <w:b/>
          <w:color w:val="000000"/>
          <w:highlight w:val="yellow"/>
          <w:lang w:eastAsia="zh-TW"/>
        </w:rPr>
        <w:t>Figure</w:t>
      </w:r>
      <w:r w:rsidR="001512DA" w:rsidRPr="00D32F3B">
        <w:rPr>
          <w:b/>
          <w:color w:val="000000"/>
          <w:highlight w:val="yellow"/>
          <w:lang w:eastAsia="zh-TW"/>
        </w:rPr>
        <w:t xml:space="preserve"> </w:t>
      </w:r>
      <w:r w:rsidR="00302FC6" w:rsidRPr="00D32F3B">
        <w:rPr>
          <w:b/>
          <w:color w:val="000000"/>
          <w:highlight w:val="yellow"/>
          <w:lang w:eastAsia="zh-TW"/>
        </w:rPr>
        <w:t>3C</w:t>
      </w:r>
      <w:r w:rsidR="006C3CBA" w:rsidRPr="00D32F3B">
        <w:rPr>
          <w:b/>
          <w:color w:val="000000"/>
          <w:highlight w:val="yellow"/>
          <w:lang w:eastAsia="zh-TW"/>
        </w:rPr>
        <w:t>,</w:t>
      </w:r>
      <w:r w:rsidR="00302FC6" w:rsidRPr="00D32F3B">
        <w:rPr>
          <w:b/>
          <w:color w:val="000000"/>
          <w:highlight w:val="yellow"/>
          <w:lang w:eastAsia="zh-TW"/>
        </w:rPr>
        <w:t>D</w:t>
      </w:r>
      <w:r w:rsidR="00302FC6" w:rsidRPr="00D32F3B">
        <w:rPr>
          <w:bCs/>
          <w:color w:val="000000"/>
          <w:highlight w:val="yellow"/>
          <w:lang w:eastAsia="zh-TW"/>
        </w:rPr>
        <w:t>)</w:t>
      </w:r>
      <w:r w:rsidRPr="00D32F3B">
        <w:rPr>
          <w:bCs/>
          <w:color w:val="000000"/>
          <w:highlight w:val="yellow"/>
          <w:lang w:eastAsia="zh-TW"/>
        </w:rPr>
        <w:t>, o</w:t>
      </w:r>
      <w:r w:rsidR="00CD75B1" w:rsidRPr="00D32F3B">
        <w:rPr>
          <w:bCs/>
          <w:color w:val="000000"/>
          <w:highlight w:val="yellow"/>
          <w:lang w:eastAsia="zh-TW"/>
        </w:rPr>
        <w:t>ptimize</w:t>
      </w:r>
      <w:r w:rsidR="008B7306" w:rsidRPr="00D32F3B">
        <w:rPr>
          <w:bCs/>
          <w:color w:val="000000"/>
          <w:highlight w:val="yellow"/>
          <w:lang w:eastAsia="zh-TW"/>
        </w:rPr>
        <w:t xml:space="preserve"> </w:t>
      </w:r>
      <w:r w:rsidRPr="00D32F3B">
        <w:rPr>
          <w:bCs/>
          <w:color w:val="000000"/>
          <w:highlight w:val="yellow"/>
          <w:lang w:eastAsia="zh-TW"/>
        </w:rPr>
        <w:t xml:space="preserve">the </w:t>
      </w:r>
      <w:r w:rsidR="00CD75B1" w:rsidRPr="00D32F3B">
        <w:rPr>
          <w:bCs/>
          <w:color w:val="000000"/>
          <w:highlight w:val="yellow"/>
          <w:lang w:eastAsia="zh-TW"/>
        </w:rPr>
        <w:t>power</w:t>
      </w:r>
      <w:r w:rsidRPr="00D32F3B">
        <w:rPr>
          <w:bCs/>
          <w:color w:val="000000"/>
          <w:highlight w:val="yellow"/>
          <w:lang w:eastAsia="zh-TW"/>
        </w:rPr>
        <w:t xml:space="preserve"> (typically </w:t>
      </w:r>
      <w:r w:rsidR="008538EE" w:rsidRPr="00D32F3B">
        <w:rPr>
          <w:bCs/>
          <w:color w:val="000000"/>
          <w:highlight w:val="yellow"/>
          <w:lang w:eastAsia="zh-TW"/>
        </w:rPr>
        <w:t>5</w:t>
      </w:r>
      <w:r w:rsidR="006C3CBA" w:rsidRPr="00D32F3B">
        <w:rPr>
          <w:bCs/>
          <w:color w:val="000000"/>
          <w:highlight w:val="yellow"/>
          <w:lang w:eastAsia="zh-TW"/>
        </w:rPr>
        <w:t>%</w:t>
      </w:r>
      <w:r w:rsidR="008538EE" w:rsidRPr="00D32F3B">
        <w:rPr>
          <w:bCs/>
          <w:color w:val="000000"/>
          <w:highlight w:val="yellow"/>
          <w:lang w:eastAsia="zh-TW"/>
        </w:rPr>
        <w:t>-</w:t>
      </w:r>
      <w:r w:rsidRPr="00D32F3B">
        <w:rPr>
          <w:bCs/>
          <w:color w:val="000000"/>
          <w:highlight w:val="yellow"/>
          <w:lang w:eastAsia="zh-TW"/>
        </w:rPr>
        <w:t>10%) and frequency</w:t>
      </w:r>
      <w:r w:rsidR="00CD75B1" w:rsidRPr="00D32F3B">
        <w:rPr>
          <w:bCs/>
          <w:color w:val="000000"/>
          <w:highlight w:val="yellow"/>
          <w:lang w:eastAsia="zh-TW"/>
        </w:rPr>
        <w:t xml:space="preserve"> of blue light</w:t>
      </w:r>
      <w:r w:rsidRPr="00D32F3B">
        <w:rPr>
          <w:bCs/>
          <w:color w:val="000000"/>
          <w:highlight w:val="yellow"/>
          <w:lang w:eastAsia="zh-TW"/>
        </w:rPr>
        <w:t xml:space="preserve"> at </w:t>
      </w:r>
      <w:r w:rsidR="00CD75B1" w:rsidRPr="00D32F3B">
        <w:rPr>
          <w:bCs/>
          <w:color w:val="000000"/>
          <w:highlight w:val="yellow"/>
          <w:lang w:eastAsia="zh-TW"/>
        </w:rPr>
        <w:t>1</w:t>
      </w:r>
      <w:r w:rsidR="00C24E0F" w:rsidRPr="00D32F3B">
        <w:rPr>
          <w:bCs/>
          <w:color w:val="000000"/>
          <w:highlight w:val="yellow"/>
          <w:lang w:eastAsia="zh-TW"/>
        </w:rPr>
        <w:t xml:space="preserve"> </w:t>
      </w:r>
      <w:r w:rsidR="00CD75B1" w:rsidRPr="00D32F3B">
        <w:rPr>
          <w:bCs/>
          <w:color w:val="000000"/>
          <w:highlight w:val="yellow"/>
          <w:lang w:eastAsia="zh-TW"/>
        </w:rPr>
        <w:t>Hz</w:t>
      </w:r>
      <w:r w:rsidRPr="00D32F3B">
        <w:rPr>
          <w:bCs/>
          <w:color w:val="000000"/>
          <w:highlight w:val="yellow"/>
          <w:lang w:eastAsia="zh-TW"/>
        </w:rPr>
        <w:t>.</w:t>
      </w:r>
      <w:r w:rsidR="00CD75B1" w:rsidRPr="00D32F3B">
        <w:rPr>
          <w:bCs/>
          <w:color w:val="000000"/>
          <w:highlight w:val="yellow"/>
          <w:lang w:eastAsia="zh-TW"/>
        </w:rPr>
        <w:t xml:space="preserve"> </w:t>
      </w:r>
    </w:p>
    <w:p w14:paraId="0D819E0F" w14:textId="77777777" w:rsidR="006C3CBA" w:rsidRPr="00D32F3B" w:rsidRDefault="006C3CBA" w:rsidP="00D32F3B">
      <w:pPr>
        <w:pStyle w:val="ListParagraph"/>
        <w:ind w:left="0"/>
        <w:rPr>
          <w:bCs/>
          <w:color w:val="000000"/>
          <w:highlight w:val="yellow"/>
          <w:lang w:eastAsia="zh-TW"/>
        </w:rPr>
      </w:pPr>
    </w:p>
    <w:p w14:paraId="0F3EE423" w14:textId="325267CD" w:rsidR="005F4A27" w:rsidRPr="00D32F3B" w:rsidRDefault="006C3CBA" w:rsidP="00D32F3B">
      <w:pPr>
        <w:pStyle w:val="ListParagraph"/>
        <w:pBdr>
          <w:top w:val="nil"/>
          <w:left w:val="nil"/>
          <w:bottom w:val="nil"/>
          <w:right w:val="nil"/>
          <w:between w:val="nil"/>
        </w:pBdr>
        <w:ind w:left="0"/>
        <w:rPr>
          <w:bCs/>
          <w:color w:val="000000"/>
          <w:lang w:eastAsia="zh-TW"/>
        </w:rPr>
      </w:pPr>
      <w:r w:rsidRPr="00D32F3B">
        <w:rPr>
          <w:bCs/>
          <w:color w:val="000000"/>
          <w:lang w:eastAsia="zh-TW"/>
        </w:rPr>
        <w:t xml:space="preserve">NOTE: </w:t>
      </w:r>
      <w:r w:rsidR="008454BE" w:rsidRPr="00D32F3B">
        <w:rPr>
          <w:bCs/>
          <w:color w:val="000000"/>
          <w:lang w:eastAsia="zh-TW"/>
        </w:rPr>
        <w:t>Generally</w:t>
      </w:r>
      <w:r w:rsidRPr="00D32F3B">
        <w:rPr>
          <w:bCs/>
          <w:color w:val="000000"/>
          <w:lang w:eastAsia="zh-TW"/>
        </w:rPr>
        <w:t>,</w:t>
      </w:r>
      <w:r w:rsidR="008454BE" w:rsidRPr="00D32F3B">
        <w:rPr>
          <w:bCs/>
          <w:color w:val="000000"/>
          <w:lang w:eastAsia="zh-TW"/>
        </w:rPr>
        <w:t xml:space="preserve"> human iPSC</w:t>
      </w:r>
      <w:r w:rsidRPr="00D32F3B">
        <w:rPr>
          <w:bCs/>
          <w:color w:val="000000"/>
          <w:lang w:eastAsia="zh-TW"/>
        </w:rPr>
        <w:t>-</w:t>
      </w:r>
      <w:r w:rsidR="006536B2" w:rsidRPr="00D32F3B">
        <w:rPr>
          <w:bCs/>
          <w:color w:val="000000"/>
          <w:lang w:eastAsia="zh-TW"/>
        </w:rPr>
        <w:t>CM</w:t>
      </w:r>
      <w:r w:rsidR="00B8324C" w:rsidRPr="00D32F3B">
        <w:rPr>
          <w:bCs/>
          <w:color w:val="000000"/>
          <w:lang w:eastAsia="zh-TW"/>
        </w:rPr>
        <w:t xml:space="preserve"> beat</w:t>
      </w:r>
      <w:r w:rsidR="002D6030" w:rsidRPr="00D32F3B">
        <w:rPr>
          <w:bCs/>
          <w:color w:val="000000"/>
          <w:lang w:eastAsia="zh-TW"/>
        </w:rPr>
        <w:t>s</w:t>
      </w:r>
      <w:r w:rsidR="00B35291" w:rsidRPr="00D32F3B">
        <w:rPr>
          <w:bCs/>
          <w:color w:val="000000"/>
          <w:lang w:eastAsia="zh-TW"/>
        </w:rPr>
        <w:t xml:space="preserve"> spontaneously around ~</w:t>
      </w:r>
      <w:r w:rsidR="00883347" w:rsidRPr="00D32F3B">
        <w:rPr>
          <w:bCs/>
          <w:color w:val="000000"/>
          <w:lang w:eastAsia="zh-TW"/>
        </w:rPr>
        <w:t xml:space="preserve"> </w:t>
      </w:r>
      <w:r w:rsidR="00B8324C" w:rsidRPr="00D32F3B">
        <w:rPr>
          <w:bCs/>
          <w:color w:val="000000"/>
          <w:lang w:eastAsia="zh-TW"/>
        </w:rPr>
        <w:t>1</w:t>
      </w:r>
      <w:r w:rsidRPr="00D32F3B">
        <w:rPr>
          <w:bCs/>
          <w:color w:val="000000"/>
          <w:lang w:eastAsia="zh-TW"/>
        </w:rPr>
        <w:t xml:space="preserve"> </w:t>
      </w:r>
      <w:r w:rsidR="00B8324C" w:rsidRPr="00D32F3B">
        <w:rPr>
          <w:bCs/>
          <w:color w:val="000000"/>
          <w:lang w:eastAsia="zh-TW"/>
        </w:rPr>
        <w:t>Hz</w:t>
      </w:r>
      <w:r w:rsidR="00FE4C12" w:rsidRPr="00D32F3B">
        <w:rPr>
          <w:bCs/>
          <w:color w:val="000000"/>
          <w:lang w:eastAsia="zh-TW"/>
        </w:rPr>
        <w:t xml:space="preserve">, and </w:t>
      </w:r>
      <w:r w:rsidR="00B35291" w:rsidRPr="00D32F3B">
        <w:rPr>
          <w:bCs/>
          <w:color w:val="000000"/>
          <w:lang w:eastAsia="zh-TW"/>
        </w:rPr>
        <w:t xml:space="preserve">the </w:t>
      </w:r>
      <w:r w:rsidR="00DD3CB4" w:rsidRPr="00D32F3B">
        <w:rPr>
          <w:bCs/>
          <w:color w:val="000000"/>
          <w:lang w:eastAsia="zh-TW"/>
        </w:rPr>
        <w:t xml:space="preserve">operator </w:t>
      </w:r>
      <w:r w:rsidR="00FE4C12" w:rsidRPr="00D32F3B">
        <w:rPr>
          <w:bCs/>
          <w:color w:val="000000"/>
          <w:lang w:eastAsia="zh-TW"/>
        </w:rPr>
        <w:t>need</w:t>
      </w:r>
      <w:r w:rsidR="00B35291" w:rsidRPr="00D32F3B">
        <w:rPr>
          <w:bCs/>
          <w:color w:val="000000"/>
          <w:lang w:eastAsia="zh-TW"/>
        </w:rPr>
        <w:t xml:space="preserve">s </w:t>
      </w:r>
      <w:r w:rsidR="00FE4C12" w:rsidRPr="00D32F3B">
        <w:rPr>
          <w:bCs/>
          <w:color w:val="000000"/>
          <w:lang w:eastAsia="zh-TW"/>
        </w:rPr>
        <w:t>to pace fa</w:t>
      </w:r>
      <w:r w:rsidR="00EA76D9" w:rsidRPr="00D32F3B">
        <w:rPr>
          <w:bCs/>
          <w:color w:val="000000"/>
          <w:lang w:eastAsia="zh-TW"/>
        </w:rPr>
        <w:t>ster than the spontaneous rate.</w:t>
      </w:r>
    </w:p>
    <w:p w14:paraId="06462338" w14:textId="77777777" w:rsidR="00A12672" w:rsidRPr="00D32F3B" w:rsidRDefault="00A12672" w:rsidP="00D32F3B">
      <w:pPr>
        <w:pStyle w:val="ListParagraph"/>
        <w:pBdr>
          <w:top w:val="nil"/>
          <w:left w:val="nil"/>
          <w:bottom w:val="nil"/>
          <w:right w:val="nil"/>
          <w:between w:val="nil"/>
        </w:pBdr>
        <w:ind w:left="0"/>
        <w:rPr>
          <w:bCs/>
          <w:color w:val="000000"/>
          <w:lang w:eastAsia="zh-TW"/>
        </w:rPr>
      </w:pPr>
    </w:p>
    <w:bookmarkEnd w:id="7"/>
    <w:p w14:paraId="1FE685F0" w14:textId="3E61B4B8" w:rsidR="005F29D9" w:rsidRPr="00D32F3B" w:rsidRDefault="00B35291" w:rsidP="00D32F3B">
      <w:pPr>
        <w:pStyle w:val="ListParagraph"/>
        <w:numPr>
          <w:ilvl w:val="1"/>
          <w:numId w:val="22"/>
        </w:numPr>
        <w:ind w:left="0" w:firstLine="0"/>
        <w:rPr>
          <w:bCs/>
          <w:color w:val="000000"/>
          <w:lang w:eastAsia="zh-TW"/>
        </w:rPr>
      </w:pPr>
      <w:r w:rsidRPr="00D32F3B">
        <w:rPr>
          <w:bCs/>
          <w:color w:val="000000"/>
          <w:lang w:eastAsia="zh-TW"/>
        </w:rPr>
        <w:t>If sequential (</w:t>
      </w:r>
      <w:r w:rsidRPr="00D32F3B">
        <w:rPr>
          <w:b/>
          <w:color w:val="000000"/>
          <w:lang w:eastAsia="zh-TW"/>
        </w:rPr>
        <w:t xml:space="preserve">Figure </w:t>
      </w:r>
      <w:r w:rsidR="000236B7" w:rsidRPr="00D32F3B">
        <w:rPr>
          <w:b/>
          <w:color w:val="000000"/>
          <w:lang w:eastAsia="zh-TW"/>
        </w:rPr>
        <w:t>3</w:t>
      </w:r>
      <w:r w:rsidRPr="00D32F3B">
        <w:rPr>
          <w:bCs/>
          <w:color w:val="000000"/>
          <w:lang w:eastAsia="zh-TW"/>
        </w:rPr>
        <w:t>) or extended (</w:t>
      </w:r>
      <w:r w:rsidRPr="00D32F3B">
        <w:rPr>
          <w:b/>
          <w:color w:val="000000"/>
          <w:lang w:eastAsia="zh-TW"/>
        </w:rPr>
        <w:t xml:space="preserve">Figure </w:t>
      </w:r>
      <w:r w:rsidR="000236B7" w:rsidRPr="00D32F3B">
        <w:rPr>
          <w:b/>
          <w:color w:val="000000"/>
          <w:lang w:eastAsia="zh-TW"/>
        </w:rPr>
        <w:t>4</w:t>
      </w:r>
      <w:r w:rsidRPr="00D32F3B">
        <w:rPr>
          <w:bCs/>
          <w:color w:val="000000"/>
          <w:lang w:eastAsia="zh-TW"/>
        </w:rPr>
        <w:t>) measurements are planned</w:t>
      </w:r>
      <w:r w:rsidR="00963EAC" w:rsidRPr="00D32F3B">
        <w:rPr>
          <w:bCs/>
          <w:color w:val="000000"/>
          <w:lang w:eastAsia="zh-TW"/>
        </w:rPr>
        <w:t>,</w:t>
      </w:r>
      <w:r w:rsidRPr="00D32F3B">
        <w:rPr>
          <w:bCs/>
          <w:color w:val="000000"/>
          <w:lang w:eastAsia="zh-TW"/>
        </w:rPr>
        <w:t xml:space="preserve"> </w:t>
      </w:r>
      <w:r w:rsidR="00E724DB" w:rsidRPr="00D32F3B">
        <w:rPr>
          <w:bCs/>
          <w:color w:val="000000"/>
          <w:lang w:eastAsia="zh-TW"/>
        </w:rPr>
        <w:t xml:space="preserve">avoid </w:t>
      </w:r>
      <w:r w:rsidRPr="00D32F3B">
        <w:rPr>
          <w:bCs/>
          <w:color w:val="000000"/>
          <w:lang w:eastAsia="zh-TW"/>
        </w:rPr>
        <w:t>phototoxicity at all costs. This may mean reducing illumination power intensity and compensating for this by increasing</w:t>
      </w:r>
      <w:r w:rsidR="005F29D9" w:rsidRPr="00D32F3B">
        <w:rPr>
          <w:bCs/>
          <w:color w:val="000000"/>
          <w:lang w:eastAsia="zh-TW"/>
        </w:rPr>
        <w:t xml:space="preserve"> camera exposure time</w:t>
      </w:r>
      <w:r w:rsidR="002B1DDD" w:rsidRPr="00D32F3B">
        <w:rPr>
          <w:bCs/>
          <w:color w:val="000000"/>
          <w:lang w:eastAsia="zh-TW"/>
        </w:rPr>
        <w:t>, for example</w:t>
      </w:r>
      <w:r w:rsidR="00E724DB" w:rsidRPr="00D32F3B">
        <w:rPr>
          <w:bCs/>
          <w:color w:val="000000"/>
          <w:lang w:eastAsia="zh-TW"/>
        </w:rPr>
        <w:t>,</w:t>
      </w:r>
      <w:r w:rsidRPr="00D32F3B">
        <w:rPr>
          <w:bCs/>
          <w:color w:val="000000"/>
          <w:lang w:eastAsia="zh-TW"/>
        </w:rPr>
        <w:t xml:space="preserve"> </w:t>
      </w:r>
      <w:r w:rsidR="005F29D9" w:rsidRPr="00D32F3B">
        <w:rPr>
          <w:bCs/>
          <w:color w:val="000000"/>
          <w:lang w:eastAsia="zh-TW"/>
        </w:rPr>
        <w:t xml:space="preserve">to 100 </w:t>
      </w:r>
      <w:r w:rsidR="00D8662C" w:rsidRPr="00D32F3B">
        <w:rPr>
          <w:bCs/>
          <w:color w:val="000000"/>
          <w:lang w:eastAsia="zh-TW"/>
        </w:rPr>
        <w:t>ms</w:t>
      </w:r>
      <w:r w:rsidR="008B50F0" w:rsidRPr="00D32F3B">
        <w:rPr>
          <w:bCs/>
          <w:color w:val="000000"/>
          <w:lang w:eastAsia="zh-TW"/>
        </w:rPr>
        <w:t xml:space="preserve"> with </w:t>
      </w:r>
      <w:r w:rsidR="002B1DDD" w:rsidRPr="00D32F3B">
        <w:rPr>
          <w:bCs/>
          <w:color w:val="000000"/>
          <w:lang w:eastAsia="zh-TW"/>
        </w:rPr>
        <w:t xml:space="preserve">the </w:t>
      </w:r>
      <w:r w:rsidR="008B50F0" w:rsidRPr="00D32F3B">
        <w:rPr>
          <w:bCs/>
          <w:color w:val="000000"/>
          <w:lang w:eastAsia="zh-TW"/>
        </w:rPr>
        <w:t>time-lapse protocol</w:t>
      </w:r>
      <w:r w:rsidR="005F29D9" w:rsidRPr="00D32F3B">
        <w:rPr>
          <w:bCs/>
          <w:color w:val="000000"/>
          <w:lang w:eastAsia="zh-TW"/>
        </w:rPr>
        <w:t xml:space="preserve"> </w:t>
      </w:r>
      <w:r w:rsidR="002B1DDD" w:rsidRPr="00D32F3B">
        <w:rPr>
          <w:bCs/>
          <w:color w:val="000000"/>
          <w:lang w:eastAsia="zh-TW"/>
        </w:rPr>
        <w:t xml:space="preserve">used </w:t>
      </w:r>
      <w:r w:rsidR="005F29D9" w:rsidRPr="00D32F3B">
        <w:rPr>
          <w:bCs/>
          <w:color w:val="000000"/>
          <w:lang w:eastAsia="zh-TW"/>
        </w:rPr>
        <w:t>for three</w:t>
      </w:r>
      <w:r w:rsidR="00926321" w:rsidRPr="00D32F3B">
        <w:rPr>
          <w:bCs/>
          <w:color w:val="000000"/>
          <w:lang w:eastAsia="zh-TW"/>
        </w:rPr>
        <w:t>-</w:t>
      </w:r>
      <w:r w:rsidR="005F29D9" w:rsidRPr="00D32F3B">
        <w:rPr>
          <w:bCs/>
          <w:color w:val="000000"/>
          <w:lang w:eastAsia="zh-TW"/>
        </w:rPr>
        <w:t>channel real-time observ</w:t>
      </w:r>
      <w:r w:rsidR="002B1DDD" w:rsidRPr="00D32F3B">
        <w:rPr>
          <w:bCs/>
          <w:color w:val="000000"/>
          <w:lang w:eastAsia="zh-TW"/>
        </w:rPr>
        <w:t>ation of</w:t>
      </w:r>
      <w:r w:rsidR="005F29D9" w:rsidRPr="00D32F3B">
        <w:rPr>
          <w:bCs/>
          <w:color w:val="000000"/>
          <w:lang w:eastAsia="zh-TW"/>
        </w:rPr>
        <w:t xml:space="preserve"> subcellular Ca</w:t>
      </w:r>
      <w:r w:rsidR="005F29D9" w:rsidRPr="00D32F3B">
        <w:rPr>
          <w:bCs/>
          <w:color w:val="000000"/>
          <w:vertAlign w:val="superscript"/>
          <w:lang w:eastAsia="zh-TW"/>
        </w:rPr>
        <w:t>2+</w:t>
      </w:r>
      <w:r w:rsidR="005F29D9" w:rsidRPr="00D32F3B">
        <w:rPr>
          <w:bCs/>
          <w:color w:val="000000"/>
          <w:lang w:eastAsia="zh-TW"/>
        </w:rPr>
        <w:t xml:space="preserve"> signal</w:t>
      </w:r>
      <w:r w:rsidR="002B1DDD" w:rsidRPr="00D32F3B">
        <w:rPr>
          <w:bCs/>
          <w:color w:val="000000"/>
          <w:lang w:eastAsia="zh-TW"/>
        </w:rPr>
        <w:t>s</w:t>
      </w:r>
      <w:r w:rsidR="00FD0CA6" w:rsidRPr="00D32F3B">
        <w:rPr>
          <w:bCs/>
          <w:color w:val="000000"/>
          <w:lang w:eastAsia="zh-TW"/>
        </w:rPr>
        <w:t xml:space="preserve"> (</w:t>
      </w:r>
      <w:r w:rsidR="00FD0CA6" w:rsidRPr="00D32F3B">
        <w:rPr>
          <w:b/>
          <w:color w:val="000000"/>
          <w:lang w:eastAsia="zh-TW"/>
        </w:rPr>
        <w:t xml:space="preserve">Figure </w:t>
      </w:r>
      <w:r w:rsidR="000236B7" w:rsidRPr="00D32F3B">
        <w:rPr>
          <w:b/>
          <w:color w:val="000000"/>
          <w:lang w:eastAsia="zh-TW"/>
        </w:rPr>
        <w:t>4</w:t>
      </w:r>
      <w:r w:rsidR="00FD0CA6" w:rsidRPr="00D32F3B">
        <w:rPr>
          <w:bCs/>
          <w:color w:val="000000"/>
          <w:lang w:eastAsia="zh-TW"/>
        </w:rPr>
        <w:t>)</w:t>
      </w:r>
      <w:r w:rsidR="005F29D9" w:rsidRPr="00D32F3B">
        <w:rPr>
          <w:bCs/>
          <w:color w:val="000000"/>
          <w:lang w:eastAsia="zh-TW"/>
        </w:rPr>
        <w:t>.</w:t>
      </w:r>
    </w:p>
    <w:p w14:paraId="0F1BF203" w14:textId="77777777" w:rsidR="00A12672" w:rsidRPr="00D32F3B" w:rsidRDefault="00A12672" w:rsidP="00D32F3B">
      <w:pPr>
        <w:pStyle w:val="ListParagraph"/>
        <w:ind w:left="0"/>
        <w:rPr>
          <w:bCs/>
          <w:color w:val="000000"/>
          <w:highlight w:val="yellow"/>
          <w:lang w:eastAsia="zh-TW"/>
        </w:rPr>
      </w:pPr>
    </w:p>
    <w:p w14:paraId="08DD64C5" w14:textId="59463C98" w:rsidR="00DE6EA6" w:rsidRPr="00D32F3B" w:rsidRDefault="003A7BC3" w:rsidP="00D32F3B">
      <w:pPr>
        <w:pStyle w:val="ListParagraph"/>
        <w:numPr>
          <w:ilvl w:val="1"/>
          <w:numId w:val="22"/>
        </w:numPr>
        <w:ind w:left="0" w:firstLine="0"/>
        <w:rPr>
          <w:bCs/>
          <w:color w:val="000000"/>
          <w:lang w:eastAsia="zh-TW"/>
        </w:rPr>
      </w:pPr>
      <w:r w:rsidRPr="00D32F3B">
        <w:rPr>
          <w:bCs/>
          <w:color w:val="000000"/>
          <w:lang w:eastAsia="zh-TW"/>
        </w:rPr>
        <w:t>Use t</w:t>
      </w:r>
      <w:r w:rsidR="002B1DDD" w:rsidRPr="00D32F3B">
        <w:rPr>
          <w:bCs/>
          <w:color w:val="000000"/>
          <w:lang w:eastAsia="zh-TW"/>
        </w:rPr>
        <w:t>he</w:t>
      </w:r>
      <w:r w:rsidR="00DE6EA6" w:rsidRPr="00D32F3B">
        <w:rPr>
          <w:bCs/>
          <w:color w:val="000000"/>
          <w:lang w:eastAsia="zh-TW"/>
        </w:rPr>
        <w:t xml:space="preserve"> async</w:t>
      </w:r>
      <w:r w:rsidR="001A03D3" w:rsidRPr="00D32F3B">
        <w:rPr>
          <w:bCs/>
          <w:color w:val="000000"/>
          <w:lang w:eastAsia="zh-TW"/>
        </w:rPr>
        <w:t>hronous</w:t>
      </w:r>
      <w:r w:rsidR="00DE6EA6" w:rsidRPr="00D32F3B">
        <w:rPr>
          <w:bCs/>
          <w:color w:val="000000"/>
          <w:lang w:eastAsia="zh-TW"/>
        </w:rPr>
        <w:t xml:space="preserve"> dispense protocol </w:t>
      </w:r>
      <w:r w:rsidR="002B1DDD" w:rsidRPr="00D32F3B">
        <w:rPr>
          <w:bCs/>
          <w:color w:val="000000"/>
          <w:lang w:eastAsia="zh-TW"/>
        </w:rPr>
        <w:t xml:space="preserve">for </w:t>
      </w:r>
      <w:r w:rsidR="00ED1DD3" w:rsidRPr="00D32F3B">
        <w:rPr>
          <w:bCs/>
          <w:color w:val="000000"/>
          <w:lang w:eastAsia="zh-TW"/>
        </w:rPr>
        <w:t>10</w:t>
      </w:r>
      <w:r w:rsidR="00B15B59" w:rsidRPr="00D32F3B">
        <w:rPr>
          <w:bCs/>
          <w:color w:val="000000"/>
          <w:lang w:eastAsia="zh-TW"/>
        </w:rPr>
        <w:t xml:space="preserve"> </w:t>
      </w:r>
      <w:r w:rsidR="00ED1DD3" w:rsidRPr="00D32F3B">
        <w:rPr>
          <w:bCs/>
          <w:color w:val="000000"/>
          <w:lang w:eastAsia="zh-TW"/>
        </w:rPr>
        <w:t xml:space="preserve">mM </w:t>
      </w:r>
      <w:r w:rsidR="00D25E41" w:rsidRPr="00D32F3B">
        <w:rPr>
          <w:bCs/>
          <w:color w:val="000000"/>
          <w:lang w:eastAsia="zh-TW"/>
        </w:rPr>
        <w:t xml:space="preserve">caffeine </w:t>
      </w:r>
      <w:r w:rsidR="002B1DDD" w:rsidRPr="00D32F3B">
        <w:rPr>
          <w:bCs/>
          <w:color w:val="000000"/>
          <w:lang w:eastAsia="zh-TW"/>
        </w:rPr>
        <w:t>addition</w:t>
      </w:r>
      <w:r w:rsidR="00183F35" w:rsidRPr="00D32F3B">
        <w:rPr>
          <w:bCs/>
          <w:color w:val="000000"/>
          <w:lang w:eastAsia="zh-TW"/>
        </w:rPr>
        <w:t xml:space="preserve"> </w:t>
      </w:r>
      <w:r w:rsidR="00D114DC" w:rsidRPr="00D32F3B">
        <w:rPr>
          <w:bCs/>
          <w:i/>
          <w:iCs/>
          <w:color w:val="000000"/>
          <w:lang w:eastAsia="zh-TW"/>
        </w:rPr>
        <w:t>via</w:t>
      </w:r>
      <w:r w:rsidR="00D114DC" w:rsidRPr="00D32F3B">
        <w:rPr>
          <w:bCs/>
          <w:color w:val="000000"/>
          <w:lang w:eastAsia="zh-TW"/>
        </w:rPr>
        <w:t xml:space="preserve"> the auto microfluidics system (see </w:t>
      </w:r>
      <w:r w:rsidR="00D114DC" w:rsidRPr="00D32F3B">
        <w:rPr>
          <w:b/>
          <w:color w:val="000000"/>
          <w:lang w:eastAsia="zh-TW"/>
        </w:rPr>
        <w:t>Table of Materials</w:t>
      </w:r>
      <w:r w:rsidR="00D114DC" w:rsidRPr="00D32F3B">
        <w:rPr>
          <w:bCs/>
          <w:color w:val="000000"/>
          <w:lang w:eastAsia="zh-TW"/>
        </w:rPr>
        <w:t xml:space="preserve">) </w:t>
      </w:r>
      <w:r w:rsidR="00183F35" w:rsidRPr="00D32F3B">
        <w:rPr>
          <w:bCs/>
          <w:color w:val="000000"/>
          <w:lang w:eastAsia="zh-TW"/>
        </w:rPr>
        <w:t>(</w:t>
      </w:r>
      <w:r w:rsidR="00183F35" w:rsidRPr="00D32F3B">
        <w:rPr>
          <w:b/>
          <w:color w:val="000000"/>
          <w:lang w:eastAsia="zh-TW"/>
        </w:rPr>
        <w:t xml:space="preserve">Figure </w:t>
      </w:r>
      <w:r w:rsidR="000236B7" w:rsidRPr="00D32F3B">
        <w:rPr>
          <w:b/>
          <w:color w:val="000000"/>
          <w:lang w:eastAsia="zh-TW"/>
        </w:rPr>
        <w:t>4</w:t>
      </w:r>
      <w:r w:rsidR="00183F35" w:rsidRPr="00D32F3B">
        <w:rPr>
          <w:bCs/>
          <w:color w:val="000000"/>
          <w:lang w:eastAsia="zh-TW"/>
        </w:rPr>
        <w:t>)</w:t>
      </w:r>
      <w:r w:rsidR="00D25E41" w:rsidRPr="00D32F3B">
        <w:rPr>
          <w:bCs/>
          <w:color w:val="000000"/>
          <w:lang w:eastAsia="zh-TW"/>
        </w:rPr>
        <w:t>.</w:t>
      </w:r>
    </w:p>
    <w:p w14:paraId="4379CAA6" w14:textId="77777777" w:rsidR="007A5304" w:rsidRPr="00D32F3B" w:rsidRDefault="007A5304" w:rsidP="00D32F3B">
      <w:pPr>
        <w:pStyle w:val="ListParagraph"/>
        <w:ind w:left="0"/>
        <w:rPr>
          <w:bCs/>
          <w:color w:val="000000"/>
          <w:highlight w:val="yellow"/>
          <w:lang w:eastAsia="zh-TW"/>
        </w:rPr>
      </w:pPr>
    </w:p>
    <w:p w14:paraId="403D441C" w14:textId="155807D4" w:rsidR="007A5304" w:rsidRPr="00D32F3B" w:rsidRDefault="007A5304" w:rsidP="00D32F3B">
      <w:pPr>
        <w:pStyle w:val="ListParagraph"/>
        <w:ind w:left="0"/>
        <w:rPr>
          <w:bCs/>
          <w:color w:val="000000"/>
          <w:lang w:eastAsia="zh-TW"/>
        </w:rPr>
      </w:pPr>
      <w:r w:rsidRPr="00D32F3B">
        <w:rPr>
          <w:bCs/>
          <w:color w:val="000000"/>
          <w:lang w:eastAsia="zh-TW"/>
        </w:rPr>
        <w:t xml:space="preserve">NOTE: </w:t>
      </w:r>
      <w:r w:rsidR="00ED1DD3" w:rsidRPr="00D32F3B">
        <w:rPr>
          <w:bCs/>
          <w:color w:val="000000"/>
          <w:lang w:eastAsia="zh-TW"/>
        </w:rPr>
        <w:t>The a</w:t>
      </w:r>
      <w:r w:rsidRPr="00D32F3B">
        <w:rPr>
          <w:bCs/>
          <w:color w:val="000000"/>
          <w:lang w:eastAsia="zh-TW"/>
        </w:rPr>
        <w:t xml:space="preserve">synchronous dispense protocol </w:t>
      </w:r>
      <w:r w:rsidR="006536B2" w:rsidRPr="00D32F3B">
        <w:rPr>
          <w:bCs/>
          <w:color w:val="000000"/>
          <w:lang w:eastAsia="zh-TW"/>
        </w:rPr>
        <w:t>allows image</w:t>
      </w:r>
      <w:r w:rsidR="00ED1DD3" w:rsidRPr="00D32F3B">
        <w:rPr>
          <w:bCs/>
          <w:color w:val="000000"/>
          <w:lang w:eastAsia="zh-TW"/>
        </w:rPr>
        <w:t xml:space="preserve"> acquisition</w:t>
      </w:r>
      <w:r w:rsidR="00B15B59" w:rsidRPr="00D32F3B">
        <w:rPr>
          <w:bCs/>
          <w:color w:val="000000"/>
          <w:lang w:eastAsia="zh-TW"/>
        </w:rPr>
        <w:t xml:space="preserve"> to occur</w:t>
      </w:r>
      <w:r w:rsidR="00ED1DD3" w:rsidRPr="00D32F3B">
        <w:rPr>
          <w:bCs/>
          <w:color w:val="000000"/>
          <w:lang w:eastAsia="zh-TW"/>
        </w:rPr>
        <w:t xml:space="preserve"> while drugs such as c</w:t>
      </w:r>
      <w:r w:rsidR="006536B2" w:rsidRPr="00D32F3B">
        <w:rPr>
          <w:bCs/>
          <w:color w:val="000000"/>
          <w:lang w:eastAsia="zh-TW"/>
        </w:rPr>
        <w:t>affeine</w:t>
      </w:r>
      <w:r w:rsidR="00ED1DD3" w:rsidRPr="00D32F3B">
        <w:rPr>
          <w:bCs/>
          <w:color w:val="000000"/>
          <w:lang w:eastAsia="zh-TW"/>
        </w:rPr>
        <w:t xml:space="preserve"> are added, </w:t>
      </w:r>
      <w:r w:rsidR="00D64A13" w:rsidRPr="00D32F3B">
        <w:rPr>
          <w:bCs/>
          <w:color w:val="000000"/>
          <w:lang w:eastAsia="zh-TW"/>
        </w:rPr>
        <w:t>without gap</w:t>
      </w:r>
      <w:r w:rsidR="00ED1DD3" w:rsidRPr="00D32F3B">
        <w:rPr>
          <w:bCs/>
          <w:color w:val="000000"/>
          <w:lang w:eastAsia="zh-TW"/>
        </w:rPr>
        <w:t>s</w:t>
      </w:r>
      <w:r w:rsidR="00D64A13" w:rsidRPr="00D32F3B">
        <w:rPr>
          <w:bCs/>
          <w:color w:val="000000"/>
          <w:lang w:eastAsia="zh-TW"/>
        </w:rPr>
        <w:t xml:space="preserve"> between images</w:t>
      </w:r>
      <w:r w:rsidR="006536B2" w:rsidRPr="00D32F3B">
        <w:rPr>
          <w:bCs/>
          <w:color w:val="000000"/>
          <w:lang w:eastAsia="zh-TW"/>
        </w:rPr>
        <w:t>.</w:t>
      </w:r>
    </w:p>
    <w:p w14:paraId="7D0C0690" w14:textId="77777777" w:rsidR="00841571" w:rsidRPr="00D32F3B" w:rsidRDefault="00841571" w:rsidP="00D32F3B">
      <w:pPr>
        <w:pStyle w:val="ListParagraph"/>
        <w:ind w:left="0"/>
        <w:rPr>
          <w:bCs/>
          <w:color w:val="000000"/>
          <w:highlight w:val="yellow"/>
          <w:lang w:eastAsia="zh-TW"/>
        </w:rPr>
      </w:pPr>
    </w:p>
    <w:p w14:paraId="514E041B" w14:textId="29B16F6B" w:rsidR="00841571" w:rsidRPr="00D32F3B" w:rsidRDefault="00841571" w:rsidP="00D32F3B">
      <w:pPr>
        <w:pStyle w:val="ListParagraph"/>
        <w:numPr>
          <w:ilvl w:val="1"/>
          <w:numId w:val="22"/>
        </w:numPr>
        <w:ind w:left="0" w:firstLine="0"/>
        <w:rPr>
          <w:bCs/>
          <w:color w:val="000000"/>
          <w:highlight w:val="yellow"/>
          <w:lang w:eastAsia="zh-TW"/>
        </w:rPr>
      </w:pPr>
      <w:r w:rsidRPr="00D32F3B">
        <w:rPr>
          <w:bCs/>
          <w:color w:val="000000"/>
          <w:highlight w:val="yellow"/>
          <w:lang w:eastAsia="zh-TW"/>
        </w:rPr>
        <w:t>Start acquisition.</w:t>
      </w:r>
    </w:p>
    <w:p w14:paraId="4DEE6CCD" w14:textId="77777777" w:rsidR="00650CA0" w:rsidRPr="00D32F3B" w:rsidRDefault="00650CA0" w:rsidP="00D32F3B">
      <w:pPr>
        <w:pStyle w:val="ListParagraph"/>
        <w:pBdr>
          <w:top w:val="nil"/>
          <w:left w:val="nil"/>
          <w:bottom w:val="nil"/>
          <w:right w:val="nil"/>
          <w:between w:val="nil"/>
        </w:pBdr>
        <w:ind w:left="0"/>
        <w:rPr>
          <w:bCs/>
          <w:color w:val="000000"/>
          <w:lang w:eastAsia="zh-TW"/>
        </w:rPr>
      </w:pPr>
    </w:p>
    <w:p w14:paraId="4659C0DB" w14:textId="02F903C4" w:rsidR="00650CA0" w:rsidRPr="00D32F3B" w:rsidRDefault="003C7CA6" w:rsidP="00D32F3B">
      <w:pPr>
        <w:pStyle w:val="ListParagraph"/>
        <w:numPr>
          <w:ilvl w:val="0"/>
          <w:numId w:val="22"/>
        </w:numPr>
        <w:pBdr>
          <w:top w:val="nil"/>
          <w:left w:val="nil"/>
          <w:bottom w:val="nil"/>
          <w:right w:val="nil"/>
          <w:between w:val="nil"/>
        </w:pBdr>
        <w:ind w:left="0" w:firstLine="0"/>
        <w:rPr>
          <w:b/>
          <w:color w:val="000000"/>
          <w:highlight w:val="yellow"/>
          <w:lang w:eastAsia="zh-TW"/>
        </w:rPr>
      </w:pPr>
      <w:r w:rsidRPr="00D32F3B">
        <w:rPr>
          <w:b/>
          <w:color w:val="000000"/>
          <w:highlight w:val="yellow"/>
          <w:lang w:eastAsia="zh-TW"/>
        </w:rPr>
        <w:t xml:space="preserve">Small molecule </w:t>
      </w:r>
      <w:r w:rsidR="00650CA0" w:rsidRPr="00D32F3B">
        <w:rPr>
          <w:b/>
          <w:color w:val="000000"/>
          <w:highlight w:val="yellow"/>
          <w:lang w:eastAsia="zh-TW"/>
        </w:rPr>
        <w:t>preparation</w:t>
      </w:r>
    </w:p>
    <w:p w14:paraId="2612269C" w14:textId="77777777" w:rsidR="00704961" w:rsidRPr="00D32F3B" w:rsidRDefault="00704961" w:rsidP="00D32F3B">
      <w:pPr>
        <w:pStyle w:val="ListParagraph"/>
        <w:pBdr>
          <w:top w:val="nil"/>
          <w:left w:val="nil"/>
          <w:bottom w:val="nil"/>
          <w:right w:val="nil"/>
          <w:between w:val="nil"/>
        </w:pBdr>
        <w:ind w:left="0"/>
        <w:rPr>
          <w:b/>
          <w:color w:val="000000"/>
          <w:lang w:eastAsia="zh-TW"/>
        </w:rPr>
      </w:pPr>
    </w:p>
    <w:p w14:paraId="1AC89622" w14:textId="79849C8B" w:rsidR="005F4A27" w:rsidRPr="00D32F3B" w:rsidRDefault="000D6C1F"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Resuspend the </w:t>
      </w:r>
      <w:r w:rsidR="00D114DC" w:rsidRPr="00D32F3B">
        <w:rPr>
          <w:bCs/>
          <w:color w:val="000000"/>
          <w:highlight w:val="yellow"/>
          <w:lang w:eastAsia="zh-TW"/>
        </w:rPr>
        <w:t>E4031, dofetilide</w:t>
      </w:r>
      <w:r w:rsidR="000B709E" w:rsidRPr="00D32F3B">
        <w:rPr>
          <w:bCs/>
          <w:color w:val="000000"/>
          <w:highlight w:val="yellow"/>
          <w:lang w:eastAsia="zh-TW"/>
        </w:rPr>
        <w:t>,</w:t>
      </w:r>
      <w:r w:rsidR="00D114DC" w:rsidRPr="00D32F3B">
        <w:rPr>
          <w:bCs/>
          <w:color w:val="000000"/>
          <w:highlight w:val="yellow"/>
          <w:lang w:eastAsia="zh-TW"/>
        </w:rPr>
        <w:t xml:space="preserve"> and verapamil</w:t>
      </w:r>
      <w:r w:rsidR="007B6CB1" w:rsidRPr="00D32F3B">
        <w:rPr>
          <w:bCs/>
          <w:color w:val="000000"/>
          <w:highlight w:val="yellow"/>
          <w:lang w:eastAsia="zh-TW"/>
        </w:rPr>
        <w:t xml:space="preserve"> in DMSO and dilute </w:t>
      </w:r>
      <w:r w:rsidRPr="00D32F3B">
        <w:rPr>
          <w:bCs/>
          <w:color w:val="000000"/>
          <w:highlight w:val="yellow"/>
          <w:lang w:eastAsia="zh-TW"/>
        </w:rPr>
        <w:t xml:space="preserve">them </w:t>
      </w:r>
      <w:r w:rsidR="007B6CB1" w:rsidRPr="00D32F3B">
        <w:rPr>
          <w:bCs/>
          <w:color w:val="000000"/>
          <w:highlight w:val="yellow"/>
          <w:lang w:eastAsia="zh-TW"/>
        </w:rPr>
        <w:t>with Tyrode</w:t>
      </w:r>
      <w:r w:rsidR="00501010" w:rsidRPr="00D32F3B">
        <w:rPr>
          <w:bCs/>
          <w:color w:val="000000"/>
          <w:highlight w:val="yellow"/>
          <w:lang w:eastAsia="zh-TW"/>
        </w:rPr>
        <w:t>'</w:t>
      </w:r>
      <w:r w:rsidR="007B6CB1" w:rsidRPr="00D32F3B">
        <w:rPr>
          <w:bCs/>
          <w:color w:val="000000"/>
          <w:highlight w:val="yellow"/>
          <w:lang w:eastAsia="zh-TW"/>
        </w:rPr>
        <w:t xml:space="preserve">s buffer. </w:t>
      </w:r>
      <w:r w:rsidR="006E5D40" w:rsidRPr="00D32F3B">
        <w:rPr>
          <w:bCs/>
          <w:color w:val="000000"/>
          <w:highlight w:val="yellow"/>
          <w:lang w:eastAsia="zh-TW"/>
        </w:rPr>
        <w:t xml:space="preserve">The final concentration of DMSO in </w:t>
      </w:r>
      <w:r w:rsidRPr="00D32F3B">
        <w:rPr>
          <w:bCs/>
          <w:color w:val="000000"/>
          <w:highlight w:val="yellow"/>
          <w:lang w:eastAsia="zh-TW"/>
        </w:rPr>
        <w:t xml:space="preserve">the </w:t>
      </w:r>
      <w:r w:rsidR="006E5D40" w:rsidRPr="00D32F3B">
        <w:rPr>
          <w:bCs/>
          <w:color w:val="000000"/>
          <w:highlight w:val="yellow"/>
          <w:lang w:eastAsia="zh-TW"/>
        </w:rPr>
        <w:t>medi</w:t>
      </w:r>
      <w:r w:rsidR="008454BE" w:rsidRPr="00D32F3B">
        <w:rPr>
          <w:bCs/>
          <w:color w:val="000000"/>
          <w:highlight w:val="yellow"/>
          <w:lang w:eastAsia="zh-TW"/>
        </w:rPr>
        <w:t>um</w:t>
      </w:r>
      <w:r w:rsidR="006E5D40" w:rsidRPr="00D32F3B">
        <w:rPr>
          <w:bCs/>
          <w:color w:val="000000"/>
          <w:highlight w:val="yellow"/>
          <w:lang w:eastAsia="zh-TW"/>
        </w:rPr>
        <w:t xml:space="preserve"> was 0.1% (v/v).</w:t>
      </w:r>
    </w:p>
    <w:p w14:paraId="43B1E4AB" w14:textId="77777777" w:rsidR="00F6732C" w:rsidRPr="00D32F3B" w:rsidRDefault="00F6732C" w:rsidP="00D32F3B">
      <w:pPr>
        <w:pStyle w:val="ListParagraph"/>
        <w:pBdr>
          <w:top w:val="nil"/>
          <w:left w:val="nil"/>
          <w:bottom w:val="nil"/>
          <w:right w:val="nil"/>
          <w:between w:val="nil"/>
        </w:pBdr>
        <w:ind w:left="0"/>
        <w:rPr>
          <w:bCs/>
          <w:color w:val="000000"/>
          <w:lang w:eastAsia="zh-TW"/>
        </w:rPr>
      </w:pPr>
    </w:p>
    <w:p w14:paraId="300FD5B1" w14:textId="77777777" w:rsidR="004830A1" w:rsidRPr="00D32F3B" w:rsidRDefault="00A97BB8" w:rsidP="00D32F3B">
      <w:pPr>
        <w:pStyle w:val="ListParagraph"/>
        <w:numPr>
          <w:ilvl w:val="1"/>
          <w:numId w:val="22"/>
        </w:numPr>
        <w:pBdr>
          <w:top w:val="nil"/>
          <w:left w:val="nil"/>
          <w:bottom w:val="nil"/>
          <w:right w:val="nil"/>
          <w:between w:val="nil"/>
        </w:pBdr>
        <w:ind w:left="0" w:firstLine="0"/>
        <w:rPr>
          <w:bCs/>
          <w:color w:val="000000"/>
          <w:lang w:eastAsia="zh-TW"/>
        </w:rPr>
      </w:pPr>
      <w:r w:rsidRPr="00D32F3B">
        <w:rPr>
          <w:bCs/>
          <w:color w:val="000000"/>
          <w:lang w:eastAsia="zh-TW"/>
        </w:rPr>
        <w:t>Prepare the c</w:t>
      </w:r>
      <w:r w:rsidR="005A05B2" w:rsidRPr="00D32F3B">
        <w:rPr>
          <w:bCs/>
          <w:color w:val="000000"/>
          <w:lang w:eastAsia="zh-TW"/>
        </w:rPr>
        <w:t>ompound solution</w:t>
      </w:r>
      <w:r w:rsidR="003C7CA6" w:rsidRPr="00D32F3B">
        <w:rPr>
          <w:bCs/>
          <w:color w:val="000000"/>
          <w:lang w:eastAsia="zh-TW"/>
        </w:rPr>
        <w:t>s at</w:t>
      </w:r>
      <w:r w:rsidRPr="00D32F3B">
        <w:rPr>
          <w:bCs/>
          <w:color w:val="000000"/>
          <w:lang w:eastAsia="zh-TW"/>
        </w:rPr>
        <w:t xml:space="preserve"> the</w:t>
      </w:r>
      <w:r w:rsidR="003C7CA6" w:rsidRPr="00D32F3B">
        <w:rPr>
          <w:bCs/>
          <w:color w:val="000000"/>
          <w:lang w:eastAsia="zh-TW"/>
        </w:rPr>
        <w:t xml:space="preserve"> double (</w:t>
      </w:r>
      <w:r w:rsidR="00F17A38" w:rsidRPr="00D32F3B">
        <w:rPr>
          <w:bCs/>
          <w:color w:val="000000"/>
          <w:lang w:eastAsia="zh-TW"/>
        </w:rPr>
        <w:t>i.e.,</w:t>
      </w:r>
      <w:r w:rsidR="003C7CA6" w:rsidRPr="00D32F3B">
        <w:rPr>
          <w:bCs/>
          <w:color w:val="000000"/>
          <w:lang w:eastAsia="zh-TW"/>
        </w:rPr>
        <w:t xml:space="preserve"> 2x) </w:t>
      </w:r>
      <w:r w:rsidR="00F11FA8" w:rsidRPr="00D32F3B">
        <w:rPr>
          <w:bCs/>
          <w:color w:val="000000"/>
          <w:lang w:eastAsia="zh-TW"/>
        </w:rPr>
        <w:t>the desired working concentration and equilibrate</w:t>
      </w:r>
      <w:r w:rsidR="005A05B2" w:rsidRPr="00D32F3B">
        <w:rPr>
          <w:bCs/>
          <w:color w:val="000000"/>
          <w:lang w:eastAsia="zh-TW"/>
        </w:rPr>
        <w:t xml:space="preserve"> at 37</w:t>
      </w:r>
      <w:r w:rsidR="00C10BB7" w:rsidRPr="00D32F3B">
        <w:rPr>
          <w:bCs/>
          <w:color w:val="000000"/>
          <w:lang w:eastAsia="zh-TW"/>
        </w:rPr>
        <w:t xml:space="preserve"> </w:t>
      </w:r>
      <w:r w:rsidR="005A05B2" w:rsidRPr="00D32F3B">
        <w:rPr>
          <w:bCs/>
          <w:color w:val="000000"/>
          <w:lang w:eastAsia="zh-TW"/>
        </w:rPr>
        <w:t>˚C</w:t>
      </w:r>
      <w:r w:rsidR="00461F7E" w:rsidRPr="00D32F3B">
        <w:rPr>
          <w:bCs/>
          <w:color w:val="000000"/>
          <w:lang w:eastAsia="zh-TW"/>
        </w:rPr>
        <w:t xml:space="preserve"> before addition</w:t>
      </w:r>
      <w:r w:rsidR="005A05B2" w:rsidRPr="00D32F3B">
        <w:rPr>
          <w:bCs/>
          <w:color w:val="000000"/>
          <w:lang w:eastAsia="zh-TW"/>
        </w:rPr>
        <w:t>.</w:t>
      </w:r>
      <w:r w:rsidR="00650CA0" w:rsidRPr="00D32F3B">
        <w:rPr>
          <w:bCs/>
          <w:color w:val="000000"/>
          <w:lang w:eastAsia="zh-TW"/>
        </w:rPr>
        <w:t xml:space="preserve"> </w:t>
      </w:r>
    </w:p>
    <w:p w14:paraId="3A481753" w14:textId="77777777" w:rsidR="004830A1" w:rsidRPr="00D32F3B" w:rsidRDefault="004830A1" w:rsidP="00D32F3B">
      <w:pPr>
        <w:pStyle w:val="ListParagraph"/>
        <w:ind w:left="0"/>
        <w:rPr>
          <w:bCs/>
          <w:color w:val="000000"/>
          <w:lang w:eastAsia="zh-TW"/>
        </w:rPr>
      </w:pPr>
    </w:p>
    <w:p w14:paraId="499E5183" w14:textId="16C23C5C" w:rsidR="001D5577" w:rsidRPr="00D32F3B" w:rsidRDefault="004830A1" w:rsidP="00D32F3B">
      <w:pPr>
        <w:pStyle w:val="ListParagraph"/>
        <w:pBdr>
          <w:top w:val="nil"/>
          <w:left w:val="nil"/>
          <w:bottom w:val="nil"/>
          <w:right w:val="nil"/>
          <w:between w:val="nil"/>
        </w:pBdr>
        <w:ind w:left="0"/>
        <w:rPr>
          <w:bCs/>
          <w:color w:val="000000"/>
          <w:lang w:eastAsia="zh-TW"/>
        </w:rPr>
      </w:pPr>
      <w:r w:rsidRPr="00D32F3B">
        <w:rPr>
          <w:bCs/>
          <w:color w:val="000000"/>
          <w:lang w:eastAsia="zh-TW"/>
        </w:rPr>
        <w:t xml:space="preserve">NOTE: </w:t>
      </w:r>
      <w:r w:rsidR="00B66BF8" w:rsidRPr="00D32F3B">
        <w:rPr>
          <w:bCs/>
          <w:color w:val="000000"/>
          <w:lang w:eastAsia="zh-TW"/>
        </w:rPr>
        <w:t xml:space="preserve">Minimizing </w:t>
      </w:r>
      <w:r w:rsidR="003C7CA6" w:rsidRPr="00D32F3B">
        <w:rPr>
          <w:bCs/>
          <w:color w:val="000000"/>
          <w:lang w:eastAsia="zh-TW"/>
        </w:rPr>
        <w:t>temperat</w:t>
      </w:r>
      <w:r w:rsidR="008454BE" w:rsidRPr="00D32F3B">
        <w:rPr>
          <w:bCs/>
          <w:color w:val="000000"/>
          <w:lang w:eastAsia="zh-TW"/>
        </w:rPr>
        <w:t>ure fluctuations following medium</w:t>
      </w:r>
      <w:r w:rsidR="003C7CA6" w:rsidRPr="00D32F3B">
        <w:rPr>
          <w:bCs/>
          <w:color w:val="000000"/>
          <w:lang w:eastAsia="zh-TW"/>
        </w:rPr>
        <w:t xml:space="preserve"> addition is </w:t>
      </w:r>
      <w:r w:rsidR="00A97BB8" w:rsidRPr="00D32F3B">
        <w:rPr>
          <w:bCs/>
          <w:color w:val="000000"/>
          <w:lang w:eastAsia="zh-TW"/>
        </w:rPr>
        <w:t>vital</w:t>
      </w:r>
      <w:r w:rsidR="00FE4C12" w:rsidRPr="00D32F3B">
        <w:rPr>
          <w:bCs/>
          <w:color w:val="000000"/>
          <w:lang w:eastAsia="zh-TW"/>
        </w:rPr>
        <w:t xml:space="preserve"> </w:t>
      </w:r>
      <w:r w:rsidR="002D3BD2" w:rsidRPr="00D32F3B">
        <w:rPr>
          <w:bCs/>
          <w:color w:val="000000"/>
          <w:lang w:eastAsia="zh-TW"/>
        </w:rPr>
        <w:t>as contractility</w:t>
      </w:r>
      <w:r w:rsidR="003C7CA6" w:rsidRPr="00D32F3B">
        <w:rPr>
          <w:bCs/>
          <w:color w:val="000000"/>
          <w:lang w:eastAsia="zh-TW"/>
        </w:rPr>
        <w:t xml:space="preserve"> is temperature</w:t>
      </w:r>
      <w:r w:rsidR="00A97BB8" w:rsidRPr="00D32F3B">
        <w:rPr>
          <w:bCs/>
          <w:color w:val="000000"/>
          <w:lang w:eastAsia="zh-TW"/>
        </w:rPr>
        <w:t>-</w:t>
      </w:r>
      <w:r w:rsidR="003C7CA6" w:rsidRPr="00D32F3B">
        <w:rPr>
          <w:bCs/>
          <w:color w:val="000000"/>
          <w:lang w:eastAsia="zh-TW"/>
        </w:rPr>
        <w:t>dependent</w:t>
      </w:r>
      <w:r w:rsidR="00F11FA8" w:rsidRPr="00D32F3B">
        <w:rPr>
          <w:bCs/>
          <w:color w:val="000000"/>
          <w:lang w:eastAsia="zh-TW"/>
        </w:rPr>
        <w:t xml:space="preserve">, and the effect </w:t>
      </w:r>
      <w:r w:rsidR="002B1DDD" w:rsidRPr="00D32F3B">
        <w:rPr>
          <w:bCs/>
          <w:color w:val="000000"/>
          <w:lang w:eastAsia="zh-TW"/>
        </w:rPr>
        <w:t xml:space="preserve">of changing temperature </w:t>
      </w:r>
      <w:r w:rsidR="00F11FA8" w:rsidRPr="00D32F3B">
        <w:rPr>
          <w:bCs/>
          <w:color w:val="000000"/>
          <w:lang w:eastAsia="zh-TW"/>
        </w:rPr>
        <w:t>is rapid.</w:t>
      </w:r>
    </w:p>
    <w:p w14:paraId="37972950" w14:textId="77777777" w:rsidR="007A6D14" w:rsidRPr="00D32F3B" w:rsidRDefault="007A6D14" w:rsidP="00D32F3B">
      <w:pPr>
        <w:pStyle w:val="ListParagraph"/>
        <w:pBdr>
          <w:top w:val="nil"/>
          <w:left w:val="nil"/>
          <w:bottom w:val="nil"/>
          <w:right w:val="nil"/>
          <w:between w:val="nil"/>
        </w:pBdr>
        <w:ind w:left="0"/>
        <w:rPr>
          <w:bCs/>
          <w:color w:val="000000"/>
          <w:highlight w:val="yellow"/>
          <w:lang w:eastAsia="zh-TW"/>
        </w:rPr>
      </w:pPr>
    </w:p>
    <w:p w14:paraId="48620D9B" w14:textId="6797B19A" w:rsidR="00F6732C" w:rsidRPr="00D32F3B" w:rsidRDefault="001D5577"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Arrange compounds to </w:t>
      </w:r>
      <w:r w:rsidR="006B38B3" w:rsidRPr="00D32F3B">
        <w:rPr>
          <w:bCs/>
          <w:color w:val="000000"/>
          <w:highlight w:val="yellow"/>
          <w:lang w:eastAsia="zh-TW"/>
        </w:rPr>
        <w:t xml:space="preserve">the </w:t>
      </w:r>
      <w:r w:rsidRPr="00D32F3B">
        <w:rPr>
          <w:bCs/>
          <w:color w:val="000000"/>
          <w:highlight w:val="yellow"/>
          <w:lang w:eastAsia="zh-TW"/>
        </w:rPr>
        <w:t xml:space="preserve">corresponding </w:t>
      </w:r>
      <w:r w:rsidR="002B1DDD" w:rsidRPr="00D32F3B">
        <w:rPr>
          <w:bCs/>
          <w:color w:val="000000"/>
          <w:highlight w:val="yellow"/>
          <w:lang w:eastAsia="zh-TW"/>
        </w:rPr>
        <w:t xml:space="preserve">target </w:t>
      </w:r>
      <w:r w:rsidRPr="00D32F3B">
        <w:rPr>
          <w:bCs/>
          <w:color w:val="000000"/>
          <w:highlight w:val="yellow"/>
          <w:lang w:eastAsia="zh-TW"/>
        </w:rPr>
        <w:t>well.</w:t>
      </w:r>
    </w:p>
    <w:p w14:paraId="449B585F" w14:textId="38BBCD00" w:rsidR="005A05B2" w:rsidRPr="00D32F3B" w:rsidRDefault="005A05B2" w:rsidP="00D32F3B">
      <w:pPr>
        <w:pStyle w:val="ListParagraph"/>
        <w:pBdr>
          <w:top w:val="nil"/>
          <w:left w:val="nil"/>
          <w:bottom w:val="nil"/>
          <w:right w:val="nil"/>
          <w:between w:val="nil"/>
        </w:pBdr>
        <w:ind w:left="0"/>
        <w:rPr>
          <w:bCs/>
          <w:color w:val="000000"/>
          <w:highlight w:val="yellow"/>
          <w:lang w:eastAsia="zh-TW"/>
        </w:rPr>
      </w:pPr>
    </w:p>
    <w:p w14:paraId="7958812D" w14:textId="5438B9F4" w:rsidR="00AB04F7" w:rsidRPr="00D32F3B" w:rsidRDefault="00AB04F7"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Add </w:t>
      </w:r>
      <w:r w:rsidR="000364FA" w:rsidRPr="00D32F3B">
        <w:rPr>
          <w:bCs/>
          <w:color w:val="000000"/>
          <w:highlight w:val="yellow"/>
          <w:lang w:eastAsia="zh-TW"/>
        </w:rPr>
        <w:t>100</w:t>
      </w:r>
      <w:r w:rsidR="00CA52CF" w:rsidRPr="00D32F3B">
        <w:rPr>
          <w:bCs/>
          <w:color w:val="000000"/>
          <w:highlight w:val="yellow"/>
          <w:lang w:eastAsia="zh-TW"/>
        </w:rPr>
        <w:t xml:space="preserve"> </w:t>
      </w:r>
      <w:r w:rsidR="000364FA" w:rsidRPr="00D32F3B">
        <w:rPr>
          <w:bCs/>
          <w:color w:val="000000"/>
          <w:highlight w:val="yellow"/>
          <w:lang w:eastAsia="zh-TW"/>
        </w:rPr>
        <w:t xml:space="preserve">µL </w:t>
      </w:r>
      <w:r w:rsidR="00F11FA8" w:rsidRPr="00D32F3B">
        <w:rPr>
          <w:bCs/>
          <w:color w:val="000000"/>
          <w:highlight w:val="yellow"/>
          <w:lang w:eastAsia="zh-TW"/>
        </w:rPr>
        <w:t xml:space="preserve">of the </w:t>
      </w:r>
      <w:r w:rsidR="003C7CA6" w:rsidRPr="00D32F3B">
        <w:rPr>
          <w:bCs/>
          <w:color w:val="000000"/>
          <w:highlight w:val="yellow"/>
          <w:lang w:eastAsia="zh-TW"/>
        </w:rPr>
        <w:t>double strength (</w:t>
      </w:r>
      <w:r w:rsidR="000364FA" w:rsidRPr="00D32F3B">
        <w:rPr>
          <w:bCs/>
          <w:color w:val="000000"/>
          <w:highlight w:val="yellow"/>
          <w:lang w:eastAsia="zh-TW"/>
        </w:rPr>
        <w:t>2x</w:t>
      </w:r>
      <w:r w:rsidR="003C7CA6" w:rsidRPr="00D32F3B">
        <w:rPr>
          <w:bCs/>
          <w:color w:val="000000"/>
          <w:highlight w:val="yellow"/>
          <w:lang w:eastAsia="zh-TW"/>
        </w:rPr>
        <w:t>)</w:t>
      </w:r>
      <w:r w:rsidR="000364FA" w:rsidRPr="00D32F3B">
        <w:rPr>
          <w:bCs/>
          <w:color w:val="000000"/>
          <w:highlight w:val="yellow"/>
          <w:lang w:eastAsia="zh-TW"/>
        </w:rPr>
        <w:t xml:space="preserve"> </w:t>
      </w:r>
      <w:r w:rsidRPr="00D32F3B">
        <w:rPr>
          <w:bCs/>
          <w:color w:val="000000"/>
          <w:highlight w:val="yellow"/>
          <w:lang w:eastAsia="zh-TW"/>
        </w:rPr>
        <w:t>compounds</w:t>
      </w:r>
      <w:r w:rsidR="00002F63" w:rsidRPr="00D32F3B">
        <w:rPr>
          <w:bCs/>
          <w:color w:val="000000"/>
          <w:highlight w:val="yellow"/>
          <w:lang w:eastAsia="zh-TW"/>
        </w:rPr>
        <w:t xml:space="preserve"> </w:t>
      </w:r>
      <w:r w:rsidR="002B1DDD" w:rsidRPr="00D32F3B">
        <w:rPr>
          <w:bCs/>
          <w:i/>
          <w:iCs/>
          <w:color w:val="000000"/>
          <w:highlight w:val="yellow"/>
          <w:lang w:eastAsia="zh-TW"/>
        </w:rPr>
        <w:t>via</w:t>
      </w:r>
      <w:r w:rsidR="002B1DDD" w:rsidRPr="00D32F3B">
        <w:rPr>
          <w:bCs/>
          <w:color w:val="000000"/>
          <w:highlight w:val="yellow"/>
          <w:lang w:eastAsia="zh-TW"/>
        </w:rPr>
        <w:t xml:space="preserve"> the</w:t>
      </w:r>
      <w:r w:rsidR="00002F63" w:rsidRPr="00D32F3B">
        <w:rPr>
          <w:bCs/>
          <w:color w:val="000000"/>
          <w:highlight w:val="yellow"/>
          <w:lang w:eastAsia="zh-TW"/>
        </w:rPr>
        <w:t xml:space="preserve"> auto microfluidics system</w:t>
      </w:r>
      <w:r w:rsidRPr="00D32F3B">
        <w:rPr>
          <w:bCs/>
          <w:color w:val="000000"/>
          <w:highlight w:val="yellow"/>
          <w:lang w:eastAsia="zh-TW"/>
        </w:rPr>
        <w:t xml:space="preserve"> </w:t>
      </w:r>
      <w:r w:rsidR="002830DD" w:rsidRPr="00D32F3B">
        <w:rPr>
          <w:bCs/>
          <w:color w:val="000000"/>
          <w:highlight w:val="yellow"/>
          <w:lang w:eastAsia="zh-TW"/>
        </w:rPr>
        <w:t xml:space="preserve">(see </w:t>
      </w:r>
      <w:r w:rsidR="002830DD" w:rsidRPr="00D32F3B">
        <w:rPr>
          <w:b/>
          <w:color w:val="000000"/>
          <w:highlight w:val="yellow"/>
          <w:lang w:eastAsia="zh-TW"/>
        </w:rPr>
        <w:t>Table of Materials</w:t>
      </w:r>
      <w:r w:rsidR="002830DD" w:rsidRPr="00D32F3B">
        <w:rPr>
          <w:bCs/>
          <w:color w:val="000000"/>
          <w:highlight w:val="yellow"/>
          <w:lang w:eastAsia="zh-TW"/>
        </w:rPr>
        <w:t xml:space="preserve">) </w:t>
      </w:r>
      <w:r w:rsidRPr="00D32F3B">
        <w:rPr>
          <w:bCs/>
          <w:color w:val="000000"/>
          <w:highlight w:val="yellow"/>
          <w:lang w:eastAsia="zh-TW"/>
        </w:rPr>
        <w:t xml:space="preserve">into </w:t>
      </w:r>
      <w:r w:rsidR="00DE1DA5" w:rsidRPr="00D32F3B">
        <w:rPr>
          <w:bCs/>
          <w:color w:val="000000"/>
          <w:highlight w:val="yellow"/>
          <w:lang w:eastAsia="zh-TW"/>
        </w:rPr>
        <w:t xml:space="preserve">the </w:t>
      </w:r>
      <w:r w:rsidRPr="00D32F3B">
        <w:rPr>
          <w:bCs/>
          <w:color w:val="000000"/>
          <w:highlight w:val="yellow"/>
          <w:lang w:eastAsia="zh-TW"/>
        </w:rPr>
        <w:t>wells and start acquisition</w:t>
      </w:r>
      <w:r w:rsidR="00A4578E" w:rsidRPr="00D32F3B">
        <w:rPr>
          <w:bCs/>
          <w:color w:val="000000"/>
          <w:highlight w:val="yellow"/>
          <w:lang w:eastAsia="zh-TW"/>
        </w:rPr>
        <w:t xml:space="preserve"> after</w:t>
      </w:r>
      <w:r w:rsidR="002B1DDD" w:rsidRPr="00D32F3B">
        <w:rPr>
          <w:bCs/>
          <w:color w:val="000000"/>
          <w:highlight w:val="yellow"/>
          <w:lang w:eastAsia="zh-TW"/>
        </w:rPr>
        <w:t xml:space="preserve"> the desired (typically</w:t>
      </w:r>
      <w:r w:rsidR="00A4578E" w:rsidRPr="00D32F3B">
        <w:rPr>
          <w:bCs/>
          <w:color w:val="000000"/>
          <w:highlight w:val="yellow"/>
          <w:lang w:eastAsia="zh-TW"/>
        </w:rPr>
        <w:t xml:space="preserve"> 15 min</w:t>
      </w:r>
      <w:r w:rsidR="002B1DDD" w:rsidRPr="00D32F3B">
        <w:rPr>
          <w:bCs/>
          <w:color w:val="000000"/>
          <w:highlight w:val="yellow"/>
          <w:lang w:eastAsia="zh-TW"/>
        </w:rPr>
        <w:t>)</w:t>
      </w:r>
      <w:r w:rsidR="00A4578E" w:rsidRPr="00D32F3B">
        <w:rPr>
          <w:bCs/>
          <w:color w:val="000000"/>
          <w:highlight w:val="yellow"/>
          <w:lang w:eastAsia="zh-TW"/>
        </w:rPr>
        <w:t xml:space="preserve"> incubation</w:t>
      </w:r>
      <w:r w:rsidR="002B1DDD" w:rsidRPr="00D32F3B">
        <w:rPr>
          <w:bCs/>
          <w:color w:val="000000"/>
          <w:highlight w:val="yellow"/>
          <w:lang w:eastAsia="zh-TW"/>
        </w:rPr>
        <w:t xml:space="preserve"> period</w:t>
      </w:r>
      <w:r w:rsidRPr="00D32F3B">
        <w:rPr>
          <w:bCs/>
          <w:color w:val="000000"/>
          <w:highlight w:val="yellow"/>
          <w:lang w:eastAsia="zh-TW"/>
        </w:rPr>
        <w:t>.</w:t>
      </w:r>
    </w:p>
    <w:p w14:paraId="47CD597C" w14:textId="77777777" w:rsidR="00F458D3" w:rsidRPr="00D32F3B" w:rsidRDefault="00F458D3" w:rsidP="00D32F3B">
      <w:pPr>
        <w:pStyle w:val="ListParagraph"/>
        <w:pBdr>
          <w:top w:val="nil"/>
          <w:left w:val="nil"/>
          <w:bottom w:val="nil"/>
          <w:right w:val="nil"/>
          <w:between w:val="nil"/>
        </w:pBdr>
        <w:ind w:left="0"/>
        <w:rPr>
          <w:bCs/>
          <w:color w:val="000000"/>
          <w:lang w:eastAsia="zh-TW"/>
        </w:rPr>
      </w:pPr>
    </w:p>
    <w:p w14:paraId="11631BA9" w14:textId="4B8C138A" w:rsidR="00F458D3" w:rsidRPr="00D32F3B" w:rsidRDefault="004947A3" w:rsidP="00D32F3B">
      <w:pPr>
        <w:pStyle w:val="ListParagraph"/>
        <w:numPr>
          <w:ilvl w:val="0"/>
          <w:numId w:val="22"/>
        </w:numPr>
        <w:pBdr>
          <w:top w:val="nil"/>
          <w:left w:val="nil"/>
          <w:bottom w:val="nil"/>
          <w:right w:val="nil"/>
          <w:between w:val="nil"/>
        </w:pBdr>
        <w:ind w:left="0" w:firstLine="0"/>
        <w:rPr>
          <w:b/>
          <w:color w:val="000000"/>
          <w:highlight w:val="yellow"/>
          <w:lang w:eastAsia="zh-TW"/>
        </w:rPr>
      </w:pPr>
      <w:r w:rsidRPr="00D32F3B">
        <w:rPr>
          <w:b/>
          <w:color w:val="000000"/>
          <w:highlight w:val="yellow"/>
          <w:lang w:eastAsia="zh-TW"/>
        </w:rPr>
        <w:t>Imag</w:t>
      </w:r>
      <w:r w:rsidR="00933DEF" w:rsidRPr="00D32F3B">
        <w:rPr>
          <w:b/>
          <w:color w:val="000000"/>
          <w:highlight w:val="yellow"/>
          <w:lang w:eastAsia="zh-TW"/>
        </w:rPr>
        <w:t>ing</w:t>
      </w:r>
      <w:r w:rsidRPr="00D32F3B">
        <w:rPr>
          <w:b/>
          <w:color w:val="000000"/>
          <w:highlight w:val="yellow"/>
          <w:lang w:eastAsia="zh-TW"/>
        </w:rPr>
        <w:t xml:space="preserve"> </w:t>
      </w:r>
      <w:r w:rsidR="00F458D3" w:rsidRPr="00D32F3B">
        <w:rPr>
          <w:b/>
          <w:color w:val="000000"/>
          <w:highlight w:val="yellow"/>
          <w:lang w:eastAsia="zh-TW"/>
        </w:rPr>
        <w:t>processing and</w:t>
      </w:r>
      <w:r w:rsidR="004F692C" w:rsidRPr="00D32F3B">
        <w:rPr>
          <w:b/>
          <w:color w:val="000000"/>
          <w:highlight w:val="yellow"/>
          <w:lang w:eastAsia="zh-TW"/>
        </w:rPr>
        <w:t xml:space="preserve"> </w:t>
      </w:r>
      <w:r w:rsidRPr="00D32F3B">
        <w:rPr>
          <w:b/>
          <w:color w:val="000000"/>
          <w:highlight w:val="yellow"/>
          <w:lang w:eastAsia="zh-TW"/>
        </w:rPr>
        <w:t>analy</w:t>
      </w:r>
      <w:r w:rsidR="00F458D3" w:rsidRPr="00D32F3B">
        <w:rPr>
          <w:b/>
          <w:color w:val="000000"/>
          <w:highlight w:val="yellow"/>
          <w:lang w:eastAsia="zh-TW"/>
        </w:rPr>
        <w:t>sis</w:t>
      </w:r>
      <w:r w:rsidRPr="00D32F3B">
        <w:rPr>
          <w:b/>
          <w:color w:val="000000"/>
          <w:highlight w:val="yellow"/>
          <w:lang w:eastAsia="zh-TW"/>
        </w:rPr>
        <w:t xml:space="preserve"> </w:t>
      </w:r>
    </w:p>
    <w:p w14:paraId="1C8A0B86" w14:textId="77777777" w:rsidR="00F6732C" w:rsidRPr="00D32F3B" w:rsidRDefault="00F6732C" w:rsidP="00D32F3B">
      <w:pPr>
        <w:pStyle w:val="ListParagraph"/>
        <w:pBdr>
          <w:top w:val="nil"/>
          <w:left w:val="nil"/>
          <w:bottom w:val="nil"/>
          <w:right w:val="nil"/>
          <w:between w:val="nil"/>
        </w:pBdr>
        <w:ind w:left="0"/>
        <w:rPr>
          <w:b/>
          <w:color w:val="000000"/>
          <w:lang w:eastAsia="zh-TW"/>
        </w:rPr>
      </w:pPr>
    </w:p>
    <w:p w14:paraId="26CD59F2" w14:textId="1BFC38A8" w:rsidR="00EA298B" w:rsidRPr="00D32F3B" w:rsidRDefault="00EA298B"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Isolate</w:t>
      </w:r>
      <w:r w:rsidR="002B1DDD" w:rsidRPr="00D32F3B">
        <w:rPr>
          <w:bCs/>
          <w:color w:val="000000"/>
          <w:highlight w:val="yellow"/>
          <w:lang w:eastAsia="zh-TW"/>
        </w:rPr>
        <w:t xml:space="preserve"> the</w:t>
      </w:r>
      <w:r w:rsidRPr="00D32F3B">
        <w:rPr>
          <w:bCs/>
          <w:color w:val="000000"/>
          <w:highlight w:val="yellow"/>
          <w:lang w:eastAsia="zh-TW"/>
        </w:rPr>
        <w:t xml:space="preserve"> signal area from </w:t>
      </w:r>
      <w:r w:rsidR="004B4161" w:rsidRPr="00D32F3B">
        <w:rPr>
          <w:bCs/>
          <w:color w:val="000000"/>
          <w:highlight w:val="yellow"/>
          <w:lang w:eastAsia="zh-TW"/>
        </w:rPr>
        <w:t xml:space="preserve">the </w:t>
      </w:r>
      <w:r w:rsidRPr="00D32F3B">
        <w:rPr>
          <w:bCs/>
          <w:color w:val="000000"/>
          <w:highlight w:val="yellow"/>
          <w:lang w:eastAsia="zh-TW"/>
        </w:rPr>
        <w:t xml:space="preserve">background by detecting the feature of </w:t>
      </w:r>
      <w:r w:rsidR="004B4161" w:rsidRPr="00D32F3B">
        <w:rPr>
          <w:bCs/>
          <w:color w:val="000000"/>
          <w:highlight w:val="yellow"/>
          <w:lang w:eastAsia="zh-TW"/>
        </w:rPr>
        <w:t xml:space="preserve">the </w:t>
      </w:r>
      <w:r w:rsidRPr="00D32F3B">
        <w:rPr>
          <w:bCs/>
          <w:color w:val="000000"/>
          <w:highlight w:val="yellow"/>
          <w:lang w:eastAsia="zh-TW"/>
        </w:rPr>
        <w:t xml:space="preserve">pulse over </w:t>
      </w:r>
      <w:r w:rsidRPr="00D32F3B">
        <w:rPr>
          <w:bCs/>
          <w:color w:val="000000"/>
          <w:highlight w:val="yellow"/>
          <w:lang w:eastAsia="zh-TW"/>
        </w:rPr>
        <w:lastRenderedPageBreak/>
        <w:t xml:space="preserve">time-revolution automatically with </w:t>
      </w:r>
      <w:r w:rsidR="002B1DDD" w:rsidRPr="00D32F3B">
        <w:rPr>
          <w:bCs/>
          <w:color w:val="000000"/>
          <w:highlight w:val="yellow"/>
          <w:lang w:eastAsia="zh-TW"/>
        </w:rPr>
        <w:t xml:space="preserve">the </w:t>
      </w:r>
      <w:r w:rsidRPr="00D32F3B">
        <w:rPr>
          <w:bCs/>
          <w:color w:val="000000"/>
          <w:highlight w:val="yellow"/>
          <w:lang w:eastAsia="zh-TW"/>
        </w:rPr>
        <w:t>software.</w:t>
      </w:r>
    </w:p>
    <w:p w14:paraId="668E80AF" w14:textId="77777777" w:rsidR="004826FE" w:rsidRPr="00D32F3B" w:rsidRDefault="004826FE" w:rsidP="00D32F3B">
      <w:pPr>
        <w:pStyle w:val="ListParagraph"/>
        <w:pBdr>
          <w:top w:val="nil"/>
          <w:left w:val="nil"/>
          <w:bottom w:val="nil"/>
          <w:right w:val="nil"/>
          <w:between w:val="nil"/>
        </w:pBdr>
        <w:ind w:left="0"/>
        <w:rPr>
          <w:bCs/>
          <w:color w:val="000000"/>
          <w:lang w:eastAsia="zh-TW"/>
        </w:rPr>
      </w:pPr>
    </w:p>
    <w:p w14:paraId="793898C3" w14:textId="1EF1F089" w:rsidR="004947A3" w:rsidRPr="00D32F3B" w:rsidRDefault="0040464F" w:rsidP="00D32F3B">
      <w:pPr>
        <w:pStyle w:val="ListParagraph"/>
        <w:numPr>
          <w:ilvl w:val="1"/>
          <w:numId w:val="22"/>
        </w:numPr>
        <w:pBdr>
          <w:top w:val="nil"/>
          <w:left w:val="nil"/>
          <w:bottom w:val="nil"/>
          <w:right w:val="nil"/>
          <w:between w:val="nil"/>
        </w:pBdr>
        <w:ind w:left="0" w:firstLine="0"/>
        <w:rPr>
          <w:bCs/>
          <w:color w:val="000000"/>
          <w:highlight w:val="yellow"/>
          <w:lang w:eastAsia="zh-TW"/>
        </w:rPr>
      </w:pPr>
      <w:r w:rsidRPr="00D32F3B">
        <w:rPr>
          <w:bCs/>
          <w:color w:val="000000"/>
          <w:highlight w:val="yellow"/>
          <w:lang w:eastAsia="zh-TW"/>
        </w:rPr>
        <w:t xml:space="preserve">Use the </w:t>
      </w:r>
      <w:r w:rsidR="0035444B" w:rsidRPr="00D32F3B">
        <w:rPr>
          <w:bCs/>
          <w:color w:val="000000"/>
          <w:highlight w:val="yellow"/>
          <w:lang w:eastAsia="zh-TW"/>
        </w:rPr>
        <w:t>C</w:t>
      </w:r>
      <w:r w:rsidR="004947A3" w:rsidRPr="00D32F3B">
        <w:rPr>
          <w:bCs/>
          <w:color w:val="000000"/>
          <w:highlight w:val="yellow"/>
          <w:lang w:eastAsia="zh-TW"/>
        </w:rPr>
        <w:t>alcium peak analysis softwa</w:t>
      </w:r>
      <w:r w:rsidR="00933DEF" w:rsidRPr="00D32F3B">
        <w:rPr>
          <w:bCs/>
          <w:color w:val="000000"/>
          <w:highlight w:val="yellow"/>
          <w:lang w:eastAsia="zh-TW"/>
        </w:rPr>
        <w:t>re</w:t>
      </w:r>
      <w:r w:rsidR="00FE4C12" w:rsidRPr="00D32F3B">
        <w:rPr>
          <w:bCs/>
          <w:color w:val="000000"/>
          <w:highlight w:val="yellow"/>
          <w:lang w:eastAsia="zh-TW"/>
        </w:rPr>
        <w:t xml:space="preserve"> </w:t>
      </w:r>
      <w:r w:rsidR="00F9710A" w:rsidRPr="00D32F3B">
        <w:rPr>
          <w:bCs/>
          <w:color w:val="000000"/>
          <w:highlight w:val="yellow"/>
          <w:lang w:eastAsia="zh-TW"/>
        </w:rPr>
        <w:t xml:space="preserve">(see </w:t>
      </w:r>
      <w:r w:rsidR="00F9710A" w:rsidRPr="00D32F3B">
        <w:rPr>
          <w:b/>
          <w:color w:val="000000"/>
          <w:highlight w:val="yellow"/>
          <w:lang w:eastAsia="zh-TW"/>
        </w:rPr>
        <w:t>Table of Materials</w:t>
      </w:r>
      <w:r w:rsidR="00F9710A" w:rsidRPr="00D32F3B">
        <w:rPr>
          <w:bCs/>
          <w:color w:val="000000"/>
          <w:highlight w:val="yellow"/>
          <w:lang w:eastAsia="zh-TW"/>
        </w:rPr>
        <w:t xml:space="preserve">) </w:t>
      </w:r>
      <w:r w:rsidR="0035444B" w:rsidRPr="00D32F3B">
        <w:rPr>
          <w:bCs/>
          <w:color w:val="000000"/>
          <w:highlight w:val="yellow"/>
          <w:lang w:eastAsia="zh-TW"/>
        </w:rPr>
        <w:t xml:space="preserve">to </w:t>
      </w:r>
      <w:bookmarkStart w:id="9" w:name="_Hlk77783616"/>
      <w:r w:rsidR="0035444B" w:rsidRPr="00D32F3B">
        <w:rPr>
          <w:bCs/>
          <w:color w:val="000000"/>
          <w:highlight w:val="yellow"/>
          <w:lang w:eastAsia="zh-TW"/>
        </w:rPr>
        <w:t xml:space="preserve">analyze </w:t>
      </w:r>
      <w:r w:rsidR="000B6A42" w:rsidRPr="00D32F3B">
        <w:rPr>
          <w:bCs/>
          <w:color w:val="000000"/>
          <w:highlight w:val="yellow"/>
          <w:lang w:eastAsia="zh-TW"/>
        </w:rPr>
        <w:t>Beating f</w:t>
      </w:r>
      <w:r w:rsidR="00933DEF" w:rsidRPr="00D32F3B">
        <w:rPr>
          <w:bCs/>
          <w:color w:val="000000"/>
          <w:highlight w:val="yellow"/>
          <w:lang w:eastAsia="zh-TW"/>
        </w:rPr>
        <w:t xml:space="preserve">requency (BPM), </w:t>
      </w:r>
      <w:r w:rsidR="0035444B" w:rsidRPr="00D32F3B">
        <w:rPr>
          <w:bCs/>
          <w:color w:val="000000"/>
          <w:highlight w:val="yellow"/>
          <w:lang w:eastAsia="zh-TW"/>
        </w:rPr>
        <w:t>Peak signal (Amplitude), Calcium transient duration 50% (CTD50), Calcium transient duration 90% (CTD90),</w:t>
      </w:r>
      <w:r w:rsidR="00933DEF" w:rsidRPr="00D32F3B">
        <w:rPr>
          <w:bCs/>
          <w:color w:val="000000"/>
          <w:highlight w:val="yellow"/>
          <w:lang w:eastAsia="zh-TW"/>
        </w:rPr>
        <w:t xml:space="preserve"> </w:t>
      </w:r>
      <w:r w:rsidR="00933DEF" w:rsidRPr="00D32F3B">
        <w:rPr>
          <w:highlight w:val="yellow"/>
        </w:rPr>
        <w:t>rise time</w:t>
      </w:r>
      <w:r w:rsidR="00F9710A" w:rsidRPr="00D32F3B">
        <w:rPr>
          <w:highlight w:val="yellow"/>
        </w:rPr>
        <w:t>,</w:t>
      </w:r>
      <w:r w:rsidR="00933DEF" w:rsidRPr="00D32F3B">
        <w:rPr>
          <w:highlight w:val="yellow"/>
        </w:rPr>
        <w:t xml:space="preserve"> and decay time</w:t>
      </w:r>
      <w:r w:rsidR="002B1DDD" w:rsidRPr="00D32F3B">
        <w:rPr>
          <w:highlight w:val="yellow"/>
        </w:rPr>
        <w:t xml:space="preserve"> (</w:t>
      </w:r>
      <w:r w:rsidR="002B1DDD" w:rsidRPr="00D32F3B">
        <w:rPr>
          <w:b/>
          <w:bCs/>
          <w:highlight w:val="yellow"/>
        </w:rPr>
        <w:t>Figure 1C</w:t>
      </w:r>
      <w:r w:rsidR="002B1DDD" w:rsidRPr="00D32F3B">
        <w:rPr>
          <w:highlight w:val="yellow"/>
        </w:rPr>
        <w:t>)</w:t>
      </w:r>
      <w:r w:rsidR="00F9710A" w:rsidRPr="00D32F3B">
        <w:rPr>
          <w:highlight w:val="yellow"/>
        </w:rPr>
        <w:t>.</w:t>
      </w:r>
    </w:p>
    <w:p w14:paraId="73D11E4E" w14:textId="77777777" w:rsidR="002B1DDD" w:rsidRPr="00D32F3B" w:rsidRDefault="002B1DDD" w:rsidP="00D32F3B">
      <w:pPr>
        <w:pStyle w:val="ListParagraph"/>
        <w:pBdr>
          <w:top w:val="nil"/>
          <w:left w:val="nil"/>
          <w:bottom w:val="nil"/>
          <w:right w:val="nil"/>
          <w:between w:val="nil"/>
        </w:pBdr>
        <w:ind w:left="0"/>
        <w:rPr>
          <w:bCs/>
          <w:color w:val="000000"/>
          <w:lang w:eastAsia="zh-TW"/>
        </w:rPr>
      </w:pPr>
    </w:p>
    <w:p w14:paraId="5391B18E" w14:textId="2952D0EF" w:rsidR="00242883" w:rsidRPr="00D32F3B" w:rsidRDefault="00E41C2F" w:rsidP="00D32F3B">
      <w:pPr>
        <w:pStyle w:val="ListParagraph"/>
        <w:pBdr>
          <w:top w:val="nil"/>
          <w:left w:val="nil"/>
          <w:bottom w:val="nil"/>
          <w:right w:val="nil"/>
          <w:between w:val="nil"/>
        </w:pBdr>
        <w:ind w:left="0"/>
        <w:rPr>
          <w:lang w:eastAsia="zh-TW"/>
        </w:rPr>
      </w:pPr>
      <w:r w:rsidRPr="00D32F3B">
        <w:t xml:space="preserve">NOTE: </w:t>
      </w:r>
      <w:r w:rsidR="00B66BF8" w:rsidRPr="00D32F3B">
        <w:t xml:space="preserve">In </w:t>
      </w:r>
      <w:r w:rsidR="002B1DDD" w:rsidRPr="00D32F3B">
        <w:t>these</w:t>
      </w:r>
      <w:r w:rsidR="00B66BF8" w:rsidRPr="00D32F3B">
        <w:t xml:space="preserve"> setting</w:t>
      </w:r>
      <w:r w:rsidR="002B1DDD" w:rsidRPr="00D32F3B">
        <w:t>s</w:t>
      </w:r>
      <w:r w:rsidR="00B66BF8" w:rsidRPr="00D32F3B">
        <w:t xml:space="preserve">, </w:t>
      </w:r>
      <w:r w:rsidR="00B66BF8" w:rsidRPr="00D32F3B">
        <w:rPr>
          <w:lang w:eastAsia="zh-TW"/>
        </w:rPr>
        <w:t xml:space="preserve">photobleaching was </w:t>
      </w:r>
      <w:r w:rsidR="002B1DDD" w:rsidRPr="00D32F3B">
        <w:rPr>
          <w:lang w:eastAsia="zh-TW"/>
        </w:rPr>
        <w:t>apparent over the</w:t>
      </w:r>
      <w:r w:rsidR="00B66BF8" w:rsidRPr="00D32F3B">
        <w:rPr>
          <w:lang w:eastAsia="zh-TW"/>
        </w:rPr>
        <w:t xml:space="preserve"> first 10 s</w:t>
      </w:r>
      <w:r w:rsidR="00BE2437" w:rsidRPr="00D32F3B">
        <w:rPr>
          <w:lang w:eastAsia="zh-TW"/>
        </w:rPr>
        <w:t>,</w:t>
      </w:r>
      <w:r w:rsidR="00B66BF8" w:rsidRPr="00D32F3B">
        <w:rPr>
          <w:lang w:eastAsia="zh-TW"/>
        </w:rPr>
        <w:t xml:space="preserve"> and </w:t>
      </w:r>
      <w:r w:rsidR="00BE2437" w:rsidRPr="00D32F3B">
        <w:rPr>
          <w:lang w:eastAsia="zh-TW"/>
        </w:rPr>
        <w:t xml:space="preserve">the </w:t>
      </w:r>
      <w:r w:rsidR="00B66BF8" w:rsidRPr="00D32F3B">
        <w:rPr>
          <w:lang w:eastAsia="zh-TW"/>
        </w:rPr>
        <w:t xml:space="preserve">signals </w:t>
      </w:r>
      <w:r w:rsidR="00BE2437" w:rsidRPr="00D32F3B">
        <w:rPr>
          <w:lang w:eastAsia="zh-TW"/>
        </w:rPr>
        <w:t xml:space="preserve">are </w:t>
      </w:r>
      <w:r w:rsidR="002B1DDD" w:rsidRPr="00D32F3B">
        <w:rPr>
          <w:lang w:eastAsia="zh-TW"/>
        </w:rPr>
        <w:t xml:space="preserve">stabilized </w:t>
      </w:r>
      <w:r w:rsidR="00B66BF8" w:rsidRPr="00D32F3B">
        <w:rPr>
          <w:lang w:eastAsia="zh-TW"/>
        </w:rPr>
        <w:t>after that. Thus,</w:t>
      </w:r>
      <w:r w:rsidR="002B1DDD" w:rsidRPr="00D32F3B">
        <w:rPr>
          <w:lang w:eastAsia="zh-TW"/>
        </w:rPr>
        <w:t xml:space="preserve"> the</w:t>
      </w:r>
      <w:r w:rsidR="00B66BF8" w:rsidRPr="00D32F3B">
        <w:rPr>
          <w:lang w:eastAsia="zh-TW"/>
        </w:rPr>
        <w:t xml:space="preserve"> calcium peak </w:t>
      </w:r>
      <w:r w:rsidR="002B1DDD" w:rsidRPr="00D32F3B">
        <w:rPr>
          <w:lang w:eastAsia="zh-TW"/>
        </w:rPr>
        <w:t>was</w:t>
      </w:r>
      <w:r w:rsidR="00B66BF8" w:rsidRPr="00D32F3B">
        <w:rPr>
          <w:lang w:eastAsia="zh-TW"/>
        </w:rPr>
        <w:t xml:space="preserve"> analyzed from 11</w:t>
      </w:r>
      <w:r w:rsidR="00BE2437" w:rsidRPr="00D32F3B">
        <w:rPr>
          <w:lang w:eastAsia="zh-TW"/>
        </w:rPr>
        <w:t>-</w:t>
      </w:r>
      <w:r w:rsidR="00B66BF8" w:rsidRPr="00D32F3B">
        <w:rPr>
          <w:lang w:eastAsia="zh-TW"/>
        </w:rPr>
        <w:t>30 s.</w:t>
      </w:r>
      <w:r w:rsidR="002D6D03" w:rsidRPr="00D32F3B">
        <w:rPr>
          <w:lang w:eastAsia="zh-TW"/>
        </w:rPr>
        <w:t xml:space="preserve"> </w:t>
      </w:r>
      <w:r w:rsidR="00242883" w:rsidRPr="00D32F3B">
        <w:rPr>
          <w:lang w:eastAsia="zh-TW"/>
        </w:rPr>
        <w:t>In three</w:t>
      </w:r>
      <w:r w:rsidR="002D6D03" w:rsidRPr="00D32F3B">
        <w:rPr>
          <w:lang w:eastAsia="zh-TW"/>
        </w:rPr>
        <w:t>-</w:t>
      </w:r>
      <w:r w:rsidR="00242883" w:rsidRPr="00D32F3B">
        <w:rPr>
          <w:lang w:eastAsia="zh-TW"/>
        </w:rPr>
        <w:t>channel recording</w:t>
      </w:r>
      <w:r w:rsidR="002B1DDD" w:rsidRPr="00D32F3B">
        <w:rPr>
          <w:lang w:eastAsia="zh-TW"/>
        </w:rPr>
        <w:t>s</w:t>
      </w:r>
      <w:r w:rsidR="00242883" w:rsidRPr="00D32F3B">
        <w:rPr>
          <w:lang w:eastAsia="zh-TW"/>
        </w:rPr>
        <w:t xml:space="preserve"> (</w:t>
      </w:r>
      <w:r w:rsidR="00242883" w:rsidRPr="00D32F3B">
        <w:rPr>
          <w:b/>
          <w:bCs/>
          <w:lang w:eastAsia="zh-TW"/>
        </w:rPr>
        <w:t xml:space="preserve">Figure </w:t>
      </w:r>
      <w:r w:rsidR="000236B7" w:rsidRPr="00D32F3B">
        <w:rPr>
          <w:b/>
          <w:bCs/>
          <w:lang w:eastAsia="zh-TW"/>
        </w:rPr>
        <w:t>4</w:t>
      </w:r>
      <w:r w:rsidR="00242883" w:rsidRPr="00D32F3B">
        <w:rPr>
          <w:lang w:eastAsia="zh-TW"/>
        </w:rPr>
        <w:t xml:space="preserve">), </w:t>
      </w:r>
      <w:r w:rsidR="002B1DDD" w:rsidRPr="00D32F3B">
        <w:rPr>
          <w:lang w:eastAsia="zh-TW"/>
        </w:rPr>
        <w:t>the c</w:t>
      </w:r>
      <w:r w:rsidR="00242883" w:rsidRPr="00D32F3B">
        <w:rPr>
          <w:lang w:eastAsia="zh-TW"/>
        </w:rPr>
        <w:t>ell contour is bordered manually for measuring intensity change.</w:t>
      </w:r>
    </w:p>
    <w:bookmarkEnd w:id="9"/>
    <w:p w14:paraId="18E856DE" w14:textId="77777777" w:rsidR="004331DB" w:rsidRPr="00D32F3B" w:rsidRDefault="004331DB" w:rsidP="00D32F3B">
      <w:pPr>
        <w:pBdr>
          <w:top w:val="nil"/>
          <w:left w:val="nil"/>
          <w:bottom w:val="nil"/>
          <w:right w:val="nil"/>
          <w:between w:val="nil"/>
        </w:pBdr>
        <w:rPr>
          <w:b/>
          <w:color w:val="000000"/>
        </w:rPr>
      </w:pPr>
    </w:p>
    <w:p w14:paraId="08AF3300" w14:textId="485F4701" w:rsidR="006E4797" w:rsidRPr="00D32F3B" w:rsidRDefault="00551D82" w:rsidP="00D32F3B">
      <w:pPr>
        <w:pBdr>
          <w:top w:val="nil"/>
          <w:left w:val="nil"/>
          <w:bottom w:val="nil"/>
          <w:right w:val="nil"/>
          <w:between w:val="nil"/>
        </w:pBdr>
        <w:rPr>
          <w:color w:val="808080"/>
        </w:rPr>
      </w:pPr>
      <w:r w:rsidRPr="00D32F3B">
        <w:rPr>
          <w:b/>
          <w:color w:val="000000"/>
        </w:rPr>
        <w:t xml:space="preserve">REPRESENTATIVE RESULTS: </w:t>
      </w:r>
    </w:p>
    <w:p w14:paraId="1322B69A" w14:textId="4CC63772" w:rsidR="0038765F" w:rsidRPr="00D32F3B" w:rsidRDefault="00B66BF8" w:rsidP="00D32F3B">
      <w:pPr>
        <w:rPr>
          <w:b/>
          <w:bCs/>
        </w:rPr>
      </w:pPr>
      <w:r w:rsidRPr="00D32F3B">
        <w:t>The observation of spontaneous calcium oscillation in mNG-GECO</w:t>
      </w:r>
      <w:hyperlink w:anchor="_ENREF_10" w:tooltip="Zarowny, 2020 #9" w:history="1">
        <w:r w:rsidR="00861AD7" w:rsidRPr="00D32F3B">
          <w:fldChar w:fldCharType="begin"/>
        </w:r>
        <w:r w:rsidR="00861AD7" w:rsidRPr="00D32F3B">
          <w:instrText xml:space="preserve"> ADDIN EN.CITE &lt;EndNote&gt;&lt;Cite&gt;&lt;Author&gt;Zarowny&lt;/Author&gt;&lt;Year&gt;2020&lt;/Year&gt;&lt;RecNum&gt;9&lt;/RecNum&gt;&lt;DisplayText&gt;&lt;style face="superscript"&gt;10&lt;/style&gt;&lt;/DisplayText&gt;&lt;record&gt;&lt;rec-number&gt;9&lt;/rec-number&gt;&lt;foreign-keys&gt;&lt;key app="EN" db-id="v2xw5p92zv5fs8earetp9zet929tdsss0p9p"&gt;9&lt;/key&gt;&lt;/foreign-keys&gt;&lt;ref-type name="Journal Article"&gt;17&lt;/ref-type&gt;&lt;contributors&gt;&lt;authors&gt;&lt;author&gt;Zarowny, Landon&lt;/author&gt;&lt;author&gt;Aggarwal, Abhi&lt;/author&gt;&lt;author&gt;Rutten, Virginia M. S.&lt;/author&gt;&lt;author&gt;Kolb, Ilya&lt;/author&gt;&lt;author&gt;Patel, Ronak&lt;/author&gt;&lt;author&gt;Huang, Hsin-Yi&lt;/author&gt;&lt;author&gt;Chang, Yu-Fen&lt;/author&gt;&lt;author&gt;Phan, Tiffany&lt;/author&gt;&lt;author&gt;Kanyo, Richard&lt;/author&gt;&lt;author&gt;Ahrens, Misha B.&lt;/author&gt;&lt;author&gt;Allison, W. Ted&lt;/author&gt;&lt;author&gt;Podgorski, Kaspar&lt;/author&gt;&lt;author&gt;Campbell, Robert E.&lt;/author&gt;&lt;/authors&gt;&lt;/contributors&gt;&lt;titles&gt;&lt;title&gt;Bright and High-Performance Genetically Encoded Ca2+ Indicator Based on mNeonGreen Fluorescent Protein&lt;/title&gt;&lt;secondary-title&gt;ACS Sensors&lt;/secondary-title&gt;&lt;/titles&gt;&lt;pages&gt;1959-1968&lt;/pages&gt;&lt;volume&gt;5&lt;/volume&gt;&lt;number&gt;7&lt;/number&gt;&lt;dates&gt;&lt;year&gt;2020&lt;/year&gt;&lt;pub-dates&gt;&lt;date&gt;2020/07/24&lt;/date&gt;&lt;/pub-dates&gt;&lt;/dates&gt;&lt;publisher&gt;American Chemical Society&lt;/publisher&gt;&lt;urls&gt;&lt;related-urls&gt;&lt;url&gt;https://doi.org/10.1021/acssensors.0c00279&lt;/url&gt;&lt;/related-urls&gt;&lt;/urls&gt;&lt;electronic-resource-num&gt;10.1021/acssensors.0c00279&lt;/electronic-resource-num&gt;&lt;/record&gt;&lt;/Cite&gt;&lt;/EndNote&gt;</w:instrText>
        </w:r>
        <w:r w:rsidR="00861AD7" w:rsidRPr="00D32F3B">
          <w:fldChar w:fldCharType="separate"/>
        </w:r>
        <w:r w:rsidR="00861AD7" w:rsidRPr="00D32F3B">
          <w:rPr>
            <w:noProof/>
            <w:vertAlign w:val="superscript"/>
          </w:rPr>
          <w:t>10</w:t>
        </w:r>
        <w:r w:rsidR="00861AD7" w:rsidRPr="00D32F3B">
          <w:fldChar w:fldCharType="end"/>
        </w:r>
      </w:hyperlink>
      <w:r w:rsidRPr="00D32F3B">
        <w:t xml:space="preserve"> expressed</w:t>
      </w:r>
      <w:r w:rsidR="00A56FD4" w:rsidRPr="00D32F3B">
        <w:t xml:space="preserve"> by</w:t>
      </w:r>
      <w:r w:rsidRPr="00D32F3B">
        <w:t xml:space="preserve"> iPSC</w:t>
      </w:r>
      <w:r w:rsidR="0054039A" w:rsidRPr="00D32F3B">
        <w:t>-</w:t>
      </w:r>
      <w:r w:rsidRPr="00D32F3B">
        <w:t>derived cardiomyocyte</w:t>
      </w:r>
      <w:r w:rsidR="0054039A" w:rsidRPr="00D32F3B">
        <w:t>s</w:t>
      </w:r>
      <w:r w:rsidRPr="00D32F3B">
        <w:t xml:space="preserve"> (iPSC-CMs) with or without drug treatments </w:t>
      </w:r>
      <w:r w:rsidR="00A56FD4" w:rsidRPr="00D32F3B">
        <w:t>is</w:t>
      </w:r>
      <w:r w:rsidRPr="00D32F3B">
        <w:t xml:space="preserve"> demonstrated in </w:t>
      </w:r>
      <w:r w:rsidRPr="00D32F3B">
        <w:rPr>
          <w:b/>
          <w:bCs/>
        </w:rPr>
        <w:t>Figure 1</w:t>
      </w:r>
      <w:r w:rsidR="00A409E7" w:rsidRPr="00D32F3B">
        <w:rPr>
          <w:b/>
          <w:bCs/>
        </w:rPr>
        <w:t xml:space="preserve"> </w:t>
      </w:r>
      <w:r w:rsidR="00A409E7" w:rsidRPr="00D32F3B">
        <w:t xml:space="preserve">and </w:t>
      </w:r>
      <w:r w:rsidR="00A409E7" w:rsidRPr="00D32F3B">
        <w:rPr>
          <w:b/>
          <w:bCs/>
        </w:rPr>
        <w:t>Animated Video 1.</w:t>
      </w:r>
      <w:r w:rsidRPr="00D32F3B">
        <w:t xml:space="preserve"> Kinetic traces obtained using mNG-GECO show that small molecular ion channel inhibitors, verapamil, dofetilide</w:t>
      </w:r>
      <w:r w:rsidR="0050052D" w:rsidRPr="00D32F3B">
        <w:t>,</w:t>
      </w:r>
      <w:r w:rsidRPr="00D32F3B">
        <w:t xml:space="preserve"> and E4031, affected calcium transient</w:t>
      </w:r>
      <w:r w:rsidRPr="00D32F3B">
        <w:rPr>
          <w:lang w:eastAsia="zh-TW"/>
        </w:rPr>
        <w:t>s</w:t>
      </w:r>
      <w:r w:rsidRPr="00D32F3B">
        <w:t xml:space="preserve"> (</w:t>
      </w:r>
      <w:r w:rsidRPr="00D32F3B">
        <w:rPr>
          <w:b/>
          <w:bCs/>
        </w:rPr>
        <w:t>Figure 1B</w:t>
      </w:r>
      <w:r w:rsidRPr="00D32F3B">
        <w:t xml:space="preserve">) as expected. The typical calcium transient shown in </w:t>
      </w:r>
      <w:r w:rsidRPr="00D32F3B">
        <w:rPr>
          <w:b/>
          <w:bCs/>
        </w:rPr>
        <w:t>Figure 1C</w:t>
      </w:r>
      <w:r w:rsidRPr="00D32F3B">
        <w:t xml:space="preserve"> can be analyzed by Calcium peak analysis software to derive </w:t>
      </w:r>
      <w:r w:rsidRPr="00D32F3B">
        <w:rPr>
          <w:bCs/>
          <w:color w:val="000000"/>
          <w:lang w:eastAsia="zh-TW"/>
        </w:rPr>
        <w:t xml:space="preserve">Peak signal (Amplitude), Calcium transient duration 50% (CTD50), Calcium transient duration 90% (CTD90), </w:t>
      </w:r>
      <w:r w:rsidRPr="00D32F3B">
        <w:t>rise time</w:t>
      </w:r>
      <w:r w:rsidR="0050052D" w:rsidRPr="00D32F3B">
        <w:t>,</w:t>
      </w:r>
      <w:r w:rsidRPr="00D32F3B">
        <w:t xml:space="preserve"> and decay time. Verapamil, an L-type calcium blocker</w:t>
      </w:r>
      <w:hyperlink w:anchor="_ENREF_17" w:tooltip="Leonard, 1982 #67" w:history="1">
        <w:r w:rsidR="00861AD7" w:rsidRPr="00D32F3B">
          <w:fldChar w:fldCharType="begin"/>
        </w:r>
        <w:r w:rsidR="00861AD7" w:rsidRPr="00D32F3B">
          <w:instrText xml:space="preserve"> ADDIN EN.CITE &lt;EndNote&gt;&lt;Cite&gt;&lt;Author&gt;Leonard&lt;/Author&gt;&lt;Year&gt;1982&lt;/Year&gt;&lt;RecNum&gt;67&lt;/RecNum&gt;&lt;DisplayText&gt;&lt;style face="superscript"&gt;17&lt;/style&gt;&lt;/DisplayText&gt;&lt;record&gt;&lt;rec-number&gt;67&lt;/rec-number&gt;&lt;foreign-keys&gt;&lt;key app="EN" db-id="v2xw5p92zv5fs8earetp9zet929tdsss0p9p"&gt;67&lt;/key&gt;&lt;/foreign-keys&gt;&lt;ref-type name="Journal Article"&gt;17&lt;/ref-type&gt;&lt;contributors&gt;&lt;authors&gt;&lt;author&gt;Leonard, R. G.&lt;/author&gt;&lt;author&gt;Talbert, R. L.&lt;/author&gt;&lt;/authors&gt;&lt;/contributors&gt;&lt;titles&gt;&lt;title&gt;Calcium-channel blocking agents&lt;/title&gt;&lt;secondary-title&gt;Clin Pharm&lt;/secondary-title&gt;&lt;alt-title&gt;Clinical pharmacy&lt;/alt-title&gt;&lt;/titles&gt;&lt;periodical&gt;&lt;full-title&gt;Clinical Pharmacy&lt;/full-title&gt;&lt;abbr-1&gt;Clin. Pharm.&lt;/abbr-1&gt;&lt;abbr-2&gt;Clin Pharm&lt;/abbr-2&gt;&lt;/periodical&gt;&lt;alt-periodical&gt;&lt;full-title&gt;Clinical Pharmacy&lt;/full-title&gt;&lt;abbr-1&gt;Clin. Pharm.&lt;/abbr-1&gt;&lt;abbr-2&gt;Clin Pharm&lt;/abbr-2&gt;&lt;/alt-periodical&gt;&lt;pages&gt;17-33&lt;/pages&gt;&lt;volume&gt;1&lt;/volume&gt;&lt;number&gt;1&lt;/number&gt;&lt;edition&gt;1982/01/01&lt;/edition&gt;&lt;keywords&gt;&lt;keyword&gt;Adolescent&lt;/keyword&gt;&lt;keyword&gt;Benzazepines/*pharmacology&lt;/keyword&gt;&lt;keyword&gt;Calcium/physiology&lt;/keyword&gt;&lt;keyword&gt;Calcium Channel Blockers/*pharmacology&lt;/keyword&gt;&lt;keyword&gt;Child&lt;/keyword&gt;&lt;keyword&gt;Child, Preschool&lt;/keyword&gt;&lt;keyword&gt;Clinical Trials as Topic&lt;/keyword&gt;&lt;keyword&gt;Diltiazem/adverse effects/metabolism/*pharmacology/therapeutic use&lt;/keyword&gt;&lt;keyword&gt;Double-Blind Method&lt;/keyword&gt;&lt;keyword&gt;Heart/*drug effects&lt;/keyword&gt;&lt;keyword&gt;Heart Diseases/*drug therapy&lt;/keyword&gt;&lt;keyword&gt;Humans&lt;/keyword&gt;&lt;keyword&gt;Hypertension/drug therapy&lt;/keyword&gt;&lt;keyword&gt;Infant&lt;/keyword&gt;&lt;keyword&gt;Myocardial Contraction/drug effects&lt;/keyword&gt;&lt;keyword&gt;Nifedipine/adverse effects/metabolism/*pharmacology/therapeutic use&lt;/keyword&gt;&lt;keyword&gt;Pyridines/*pharmacology&lt;/keyword&gt;&lt;keyword&gt;Verapamil/adverse effects/metabolism/*pharmacology/therapeutic use&lt;/keyword&gt;&lt;/keywords&gt;&lt;dates&gt;&lt;year&gt;1982&lt;/year&gt;&lt;pub-dates&gt;&lt;date&gt;Jan-Feb&lt;/date&gt;&lt;/pub-dates&gt;&lt;/dates&gt;&lt;isbn&gt;0278-2677 (Print)&amp;#xD;0278-2677&lt;/isbn&gt;&lt;accession-num&gt;6764159&lt;/accession-num&gt;&lt;urls&gt;&lt;/urls&gt;&lt;remote-database-provider&gt;Nlm&lt;/remote-database-provider&gt;&lt;language&gt;eng&lt;/language&gt;&lt;/record&gt;&lt;/Cite&gt;&lt;/EndNote&gt;</w:instrText>
        </w:r>
        <w:r w:rsidR="00861AD7" w:rsidRPr="00D32F3B">
          <w:fldChar w:fldCharType="separate"/>
        </w:r>
        <w:r w:rsidR="00861AD7" w:rsidRPr="00D32F3B">
          <w:rPr>
            <w:noProof/>
            <w:vertAlign w:val="superscript"/>
          </w:rPr>
          <w:t>17</w:t>
        </w:r>
        <w:r w:rsidR="00861AD7" w:rsidRPr="00D32F3B">
          <w:fldChar w:fldCharType="end"/>
        </w:r>
      </w:hyperlink>
      <w:r w:rsidR="00605C9D" w:rsidRPr="00D32F3B">
        <w:t>,</w:t>
      </w:r>
      <w:r w:rsidRPr="00D32F3B">
        <w:t xml:space="preserve"> completely</w:t>
      </w:r>
      <w:r w:rsidRPr="00D32F3B">
        <w:rPr>
          <w:lang w:eastAsia="zh-TW"/>
        </w:rPr>
        <w:t xml:space="preserve"> inhibit</w:t>
      </w:r>
      <w:r w:rsidR="00CC027D" w:rsidRPr="00D32F3B">
        <w:rPr>
          <w:lang w:eastAsia="zh-TW"/>
        </w:rPr>
        <w:t>s</w:t>
      </w:r>
      <w:r w:rsidRPr="00D32F3B">
        <w:rPr>
          <w:lang w:eastAsia="zh-TW"/>
        </w:rPr>
        <w:t xml:space="preserve"> the calcium influx in the cells as expected (</w:t>
      </w:r>
      <w:r w:rsidRPr="00D32F3B">
        <w:rPr>
          <w:b/>
          <w:bCs/>
          <w:lang w:eastAsia="zh-TW"/>
        </w:rPr>
        <w:t>Figure 1B</w:t>
      </w:r>
      <w:r w:rsidRPr="00D32F3B">
        <w:rPr>
          <w:lang w:eastAsia="zh-TW"/>
        </w:rPr>
        <w:t>). Dofetilide and E4031 are hERG channel inhibitors</w:t>
      </w:r>
      <w:hyperlink w:anchor="_ENREF_18" w:tooltip="Sanguinetti, 1990 #61" w:history="1">
        <w:r w:rsidR="00861AD7" w:rsidRPr="00D32F3B">
          <w:rPr>
            <w:lang w:eastAsia="zh-TW"/>
          </w:rPr>
          <w:fldChar w:fldCharType="begin">
            <w:fldData xml:space="preserve">PEVuZE5vdGU+PENpdGU+PEF1dGhvcj5TYW5ndWluZXR0aTwvQXV0aG9yPjxZZWFyPjE5OTA8L1ll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</w:fldData>
          </w:fldChar>
        </w:r>
        <w:r w:rsidR="00861AD7" w:rsidRPr="00D32F3B">
          <w:rPr>
            <w:lang w:eastAsia="zh-TW"/>
          </w:rPr>
          <w:instrText xml:space="preserve"> ADDIN EN.CITE </w:instrText>
        </w:r>
        <w:r w:rsidR="00861AD7" w:rsidRPr="00D32F3B">
          <w:rPr>
            <w:lang w:eastAsia="zh-TW"/>
          </w:rPr>
          <w:fldChar w:fldCharType="begin">
            <w:fldData xml:space="preserve">PEVuZE5vdGU+PENpdGU+PEF1dGhvcj5TYW5ndWluZXR0aTwvQXV0aG9yPjxZZWFyPjE5OTA8L1ll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</w:fldData>
          </w:fldChar>
        </w:r>
        <w:r w:rsidR="00861AD7" w:rsidRPr="00D32F3B">
          <w:rPr>
            <w:lang w:eastAsia="zh-TW"/>
          </w:rPr>
          <w:instrText xml:space="preserve"> ADDIN EN.CITE.DATA </w:instrText>
        </w:r>
        <w:r w:rsidR="00861AD7" w:rsidRPr="00D32F3B">
          <w:rPr>
            <w:lang w:eastAsia="zh-TW"/>
          </w:rPr>
        </w:r>
        <w:r w:rsidR="00861AD7" w:rsidRPr="00D32F3B">
          <w:rPr>
            <w:lang w:eastAsia="zh-TW"/>
          </w:rPr>
          <w:fldChar w:fldCharType="end"/>
        </w:r>
        <w:r w:rsidR="00861AD7" w:rsidRPr="00D32F3B">
          <w:rPr>
            <w:lang w:eastAsia="zh-TW"/>
          </w:rPr>
        </w:r>
        <w:r w:rsidR="00861AD7" w:rsidRPr="00D32F3B">
          <w:rPr>
            <w:lang w:eastAsia="zh-TW"/>
          </w:rPr>
          <w:fldChar w:fldCharType="separate"/>
        </w:r>
        <w:r w:rsidR="00861AD7" w:rsidRPr="00D32F3B">
          <w:rPr>
            <w:noProof/>
            <w:vertAlign w:val="superscript"/>
            <w:lang w:eastAsia="zh-TW"/>
          </w:rPr>
          <w:t>18-20</w:t>
        </w:r>
        <w:r w:rsidR="00861AD7" w:rsidRPr="00D32F3B">
          <w:rPr>
            <w:lang w:eastAsia="zh-TW"/>
          </w:rPr>
          <w:fldChar w:fldCharType="end"/>
        </w:r>
      </w:hyperlink>
      <w:r w:rsidRPr="00D32F3B">
        <w:rPr>
          <w:lang w:eastAsia="zh-TW"/>
        </w:rPr>
        <w:t xml:space="preserve">, listed as experimental class III antiarrhythmic drugs. </w:t>
      </w:r>
      <w:bookmarkStart w:id="10" w:name="_Hlk83118085"/>
      <w:r w:rsidR="00CC027D" w:rsidRPr="00D32F3B">
        <w:rPr>
          <w:lang w:eastAsia="zh-TW"/>
        </w:rPr>
        <w:t>The</w:t>
      </w:r>
      <w:r w:rsidRPr="00D32F3B">
        <w:rPr>
          <w:lang w:eastAsia="zh-TW"/>
        </w:rPr>
        <w:t xml:space="preserve"> decay time </w:t>
      </w:r>
      <w:r w:rsidR="00CC027D" w:rsidRPr="00D32F3B">
        <w:rPr>
          <w:lang w:eastAsia="zh-TW"/>
        </w:rPr>
        <w:t xml:space="preserve">is prolonged </w:t>
      </w:r>
      <w:r w:rsidRPr="00D32F3B">
        <w:rPr>
          <w:lang w:eastAsia="zh-TW"/>
        </w:rPr>
        <w:t>with both Dofetilide (</w:t>
      </w:r>
      <w:r w:rsidRPr="00D32F3B">
        <w:rPr>
          <w:i/>
          <w:iCs/>
          <w:lang w:eastAsia="zh-TW"/>
        </w:rPr>
        <w:t>p</w:t>
      </w:r>
      <w:r w:rsidR="00175C61" w:rsidRPr="00D32F3B">
        <w:rPr>
          <w:lang w:eastAsia="zh-TW"/>
        </w:rPr>
        <w:t xml:space="preserve"> </w:t>
      </w:r>
      <w:r w:rsidRPr="00D32F3B">
        <w:rPr>
          <w:lang w:eastAsia="zh-TW"/>
        </w:rPr>
        <w:t>&lt;</w:t>
      </w:r>
      <w:r w:rsidR="00175C61" w:rsidRPr="00D32F3B">
        <w:rPr>
          <w:lang w:eastAsia="zh-TW"/>
        </w:rPr>
        <w:t xml:space="preserve"> </w:t>
      </w:r>
      <w:r w:rsidRPr="00D32F3B">
        <w:rPr>
          <w:lang w:eastAsia="zh-TW"/>
        </w:rPr>
        <w:t>0.05) and E4031 treatment (</w:t>
      </w:r>
      <w:r w:rsidRPr="00D32F3B">
        <w:rPr>
          <w:i/>
          <w:iCs/>
          <w:lang w:eastAsia="zh-TW"/>
        </w:rPr>
        <w:t>p</w:t>
      </w:r>
      <w:r w:rsidR="00175C61" w:rsidRPr="00D32F3B">
        <w:rPr>
          <w:lang w:eastAsia="zh-TW"/>
        </w:rPr>
        <w:t xml:space="preserve"> </w:t>
      </w:r>
      <w:r w:rsidRPr="00D32F3B">
        <w:rPr>
          <w:lang w:eastAsia="zh-TW"/>
        </w:rPr>
        <w:t>&lt;</w:t>
      </w:r>
      <w:r w:rsidR="00175C61" w:rsidRPr="00D32F3B">
        <w:rPr>
          <w:lang w:eastAsia="zh-TW"/>
        </w:rPr>
        <w:t xml:space="preserve"> </w:t>
      </w:r>
      <w:r w:rsidRPr="00D32F3B">
        <w:rPr>
          <w:lang w:eastAsia="zh-TW"/>
        </w:rPr>
        <w:t>0.001) when compared with</w:t>
      </w:r>
      <w:r w:rsidR="00CC027D" w:rsidRPr="00D32F3B">
        <w:rPr>
          <w:lang w:eastAsia="zh-TW"/>
        </w:rPr>
        <w:t xml:space="preserve"> the</w:t>
      </w:r>
      <w:r w:rsidRPr="00D32F3B">
        <w:rPr>
          <w:lang w:eastAsia="zh-TW"/>
        </w:rPr>
        <w:t xml:space="preserve"> vehicle group. Prolongation of CTD50 (</w:t>
      </w:r>
      <w:r w:rsidRPr="00D32F3B">
        <w:rPr>
          <w:i/>
          <w:iCs/>
          <w:lang w:eastAsia="zh-TW"/>
        </w:rPr>
        <w:t>p</w:t>
      </w:r>
      <w:r w:rsidR="00175C61" w:rsidRPr="00D32F3B">
        <w:rPr>
          <w:lang w:eastAsia="zh-TW"/>
        </w:rPr>
        <w:t xml:space="preserve"> </w:t>
      </w:r>
      <w:r w:rsidRPr="00D32F3B">
        <w:rPr>
          <w:lang w:eastAsia="zh-TW"/>
        </w:rPr>
        <w:t>&lt;</w:t>
      </w:r>
      <w:r w:rsidR="00175C61" w:rsidRPr="00D32F3B">
        <w:rPr>
          <w:lang w:eastAsia="zh-TW"/>
        </w:rPr>
        <w:t xml:space="preserve"> </w:t>
      </w:r>
      <w:r w:rsidRPr="00D32F3B">
        <w:rPr>
          <w:lang w:eastAsia="zh-TW"/>
        </w:rPr>
        <w:t>0.01) and CTD90 (</w:t>
      </w:r>
      <w:r w:rsidRPr="00D32F3B">
        <w:rPr>
          <w:i/>
          <w:iCs/>
          <w:lang w:eastAsia="zh-TW"/>
        </w:rPr>
        <w:t>p</w:t>
      </w:r>
      <w:r w:rsidR="00175C61" w:rsidRPr="00D32F3B">
        <w:rPr>
          <w:lang w:eastAsia="zh-TW"/>
        </w:rPr>
        <w:t xml:space="preserve"> </w:t>
      </w:r>
      <w:r w:rsidRPr="00D32F3B">
        <w:rPr>
          <w:lang w:eastAsia="zh-TW"/>
        </w:rPr>
        <w:t>&lt;</w:t>
      </w:r>
      <w:r w:rsidR="00175C61" w:rsidRPr="00D32F3B">
        <w:rPr>
          <w:lang w:eastAsia="zh-TW"/>
        </w:rPr>
        <w:t xml:space="preserve"> </w:t>
      </w:r>
      <w:r w:rsidRPr="00D32F3B">
        <w:rPr>
          <w:lang w:eastAsia="zh-TW"/>
        </w:rPr>
        <w:t>0.001) with E4031 treatment was observed compared with vehicle only (</w:t>
      </w:r>
      <w:r w:rsidRPr="00D32F3B">
        <w:rPr>
          <w:b/>
          <w:bCs/>
          <w:lang w:eastAsia="zh-TW"/>
        </w:rPr>
        <w:t>Table 1</w:t>
      </w:r>
      <w:r w:rsidRPr="00D32F3B">
        <w:rPr>
          <w:lang w:eastAsia="zh-TW"/>
        </w:rPr>
        <w:t>)</w:t>
      </w:r>
      <w:bookmarkEnd w:id="10"/>
      <w:r w:rsidRPr="00D32F3B">
        <w:rPr>
          <w:lang w:eastAsia="zh-TW"/>
        </w:rPr>
        <w:t xml:space="preserve">, these results are consistent with reported </w:t>
      </w:r>
      <w:r w:rsidR="00E121A7" w:rsidRPr="00D32F3B">
        <w:rPr>
          <w:lang w:eastAsia="zh-TW"/>
        </w:rPr>
        <w:t xml:space="preserve">effects on the </w:t>
      </w:r>
      <w:r w:rsidRPr="00D32F3B">
        <w:rPr>
          <w:lang w:eastAsia="zh-TW"/>
        </w:rPr>
        <w:t>QT</w:t>
      </w:r>
      <w:r w:rsidR="00E121A7" w:rsidRPr="00D32F3B">
        <w:rPr>
          <w:lang w:eastAsia="zh-TW"/>
        </w:rPr>
        <w:t xml:space="preserve"> interval</w:t>
      </w:r>
      <w:r w:rsidR="004D09FF" w:rsidRPr="00D32F3B">
        <w:rPr>
          <w:lang w:eastAsia="zh-TW"/>
        </w:rPr>
        <w:t xml:space="preserve">, </w:t>
      </w:r>
      <w:r w:rsidR="00E121A7" w:rsidRPr="00D32F3B">
        <w:rPr>
          <w:lang w:eastAsia="zh-TW"/>
        </w:rPr>
        <w:t xml:space="preserve">a clinically relevant </w:t>
      </w:r>
      <w:r w:rsidR="004D09FF" w:rsidRPr="00D32F3B">
        <w:rPr>
          <w:lang w:eastAsia="zh-TW"/>
        </w:rPr>
        <w:t>measure</w:t>
      </w:r>
      <w:r w:rsidR="00E121A7" w:rsidRPr="00D32F3B">
        <w:rPr>
          <w:lang w:eastAsia="zh-TW"/>
        </w:rPr>
        <w:t xml:space="preserve">ment of repolarization determined from the surface electrocardiogram from </w:t>
      </w:r>
      <w:r w:rsidR="00A041B9" w:rsidRPr="00D32F3B">
        <w:rPr>
          <w:lang w:eastAsia="zh-TW"/>
        </w:rPr>
        <w:t>a</w:t>
      </w:r>
      <w:r w:rsidR="00E121A7" w:rsidRPr="00D32F3B">
        <w:rPr>
          <w:lang w:eastAsia="zh-TW"/>
        </w:rPr>
        <w:t xml:space="preserve"> </w:t>
      </w:r>
      <w:r w:rsidR="004D09FF" w:rsidRPr="00D32F3B">
        <w:rPr>
          <w:lang w:eastAsia="zh-TW"/>
        </w:rPr>
        <w:t>l</w:t>
      </w:r>
      <w:r w:rsidR="00A041B9" w:rsidRPr="00D32F3B">
        <w:rPr>
          <w:lang w:eastAsia="zh-TW"/>
        </w:rPr>
        <w:t>ong</w:t>
      </w:r>
      <w:r w:rsidR="004D09FF" w:rsidRPr="00D32F3B">
        <w:rPr>
          <w:lang w:eastAsia="zh-TW"/>
        </w:rPr>
        <w:t xml:space="preserve"> time between </w:t>
      </w:r>
      <w:r w:rsidR="00A041B9" w:rsidRPr="00D32F3B">
        <w:rPr>
          <w:lang w:eastAsia="zh-TW"/>
        </w:rPr>
        <w:t xml:space="preserve">the </w:t>
      </w:r>
      <w:r w:rsidR="004D09FF" w:rsidRPr="00D32F3B">
        <w:rPr>
          <w:lang w:eastAsia="zh-TW"/>
        </w:rPr>
        <w:t>start of the Q-wave and the end of T-wave,</w:t>
      </w:r>
      <w:r w:rsidRPr="00D32F3B">
        <w:rPr>
          <w:lang w:eastAsia="zh-TW"/>
        </w:rPr>
        <w:t xml:space="preserve"> in previous studies</w:t>
      </w:r>
      <w:r w:rsidRPr="00D32F3B">
        <w:rPr>
          <w:vertAlign w:val="superscript"/>
          <w:lang w:eastAsia="zh-TW"/>
        </w:rPr>
        <w:fldChar w:fldCharType="begin">
          <w:fldData xml:space="preserve">PEVuZE5vdGU+PENpdGU+PEF1dGhvcj5DaGFuZzwvQXV0aG9yPjxZZWFyPjIwMTc8L1llYXI+PFJl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</w:fldData>
        </w:fldChar>
      </w:r>
      <w:r w:rsidR="00861AD7" w:rsidRPr="00D32F3B">
        <w:rPr>
          <w:vertAlign w:val="superscript"/>
          <w:lang w:eastAsia="zh-TW"/>
        </w:rPr>
        <w:instrText xml:space="preserve"> ADDIN EN.CITE </w:instrText>
      </w:r>
      <w:r w:rsidR="00861AD7" w:rsidRPr="00D32F3B">
        <w:rPr>
          <w:vertAlign w:val="superscript"/>
          <w:lang w:eastAsia="zh-TW"/>
        </w:rPr>
        <w:fldChar w:fldCharType="begin">
          <w:fldData xml:space="preserve">PEVuZE5vdGU+PENpdGU+PEF1dGhvcj5DaGFuZzwvQXV0aG9yPjxZZWFyPjIwMTc8L1llYXI+PFJl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</w:fldData>
        </w:fldChar>
      </w:r>
      <w:r w:rsidR="00861AD7" w:rsidRPr="00D32F3B">
        <w:rPr>
          <w:vertAlign w:val="superscript"/>
          <w:lang w:eastAsia="zh-TW"/>
        </w:rPr>
        <w:instrText xml:space="preserve"> ADDIN EN.CITE.DATA </w:instrText>
      </w:r>
      <w:r w:rsidR="00861AD7" w:rsidRPr="00D32F3B">
        <w:rPr>
          <w:vertAlign w:val="superscript"/>
          <w:lang w:eastAsia="zh-TW"/>
        </w:rPr>
      </w:r>
      <w:r w:rsidR="00861AD7" w:rsidRPr="00D32F3B">
        <w:rPr>
          <w:vertAlign w:val="superscript"/>
          <w:lang w:eastAsia="zh-TW"/>
        </w:rPr>
        <w:fldChar w:fldCharType="end"/>
      </w:r>
      <w:r w:rsidRPr="00D32F3B">
        <w:rPr>
          <w:vertAlign w:val="superscript"/>
          <w:lang w:eastAsia="zh-TW"/>
        </w:rPr>
      </w:r>
      <w:r w:rsidRPr="00D32F3B">
        <w:rPr>
          <w:vertAlign w:val="superscript"/>
          <w:lang w:eastAsia="zh-TW"/>
        </w:rPr>
        <w:fldChar w:fldCharType="separate"/>
      </w:r>
      <w:hyperlink w:anchor="_ENREF_12" w:tooltip="Chang, 2017 #7" w:history="1">
        <w:r w:rsidR="00861AD7" w:rsidRPr="00D32F3B">
          <w:rPr>
            <w:noProof/>
            <w:vertAlign w:val="superscript"/>
            <w:lang w:eastAsia="zh-TW"/>
          </w:rPr>
          <w:t>12</w:t>
        </w:r>
      </w:hyperlink>
      <w:r w:rsidR="00861AD7" w:rsidRPr="00D32F3B">
        <w:rPr>
          <w:noProof/>
          <w:vertAlign w:val="superscript"/>
          <w:lang w:eastAsia="zh-TW"/>
        </w:rPr>
        <w:t>,</w:t>
      </w:r>
      <w:hyperlink w:anchor="_ENREF_21" w:tooltip="Fukushima, 2020 #8" w:history="1">
        <w:r w:rsidR="00861AD7" w:rsidRPr="00D32F3B">
          <w:rPr>
            <w:noProof/>
            <w:vertAlign w:val="superscript"/>
            <w:lang w:eastAsia="zh-TW"/>
          </w:rPr>
          <w:t>21</w:t>
        </w:r>
      </w:hyperlink>
      <w:r w:rsidRPr="00D32F3B">
        <w:rPr>
          <w:vertAlign w:val="superscript"/>
          <w:lang w:eastAsia="zh-TW"/>
        </w:rPr>
        <w:fldChar w:fldCharType="end"/>
      </w:r>
      <w:r w:rsidR="001E03E7" w:rsidRPr="00D32F3B">
        <w:rPr>
          <w:lang w:eastAsia="zh-TW"/>
        </w:rPr>
        <w:t>.</w:t>
      </w:r>
    </w:p>
    <w:p w14:paraId="0DE33C17" w14:textId="77777777" w:rsidR="00184CC1" w:rsidRPr="00D32F3B" w:rsidRDefault="00184CC1" w:rsidP="00D32F3B">
      <w:pPr>
        <w:pBdr>
          <w:top w:val="nil"/>
          <w:left w:val="nil"/>
          <w:bottom w:val="nil"/>
          <w:right w:val="nil"/>
          <w:between w:val="nil"/>
        </w:pBdr>
        <w:rPr>
          <w:bCs/>
          <w:color w:val="000000"/>
          <w:lang w:eastAsia="zh-TW"/>
        </w:rPr>
      </w:pPr>
    </w:p>
    <w:p w14:paraId="2316A18A" w14:textId="7095A9D6" w:rsidR="00015477" w:rsidRPr="00D32F3B" w:rsidRDefault="00184CC1" w:rsidP="00D32F3B">
      <w:pPr>
        <w:rPr>
          <w:lang w:eastAsia="zh-TW"/>
        </w:rPr>
      </w:pPr>
      <w:r w:rsidRPr="00D32F3B">
        <w:rPr>
          <w:lang w:eastAsia="zh-TW"/>
        </w:rPr>
        <w:t>A difficulty of CTD assessment in spontaneously beating cells is the variability beat rate imposes on the CTD.</w:t>
      </w:r>
      <w:r w:rsidR="00CC027D" w:rsidRPr="00D32F3B">
        <w:rPr>
          <w:lang w:eastAsia="zh-TW"/>
        </w:rPr>
        <w:t xml:space="preserve"> This is a particular problem for the iPS</w:t>
      </w:r>
      <w:r w:rsidR="003B2311" w:rsidRPr="00D32F3B">
        <w:rPr>
          <w:lang w:eastAsia="zh-TW"/>
        </w:rPr>
        <w:t>C</w:t>
      </w:r>
      <w:r w:rsidR="00CC027D" w:rsidRPr="00D32F3B">
        <w:rPr>
          <w:lang w:eastAsia="zh-TW"/>
        </w:rPr>
        <w:t>-CM model</w:t>
      </w:r>
      <w:r w:rsidR="00503F9F" w:rsidRPr="00D32F3B">
        <w:rPr>
          <w:lang w:eastAsia="zh-TW"/>
        </w:rPr>
        <w:t>,</w:t>
      </w:r>
      <w:r w:rsidR="00CC027D" w:rsidRPr="00D32F3B">
        <w:rPr>
          <w:lang w:eastAsia="zh-TW"/>
        </w:rPr>
        <w:t xml:space="preserve"> where each well of a 96 well plate can have its own beat rate even though all cells come from the same parent vial. It is possible to impose a beat rate by optical or electrical pacing. </w:t>
      </w:r>
      <w:r w:rsidR="003F4C1A" w:rsidRPr="00D32F3B">
        <w:rPr>
          <w:lang w:eastAsia="zh-TW"/>
        </w:rPr>
        <w:t>To</w:t>
      </w:r>
      <w:r w:rsidR="00191912" w:rsidRPr="00D32F3B">
        <w:rPr>
          <w:lang w:eastAsia="zh-TW"/>
        </w:rPr>
        <w:t xml:space="preserve"> evaluate the </w:t>
      </w:r>
      <w:r w:rsidR="00C43C6F" w:rsidRPr="00D32F3B">
        <w:rPr>
          <w:lang w:eastAsia="zh-TW"/>
        </w:rPr>
        <w:t>dose-</w:t>
      </w:r>
      <w:r w:rsidR="00FA2DDE" w:rsidRPr="00D32F3B">
        <w:rPr>
          <w:lang w:eastAsia="zh-TW"/>
        </w:rPr>
        <w:t>response</w:t>
      </w:r>
      <w:r w:rsidR="00191912" w:rsidRPr="00D32F3B">
        <w:rPr>
          <w:lang w:eastAsia="zh-TW"/>
        </w:rPr>
        <w:t xml:space="preserve"> </w:t>
      </w:r>
      <w:r w:rsidR="001C36EE" w:rsidRPr="00D32F3B">
        <w:rPr>
          <w:lang w:eastAsia="zh-TW"/>
        </w:rPr>
        <w:t xml:space="preserve">of E4031 under </w:t>
      </w:r>
      <w:r w:rsidR="00CC027D" w:rsidRPr="00D32F3B">
        <w:rPr>
          <w:lang w:eastAsia="zh-TW"/>
        </w:rPr>
        <w:t xml:space="preserve">standardized </w:t>
      </w:r>
      <w:r w:rsidR="00191912" w:rsidRPr="00D32F3B">
        <w:rPr>
          <w:lang w:eastAsia="zh-TW"/>
        </w:rPr>
        <w:t>pac</w:t>
      </w:r>
      <w:r w:rsidRPr="00D32F3B">
        <w:rPr>
          <w:lang w:eastAsia="zh-TW"/>
        </w:rPr>
        <w:t>ed</w:t>
      </w:r>
      <w:r w:rsidR="001C36EE" w:rsidRPr="00D32F3B">
        <w:rPr>
          <w:lang w:eastAsia="zh-TW"/>
        </w:rPr>
        <w:t xml:space="preserve"> condition</w:t>
      </w:r>
      <w:r w:rsidRPr="00D32F3B">
        <w:rPr>
          <w:lang w:eastAsia="zh-TW"/>
        </w:rPr>
        <w:t>s</w:t>
      </w:r>
      <w:r w:rsidR="003F4C1A" w:rsidRPr="00D32F3B">
        <w:rPr>
          <w:lang w:eastAsia="zh-TW"/>
        </w:rPr>
        <w:t xml:space="preserve">, </w:t>
      </w:r>
      <w:r w:rsidR="00FA2DDE" w:rsidRPr="00D32F3B">
        <w:rPr>
          <w:lang w:eastAsia="zh-TW"/>
        </w:rPr>
        <w:t>ChR2 and K-GECO</w:t>
      </w:r>
      <w:hyperlink w:anchor="_ENREF_7" w:tooltip="Shen, 2018 #5" w:history="1">
        <w:r w:rsidR="00861AD7" w:rsidRPr="00D32F3B">
          <w:rPr>
            <w:vertAlign w:val="superscript"/>
            <w:lang w:eastAsia="zh-TW"/>
          </w:rPr>
          <w:fldChar w:fldCharType="begin"/>
        </w:r>
        <w:r w:rsidR="00861AD7" w:rsidRPr="00D32F3B">
          <w:rPr>
            <w:vertAlign w:val="superscript"/>
            <w:lang w:eastAsia="zh-TW"/>
          </w:rPr>
          <w:instrText xml:space="preserve"> ADDIN EN.CITE &lt;EndNote&gt;&lt;Cite&gt;&lt;Author&gt;Shen&lt;/Author&gt;&lt;Year&gt;2018&lt;/Year&gt;&lt;RecNum&gt;5&lt;/RecNum&gt;&lt;DisplayText&gt;&lt;style face="superscript"&gt;7&lt;/style&gt;&lt;/DisplayText&gt;&lt;record&gt;&lt;rec-number&gt;5&lt;/rec-number&gt;&lt;foreign-keys&gt;&lt;key app="EN" db-id="v2xw5p92zv5fs8earetp9zet929tdsss0p9p"&gt;5&lt;/key&gt;&lt;/foreign-keys&gt;&lt;ref-type name="Journal Article"&gt;17&lt;/ref-type&gt;&lt;contributors&gt;&lt;authors&gt;&lt;author&gt;Shen, Yi&lt;/author&gt;&lt;author&gt;Dana, Hod&lt;/author&gt;&lt;author&gt;Abdelfattah, Ahmed S.&lt;/author&gt;&lt;author&gt;Patel, Ronak&lt;/author&gt;&lt;author&gt;Shea, Jamien&lt;/author&gt;&lt;author&gt;Molina, Rosana S.&lt;/author&gt;&lt;author&gt;Rawal, Bijal&lt;/author&gt;&lt;author&gt;Rancic, Vladimir&lt;/author&gt;&lt;author&gt;Chang, Yu-Fen&lt;/author&gt;&lt;author&gt;Wu, Lanshi&lt;/author&gt;&lt;author&gt;Chen, Yingche&lt;/author&gt;&lt;author&gt;Qian, Yong&lt;/author&gt;&lt;author&gt;Wiens, Matthew D.&lt;/author&gt;&lt;author&gt;Hambleton, Nathan&lt;/author&gt;&lt;author&gt;Ballanyi, Klaus&lt;/author&gt;&lt;author&gt;Hughes, Thomas E.&lt;/author&gt;&lt;author&gt;Drobizhev, Mikhail&lt;/author&gt;&lt;author&gt;Kim, Douglas S.&lt;/author&gt;&lt;author&gt;Koyama, Minoru&lt;/author&gt;&lt;author&gt;Schreiter, Eric R.&lt;/author&gt;&lt;author&gt;Campbell, Robert E.&lt;/author&gt;&lt;/authors&gt;&lt;/contributors&gt;&lt;titles&gt;&lt;title&gt;A genetically encoded Ca2+ indicator based on circularly permutated sea anemone red fluorescent protein eqFP578&lt;/title&gt;&lt;secondary-title&gt;BMC Biology&lt;/secondary-title&gt;&lt;/titles&gt;&lt;periodical&gt;&lt;full-title&gt;BMC Biology&lt;/full-title&gt;&lt;abbr-1&gt;BMC Biol.&lt;/abbr-1&gt;&lt;abbr-2&gt;BMC Biol&lt;/abbr-2&gt;&lt;/periodical&gt;&lt;pages&gt;9&lt;/pages&gt;&lt;volume&gt;16&lt;/volume&gt;&lt;number&gt;1&lt;/number&gt;&lt;dates&gt;&lt;year&gt;2018&lt;/year&gt;&lt;pub-dates&gt;&lt;date&gt;2018/01/16&lt;/date&gt;&lt;/pub-dates&gt;&lt;/dates&gt;&lt;isbn&gt;1741-7007&lt;/isbn&gt;&lt;urls&gt;&lt;related-urls&gt;&lt;url&gt;https://doi.org/10.1186/s12915-018-0480-0&lt;/url&gt;&lt;/related-urls&gt;&lt;/urls&gt;&lt;electronic-resource-num&gt;10.1186/s12915-018-0480-0&lt;/electronic-resource-num&gt;&lt;/record&gt;&lt;/Cite&gt;&lt;/EndNote&gt;</w:instrText>
        </w:r>
        <w:r w:rsidR="00861AD7" w:rsidRPr="00D32F3B">
          <w:rPr>
            <w:vertAlign w:val="superscript"/>
            <w:lang w:eastAsia="zh-TW"/>
          </w:rPr>
          <w:fldChar w:fldCharType="separate"/>
        </w:r>
        <w:r w:rsidR="00861AD7" w:rsidRPr="00D32F3B">
          <w:rPr>
            <w:noProof/>
            <w:vertAlign w:val="superscript"/>
            <w:lang w:eastAsia="zh-TW"/>
          </w:rPr>
          <w:t>7</w:t>
        </w:r>
        <w:r w:rsidR="00861AD7" w:rsidRPr="00D32F3B">
          <w:rPr>
            <w:vertAlign w:val="superscript"/>
            <w:lang w:eastAsia="zh-TW"/>
          </w:rPr>
          <w:fldChar w:fldCharType="end"/>
        </w:r>
      </w:hyperlink>
      <w:r w:rsidR="00FA2DDE" w:rsidRPr="00D32F3B">
        <w:rPr>
          <w:lang w:eastAsia="zh-TW"/>
        </w:rPr>
        <w:t xml:space="preserve"> express</w:t>
      </w:r>
      <w:r w:rsidRPr="00D32F3B">
        <w:rPr>
          <w:lang w:eastAsia="zh-TW"/>
        </w:rPr>
        <w:t>ing</w:t>
      </w:r>
      <w:r w:rsidR="004D1C42" w:rsidRPr="00D32F3B">
        <w:rPr>
          <w:lang w:eastAsia="zh-TW"/>
        </w:rPr>
        <w:t xml:space="preserve"> i</w:t>
      </w:r>
      <w:r w:rsidR="00191912" w:rsidRPr="00D32F3B">
        <w:rPr>
          <w:lang w:eastAsia="zh-TW"/>
        </w:rPr>
        <w:t>PSC-CMs</w:t>
      </w:r>
      <w:r w:rsidR="00BA33F4" w:rsidRPr="00D32F3B">
        <w:rPr>
          <w:lang w:eastAsia="zh-TW"/>
        </w:rPr>
        <w:t xml:space="preserve"> </w:t>
      </w:r>
      <w:r w:rsidR="00191912" w:rsidRPr="00D32F3B">
        <w:rPr>
          <w:lang w:eastAsia="zh-TW"/>
        </w:rPr>
        <w:t xml:space="preserve">were </w:t>
      </w:r>
      <w:r w:rsidR="003F4C1A" w:rsidRPr="00D32F3B">
        <w:rPr>
          <w:lang w:eastAsia="zh-TW"/>
        </w:rPr>
        <w:t xml:space="preserve">optical controlled </w:t>
      </w:r>
      <w:r w:rsidRPr="00D32F3B">
        <w:rPr>
          <w:lang w:eastAsia="zh-TW"/>
        </w:rPr>
        <w:t>using</w:t>
      </w:r>
      <w:r w:rsidR="004B3CD4" w:rsidRPr="00D32F3B">
        <w:rPr>
          <w:lang w:eastAsia="zh-TW"/>
        </w:rPr>
        <w:t xml:space="preserve"> 1</w:t>
      </w:r>
      <w:r w:rsidR="00B543FF" w:rsidRPr="00D32F3B">
        <w:rPr>
          <w:lang w:eastAsia="zh-TW"/>
        </w:rPr>
        <w:t xml:space="preserve"> </w:t>
      </w:r>
      <w:r w:rsidR="004B3CD4" w:rsidRPr="00D32F3B">
        <w:rPr>
          <w:lang w:eastAsia="zh-TW"/>
        </w:rPr>
        <w:t>Hz</w:t>
      </w:r>
      <w:r w:rsidR="00191912" w:rsidRPr="00D32F3B">
        <w:rPr>
          <w:lang w:eastAsia="zh-TW"/>
        </w:rPr>
        <w:t xml:space="preserve"> </w:t>
      </w:r>
      <w:r w:rsidR="004B3CD4" w:rsidRPr="00D32F3B">
        <w:rPr>
          <w:lang w:eastAsia="zh-TW"/>
        </w:rPr>
        <w:t>470</w:t>
      </w:r>
      <w:r w:rsidR="004E0FFF" w:rsidRPr="00D32F3B">
        <w:rPr>
          <w:lang w:eastAsia="zh-TW"/>
        </w:rPr>
        <w:t xml:space="preserve"> </w:t>
      </w:r>
      <w:r w:rsidR="004B3CD4" w:rsidRPr="00D32F3B">
        <w:rPr>
          <w:lang w:eastAsia="zh-TW"/>
        </w:rPr>
        <w:t xml:space="preserve">nm </w:t>
      </w:r>
      <w:r w:rsidR="00FA2DDE" w:rsidRPr="00D32F3B">
        <w:rPr>
          <w:lang w:eastAsia="zh-TW"/>
        </w:rPr>
        <w:t>pulse</w:t>
      </w:r>
      <w:r w:rsidRPr="00D32F3B">
        <w:rPr>
          <w:lang w:eastAsia="zh-TW"/>
        </w:rPr>
        <w:t>s of</w:t>
      </w:r>
      <w:r w:rsidR="00FA2DDE" w:rsidRPr="00D32F3B">
        <w:rPr>
          <w:lang w:eastAsia="zh-TW"/>
        </w:rPr>
        <w:t xml:space="preserve"> </w:t>
      </w:r>
      <w:r w:rsidR="004B3CD4" w:rsidRPr="00D32F3B">
        <w:rPr>
          <w:lang w:eastAsia="zh-TW"/>
        </w:rPr>
        <w:t>light</w:t>
      </w:r>
      <w:r w:rsidR="00FA2DDE" w:rsidRPr="00D32F3B">
        <w:rPr>
          <w:lang w:eastAsia="zh-TW"/>
        </w:rPr>
        <w:t xml:space="preserve"> and</w:t>
      </w:r>
      <w:r w:rsidR="004B3CD4" w:rsidRPr="00D32F3B">
        <w:rPr>
          <w:lang w:eastAsia="zh-TW"/>
        </w:rPr>
        <w:t xml:space="preserve"> </w:t>
      </w:r>
      <w:r w:rsidRPr="00D32F3B">
        <w:rPr>
          <w:lang w:eastAsia="zh-TW"/>
        </w:rPr>
        <w:t>observed using the</w:t>
      </w:r>
      <w:r w:rsidR="00CC027D" w:rsidRPr="00D32F3B">
        <w:rPr>
          <w:lang w:eastAsia="zh-TW"/>
        </w:rPr>
        <w:t xml:space="preserve"> red</w:t>
      </w:r>
      <w:r w:rsidRPr="00D32F3B">
        <w:rPr>
          <w:lang w:eastAsia="zh-TW"/>
        </w:rPr>
        <w:t xml:space="preserve"> </w:t>
      </w:r>
      <w:r w:rsidR="00FA2DDE" w:rsidRPr="00D32F3B">
        <w:rPr>
          <w:lang w:eastAsia="zh-TW"/>
        </w:rPr>
        <w:t>K-GECO signal</w:t>
      </w:r>
      <w:r w:rsidR="00191912" w:rsidRPr="00D32F3B">
        <w:rPr>
          <w:lang w:eastAsia="zh-TW"/>
        </w:rPr>
        <w:t xml:space="preserve"> </w:t>
      </w:r>
      <w:r w:rsidR="004B3CD4" w:rsidRPr="00D32F3B">
        <w:rPr>
          <w:lang w:eastAsia="zh-TW"/>
        </w:rPr>
        <w:t>(</w:t>
      </w:r>
      <w:r w:rsidR="004B3CD4" w:rsidRPr="00D32F3B">
        <w:rPr>
          <w:b/>
          <w:bCs/>
          <w:lang w:eastAsia="zh-TW"/>
        </w:rPr>
        <w:t>Figure 2A</w:t>
      </w:r>
      <w:r w:rsidR="00612EF1" w:rsidRPr="00D32F3B">
        <w:rPr>
          <w:lang w:eastAsia="zh-TW"/>
        </w:rPr>
        <w:t xml:space="preserve"> and </w:t>
      </w:r>
      <w:r w:rsidR="009A5D70" w:rsidRPr="00D32F3B">
        <w:rPr>
          <w:b/>
          <w:bCs/>
          <w:lang w:eastAsia="zh-TW"/>
        </w:rPr>
        <w:t xml:space="preserve">Supplementary </w:t>
      </w:r>
      <w:r w:rsidR="00612EF1" w:rsidRPr="00D32F3B">
        <w:rPr>
          <w:b/>
          <w:bCs/>
          <w:lang w:eastAsia="zh-TW"/>
        </w:rPr>
        <w:t>Figure 1</w:t>
      </w:r>
      <w:r w:rsidR="004B3CD4" w:rsidRPr="00D32F3B">
        <w:rPr>
          <w:lang w:eastAsia="zh-TW"/>
        </w:rPr>
        <w:t xml:space="preserve">). </w:t>
      </w:r>
      <w:r w:rsidR="00CC027D" w:rsidRPr="00D32F3B">
        <w:rPr>
          <w:lang w:eastAsia="zh-TW"/>
        </w:rPr>
        <w:t>Progressive reductions</w:t>
      </w:r>
      <w:r w:rsidR="00A70166" w:rsidRPr="00D32F3B">
        <w:rPr>
          <w:lang w:eastAsia="zh-TW"/>
        </w:rPr>
        <w:t xml:space="preserve"> of peak </w:t>
      </w:r>
      <w:r w:rsidR="006C063C" w:rsidRPr="00D32F3B">
        <w:rPr>
          <w:lang w:eastAsia="zh-TW"/>
        </w:rPr>
        <w:t>amplitude</w:t>
      </w:r>
      <w:r w:rsidR="00A70166" w:rsidRPr="00D32F3B">
        <w:rPr>
          <w:lang w:eastAsia="zh-TW"/>
        </w:rPr>
        <w:t xml:space="preserve"> (</w:t>
      </w:r>
      <w:r w:rsidR="00A70166" w:rsidRPr="00D32F3B">
        <w:rPr>
          <w:i/>
          <w:iCs/>
          <w:lang w:eastAsia="zh-TW"/>
        </w:rPr>
        <w:t>p</w:t>
      </w:r>
      <w:r w:rsidR="00AB62AA" w:rsidRPr="00D32F3B">
        <w:rPr>
          <w:lang w:eastAsia="zh-TW"/>
        </w:rPr>
        <w:t xml:space="preserve"> </w:t>
      </w:r>
      <w:r w:rsidR="00A70166" w:rsidRPr="00D32F3B">
        <w:rPr>
          <w:lang w:eastAsia="zh-TW"/>
        </w:rPr>
        <w:t>&lt;</w:t>
      </w:r>
      <w:r w:rsidR="00AB62AA" w:rsidRPr="00D32F3B">
        <w:rPr>
          <w:lang w:eastAsia="zh-TW"/>
        </w:rPr>
        <w:t xml:space="preserve"> </w:t>
      </w:r>
      <w:r w:rsidR="00A70166" w:rsidRPr="00D32F3B">
        <w:rPr>
          <w:lang w:eastAsia="zh-TW"/>
        </w:rPr>
        <w:t>0.01)</w:t>
      </w:r>
      <w:r w:rsidR="006C063C" w:rsidRPr="00D32F3B">
        <w:rPr>
          <w:lang w:eastAsia="zh-TW"/>
        </w:rPr>
        <w:t xml:space="preserve"> and</w:t>
      </w:r>
      <w:r w:rsidR="00A70166" w:rsidRPr="00D32F3B">
        <w:rPr>
          <w:lang w:eastAsia="zh-TW"/>
        </w:rPr>
        <w:t xml:space="preserve"> increase</w:t>
      </w:r>
      <w:r w:rsidR="00CC027D" w:rsidRPr="00D32F3B">
        <w:rPr>
          <w:lang w:eastAsia="zh-TW"/>
        </w:rPr>
        <w:t xml:space="preserve"> in</w:t>
      </w:r>
      <w:r w:rsidR="006C063C" w:rsidRPr="00D32F3B">
        <w:rPr>
          <w:lang w:eastAsia="zh-TW"/>
        </w:rPr>
        <w:t xml:space="preserve"> decay time</w:t>
      </w:r>
      <w:r w:rsidR="00A70166" w:rsidRPr="00D32F3B">
        <w:rPr>
          <w:lang w:eastAsia="zh-TW"/>
        </w:rPr>
        <w:t xml:space="preserve"> (</w:t>
      </w:r>
      <w:r w:rsidR="003B5A63" w:rsidRPr="00D32F3B">
        <w:rPr>
          <w:i/>
          <w:iCs/>
          <w:lang w:eastAsia="zh-TW"/>
        </w:rPr>
        <w:t>p</w:t>
      </w:r>
      <w:r w:rsidR="00C43C6F" w:rsidRPr="00D32F3B">
        <w:rPr>
          <w:lang w:eastAsia="zh-TW"/>
        </w:rPr>
        <w:t xml:space="preserve"> </w:t>
      </w:r>
      <w:r w:rsidR="00A70166" w:rsidRPr="00D32F3B">
        <w:rPr>
          <w:lang w:eastAsia="zh-TW"/>
        </w:rPr>
        <w:t>&lt;</w:t>
      </w:r>
      <w:r w:rsidR="00C43C6F" w:rsidRPr="00D32F3B">
        <w:rPr>
          <w:lang w:eastAsia="zh-TW"/>
        </w:rPr>
        <w:t xml:space="preserve"> </w:t>
      </w:r>
      <w:r w:rsidR="00A70166" w:rsidRPr="00D32F3B">
        <w:rPr>
          <w:lang w:eastAsia="zh-TW"/>
        </w:rPr>
        <w:t>0.05)</w:t>
      </w:r>
      <w:r w:rsidR="006C063C" w:rsidRPr="00D32F3B">
        <w:rPr>
          <w:lang w:eastAsia="zh-TW"/>
        </w:rPr>
        <w:t xml:space="preserve"> of</w:t>
      </w:r>
      <w:r w:rsidRPr="00D32F3B">
        <w:rPr>
          <w:lang w:eastAsia="zh-TW"/>
        </w:rPr>
        <w:t xml:space="preserve"> the</w:t>
      </w:r>
      <w:r w:rsidR="006C063C" w:rsidRPr="00D32F3B">
        <w:rPr>
          <w:lang w:eastAsia="zh-TW"/>
        </w:rPr>
        <w:t xml:space="preserve"> calcium transients </w:t>
      </w:r>
      <w:r w:rsidR="000236B7" w:rsidRPr="00D32F3B">
        <w:rPr>
          <w:lang w:eastAsia="zh-TW"/>
        </w:rPr>
        <w:t xml:space="preserve">occur with increasing </w:t>
      </w:r>
      <w:r w:rsidR="006C063C" w:rsidRPr="00D32F3B">
        <w:rPr>
          <w:lang w:eastAsia="zh-TW"/>
        </w:rPr>
        <w:t>concentration</w:t>
      </w:r>
      <w:r w:rsidR="00991651" w:rsidRPr="00D32F3B">
        <w:rPr>
          <w:lang w:eastAsia="zh-TW"/>
        </w:rPr>
        <w:t>s</w:t>
      </w:r>
      <w:r w:rsidR="006C063C" w:rsidRPr="00D32F3B">
        <w:rPr>
          <w:lang w:eastAsia="zh-TW"/>
        </w:rPr>
        <w:t xml:space="preserve"> of E4031 (</w:t>
      </w:r>
      <w:r w:rsidR="006C063C" w:rsidRPr="00D32F3B">
        <w:rPr>
          <w:b/>
          <w:bCs/>
          <w:lang w:eastAsia="zh-TW"/>
        </w:rPr>
        <w:t>Fig</w:t>
      </w:r>
      <w:r w:rsidR="00EA76D9" w:rsidRPr="00D32F3B">
        <w:rPr>
          <w:b/>
          <w:bCs/>
          <w:lang w:eastAsia="zh-TW"/>
        </w:rPr>
        <w:t>ure</w:t>
      </w:r>
      <w:r w:rsidR="0044241E" w:rsidRPr="00D32F3B">
        <w:rPr>
          <w:b/>
          <w:bCs/>
          <w:lang w:eastAsia="zh-TW"/>
        </w:rPr>
        <w:t xml:space="preserve"> 2B1</w:t>
      </w:r>
      <w:r w:rsidR="0044241E" w:rsidRPr="00D32F3B">
        <w:rPr>
          <w:lang w:eastAsia="zh-TW"/>
        </w:rPr>
        <w:t>)</w:t>
      </w:r>
      <w:r w:rsidR="006C063C" w:rsidRPr="00D32F3B">
        <w:rPr>
          <w:lang w:eastAsia="zh-TW"/>
        </w:rPr>
        <w:t>.</w:t>
      </w:r>
      <w:r w:rsidR="00991651" w:rsidRPr="00D32F3B">
        <w:rPr>
          <w:lang w:eastAsia="zh-TW"/>
        </w:rPr>
        <w:t xml:space="preserve"> </w:t>
      </w:r>
      <w:r w:rsidRPr="00D32F3B">
        <w:rPr>
          <w:lang w:eastAsia="zh-TW"/>
        </w:rPr>
        <w:t xml:space="preserve">A </w:t>
      </w:r>
      <w:r w:rsidR="00A63F1E" w:rsidRPr="00D32F3B">
        <w:rPr>
          <w:lang w:eastAsia="zh-TW"/>
        </w:rPr>
        <w:t xml:space="preserve">dose-dependent effect </w:t>
      </w:r>
      <w:r w:rsidR="003F4C1A" w:rsidRPr="00D32F3B">
        <w:rPr>
          <w:lang w:eastAsia="zh-TW"/>
        </w:rPr>
        <w:t xml:space="preserve">of E4031 </w:t>
      </w:r>
      <w:r w:rsidR="00015477" w:rsidRPr="00D32F3B">
        <w:rPr>
          <w:lang w:eastAsia="zh-TW"/>
        </w:rPr>
        <w:t>was</w:t>
      </w:r>
      <w:r w:rsidR="0006685A" w:rsidRPr="00D32F3B">
        <w:rPr>
          <w:lang w:eastAsia="zh-TW"/>
        </w:rPr>
        <w:t xml:space="preserve"> </w:t>
      </w:r>
      <w:r w:rsidRPr="00D32F3B">
        <w:rPr>
          <w:lang w:eastAsia="zh-TW"/>
        </w:rPr>
        <w:t xml:space="preserve">most </w:t>
      </w:r>
      <w:r w:rsidR="00503F9F" w:rsidRPr="00D32F3B">
        <w:rPr>
          <w:lang w:eastAsia="zh-TW"/>
        </w:rPr>
        <w:t>apparent</w:t>
      </w:r>
      <w:r w:rsidRPr="00D32F3B">
        <w:rPr>
          <w:lang w:eastAsia="zh-TW"/>
        </w:rPr>
        <w:t xml:space="preserve"> for the reductions in </w:t>
      </w:r>
      <w:r w:rsidR="00A63F1E" w:rsidRPr="00D32F3B">
        <w:rPr>
          <w:lang w:eastAsia="zh-TW"/>
        </w:rPr>
        <w:t>peak amplitud</w:t>
      </w:r>
      <w:r w:rsidR="001B3895" w:rsidRPr="00D32F3B">
        <w:rPr>
          <w:lang w:eastAsia="zh-TW"/>
        </w:rPr>
        <w:t>e</w:t>
      </w:r>
      <w:r w:rsidR="003F4C1A" w:rsidRPr="00D32F3B">
        <w:rPr>
          <w:lang w:eastAsia="zh-TW"/>
        </w:rPr>
        <w:t xml:space="preserve"> </w:t>
      </w:r>
      <w:r w:rsidR="00A63F1E" w:rsidRPr="00D32F3B">
        <w:rPr>
          <w:lang w:eastAsia="zh-TW"/>
        </w:rPr>
        <w:t>(</w:t>
      </w:r>
      <w:r w:rsidR="00A63F1E" w:rsidRPr="00D32F3B">
        <w:rPr>
          <w:b/>
          <w:bCs/>
          <w:lang w:eastAsia="zh-TW"/>
        </w:rPr>
        <w:t>Figure</w:t>
      </w:r>
      <w:r w:rsidR="001B3895" w:rsidRPr="00D32F3B">
        <w:rPr>
          <w:b/>
          <w:bCs/>
          <w:lang w:eastAsia="zh-TW"/>
        </w:rPr>
        <w:t xml:space="preserve"> </w:t>
      </w:r>
      <w:r w:rsidR="00A63F1E" w:rsidRPr="00D32F3B">
        <w:rPr>
          <w:b/>
          <w:bCs/>
          <w:lang w:eastAsia="zh-TW"/>
        </w:rPr>
        <w:t>2B</w:t>
      </w:r>
      <w:r w:rsidR="001B3895" w:rsidRPr="00D32F3B">
        <w:rPr>
          <w:b/>
          <w:bCs/>
          <w:lang w:eastAsia="zh-TW"/>
        </w:rPr>
        <w:t>1</w:t>
      </w:r>
      <w:r w:rsidR="003B5A63" w:rsidRPr="00D32F3B">
        <w:rPr>
          <w:b/>
          <w:bCs/>
          <w:lang w:eastAsia="zh-TW"/>
        </w:rPr>
        <w:t>,</w:t>
      </w:r>
      <w:r w:rsidR="001B3895" w:rsidRPr="00D32F3B">
        <w:rPr>
          <w:b/>
          <w:bCs/>
          <w:lang w:eastAsia="zh-TW"/>
        </w:rPr>
        <w:t>B</w:t>
      </w:r>
      <w:r w:rsidR="006C063C" w:rsidRPr="00D32F3B">
        <w:rPr>
          <w:b/>
          <w:bCs/>
          <w:lang w:eastAsia="zh-TW"/>
        </w:rPr>
        <w:t>2</w:t>
      </w:r>
      <w:r w:rsidR="00A63F1E" w:rsidRPr="00D32F3B">
        <w:rPr>
          <w:lang w:eastAsia="zh-TW"/>
        </w:rPr>
        <w:t>)</w:t>
      </w:r>
      <w:r w:rsidR="00015477" w:rsidRPr="00D32F3B">
        <w:rPr>
          <w:lang w:eastAsia="zh-TW"/>
        </w:rPr>
        <w:t>.</w:t>
      </w:r>
    </w:p>
    <w:p w14:paraId="6A2BA1AB" w14:textId="591F734E" w:rsidR="00F67D16" w:rsidRPr="00D32F3B" w:rsidRDefault="007F1CA8" w:rsidP="00D32F3B">
      <w:pPr>
        <w:rPr>
          <w:color w:val="000000" w:themeColor="text1"/>
          <w:lang w:val="en-GB"/>
        </w:rPr>
      </w:pPr>
      <w:r w:rsidRPr="00D32F3B">
        <w:rPr>
          <w:lang w:eastAsia="zh-TW"/>
        </w:rPr>
        <w:br/>
      </w:r>
      <w:r w:rsidR="00184CC1" w:rsidRPr="00D32F3B">
        <w:rPr>
          <w:color w:val="000000" w:themeColor="text1"/>
          <w:lang w:eastAsia="zh-TW"/>
        </w:rPr>
        <w:t>Although short</w:t>
      </w:r>
      <w:r w:rsidR="00503F9F" w:rsidRPr="00D32F3B">
        <w:rPr>
          <w:color w:val="000000" w:themeColor="text1"/>
          <w:lang w:eastAsia="zh-TW"/>
        </w:rPr>
        <w:t>-</w:t>
      </w:r>
      <w:r w:rsidR="00184CC1" w:rsidRPr="00D32F3B">
        <w:rPr>
          <w:color w:val="000000" w:themeColor="text1"/>
          <w:lang w:eastAsia="zh-TW"/>
        </w:rPr>
        <w:t>term studies</w:t>
      </w:r>
      <w:r w:rsidR="003D593D" w:rsidRPr="00D32F3B">
        <w:rPr>
          <w:color w:val="000000" w:themeColor="text1"/>
          <w:lang w:eastAsia="zh-TW"/>
        </w:rPr>
        <w:t xml:space="preserve"> lasting minutes</w:t>
      </w:r>
      <w:r w:rsidR="00184CC1" w:rsidRPr="00D32F3B">
        <w:rPr>
          <w:color w:val="000000" w:themeColor="text1"/>
          <w:lang w:eastAsia="zh-TW"/>
        </w:rPr>
        <w:t xml:space="preserve"> are typically used for cardiotoxicity assessments, ther</w:t>
      </w:r>
      <w:r w:rsidR="00F11FA8" w:rsidRPr="00D32F3B">
        <w:rPr>
          <w:color w:val="000000" w:themeColor="text1"/>
          <w:lang w:eastAsia="zh-TW"/>
        </w:rPr>
        <w:t xml:space="preserve">e is a blind spot for chronic toxicity assessments which parallel </w:t>
      </w:r>
      <w:r w:rsidR="003D593D" w:rsidRPr="00D32F3B">
        <w:rPr>
          <w:color w:val="000000" w:themeColor="text1"/>
          <w:lang w:eastAsia="zh-TW"/>
        </w:rPr>
        <w:t>patient</w:t>
      </w:r>
      <w:r w:rsidR="00F11FA8" w:rsidRPr="00D32F3B">
        <w:rPr>
          <w:color w:val="000000" w:themeColor="text1"/>
          <w:lang w:eastAsia="zh-TW"/>
        </w:rPr>
        <w:t xml:space="preserve"> exposures to drugs over </w:t>
      </w:r>
      <w:r w:rsidR="003D593D" w:rsidRPr="00D32F3B">
        <w:rPr>
          <w:color w:val="000000" w:themeColor="text1"/>
          <w:lang w:eastAsia="zh-TW"/>
        </w:rPr>
        <w:t xml:space="preserve">weeks, months, or years.  It would be advantageous to study disease, or toxicity, effects over the intervals reflecting the treatment durations relevant to clinical practice. </w:t>
      </w:r>
      <w:r w:rsidR="003F4C1A" w:rsidRPr="00D32F3B">
        <w:rPr>
          <w:color w:val="000000" w:themeColor="text1"/>
          <w:lang w:eastAsia="zh-TW"/>
        </w:rPr>
        <w:t xml:space="preserve">We </w:t>
      </w:r>
      <w:r w:rsidR="00184CC1" w:rsidRPr="00D32F3B">
        <w:rPr>
          <w:color w:val="000000" w:themeColor="text1"/>
          <w:lang w:eastAsia="zh-TW"/>
        </w:rPr>
        <w:t>utilized</w:t>
      </w:r>
      <w:r w:rsidR="003F4C1A" w:rsidRPr="00D32F3B">
        <w:rPr>
          <w:color w:val="000000" w:themeColor="text1"/>
          <w:lang w:eastAsia="zh-TW"/>
        </w:rPr>
        <w:t xml:space="preserve"> </w:t>
      </w:r>
      <w:r w:rsidR="006E30A0" w:rsidRPr="00D32F3B">
        <w:rPr>
          <w:color w:val="000000" w:themeColor="text1"/>
          <w:lang w:eastAsia="zh-TW"/>
        </w:rPr>
        <w:t>our</w:t>
      </w:r>
      <w:r w:rsidR="003F4C1A" w:rsidRPr="00D32F3B">
        <w:rPr>
          <w:color w:val="000000" w:themeColor="text1"/>
          <w:lang w:eastAsia="zh-TW"/>
        </w:rPr>
        <w:t xml:space="preserve"> </w:t>
      </w:r>
      <w:r w:rsidR="00FD0FD2" w:rsidRPr="00D32F3B">
        <w:rPr>
          <w:color w:val="000000" w:themeColor="text1"/>
          <w:lang w:eastAsia="zh-TW"/>
        </w:rPr>
        <w:t>all-optical</w:t>
      </w:r>
      <w:r w:rsidR="003F4C1A" w:rsidRPr="00D32F3B">
        <w:rPr>
          <w:color w:val="000000" w:themeColor="text1"/>
          <w:lang w:eastAsia="zh-TW"/>
        </w:rPr>
        <w:t xml:space="preserve"> control and detect</w:t>
      </w:r>
      <w:r w:rsidR="00184CC1" w:rsidRPr="00D32F3B">
        <w:rPr>
          <w:color w:val="000000" w:themeColor="text1"/>
          <w:lang w:eastAsia="zh-TW"/>
        </w:rPr>
        <w:t>ion</w:t>
      </w:r>
      <w:r w:rsidR="003F4C1A" w:rsidRPr="00D32F3B">
        <w:rPr>
          <w:color w:val="000000" w:themeColor="text1"/>
          <w:lang w:eastAsia="zh-TW"/>
        </w:rPr>
        <w:t xml:space="preserve"> system</w:t>
      </w:r>
      <w:r w:rsidR="00184CC1" w:rsidRPr="00D32F3B">
        <w:rPr>
          <w:color w:val="000000" w:themeColor="text1"/>
          <w:lang w:eastAsia="zh-TW"/>
        </w:rPr>
        <w:t xml:space="preserve"> to study </w:t>
      </w:r>
      <w:r w:rsidR="00503F9F" w:rsidRPr="00D32F3B">
        <w:rPr>
          <w:color w:val="000000" w:themeColor="text1"/>
          <w:lang w:eastAsia="zh-TW"/>
        </w:rPr>
        <w:t xml:space="preserve">the </w:t>
      </w:r>
      <w:r w:rsidR="004D1C42" w:rsidRPr="00D32F3B">
        <w:rPr>
          <w:color w:val="000000" w:themeColor="text1"/>
          <w:lang w:eastAsia="zh-TW"/>
        </w:rPr>
        <w:t>iPSC</w:t>
      </w:r>
      <w:r w:rsidR="00503F9F" w:rsidRPr="00D32F3B">
        <w:rPr>
          <w:color w:val="000000" w:themeColor="text1"/>
          <w:lang w:eastAsia="zh-TW"/>
        </w:rPr>
        <w:t>-</w:t>
      </w:r>
      <w:r w:rsidR="00184CC1" w:rsidRPr="00D32F3B">
        <w:rPr>
          <w:color w:val="000000" w:themeColor="text1"/>
          <w:lang w:eastAsia="zh-TW"/>
        </w:rPr>
        <w:t>derived cardiomyocyte</w:t>
      </w:r>
      <w:r w:rsidR="00F11FA8" w:rsidRPr="00D32F3B">
        <w:rPr>
          <w:color w:val="000000" w:themeColor="text1"/>
          <w:lang w:eastAsia="zh-TW"/>
        </w:rPr>
        <w:t>s from a patient with l</w:t>
      </w:r>
      <w:r w:rsidR="00184CC1" w:rsidRPr="00D32F3B">
        <w:rPr>
          <w:color w:val="000000" w:themeColor="text1"/>
          <w:lang w:eastAsia="zh-TW"/>
        </w:rPr>
        <w:t>eft ventricular non-compaction (</w:t>
      </w:r>
      <w:r w:rsidRPr="00D32F3B">
        <w:rPr>
          <w:color w:val="000000" w:themeColor="text1"/>
          <w:lang w:eastAsia="zh-TW"/>
        </w:rPr>
        <w:t>LVNC</w:t>
      </w:r>
      <w:r w:rsidR="00184CC1" w:rsidRPr="00D32F3B">
        <w:rPr>
          <w:color w:val="000000" w:themeColor="text1"/>
          <w:lang w:eastAsia="zh-TW"/>
        </w:rPr>
        <w:t>).</w:t>
      </w:r>
      <w:r w:rsidRPr="00D32F3B">
        <w:rPr>
          <w:color w:val="000000" w:themeColor="text1"/>
          <w:lang w:eastAsia="zh-TW"/>
        </w:rPr>
        <w:t xml:space="preserve"> </w:t>
      </w:r>
      <w:bookmarkStart w:id="11" w:name="_Hlk83112853"/>
      <w:r w:rsidR="00CA0758" w:rsidRPr="00D32F3B">
        <w:rPr>
          <w:color w:val="000000" w:themeColor="text1"/>
          <w:lang w:eastAsia="zh-TW"/>
        </w:rPr>
        <w:t xml:space="preserve">iPSC-CMs were transduced with </w:t>
      </w:r>
      <w:r w:rsidR="002752FC" w:rsidRPr="00D32F3B">
        <w:rPr>
          <w:color w:val="000000" w:themeColor="text1"/>
          <w:lang w:eastAsia="zh-TW"/>
        </w:rPr>
        <w:t xml:space="preserve">a K-GECO viral kit </w:t>
      </w:r>
      <w:r w:rsidR="002752FC" w:rsidRPr="00D32F3B">
        <w:rPr>
          <w:color w:val="000000" w:themeColor="text1"/>
          <w:lang w:eastAsia="zh-TW"/>
        </w:rPr>
        <w:lastRenderedPageBreak/>
        <w:t>(step 2.2-2.8)</w:t>
      </w:r>
      <w:r w:rsidR="00CA0758" w:rsidRPr="00D32F3B">
        <w:rPr>
          <w:color w:val="000000" w:themeColor="text1"/>
          <w:lang w:eastAsia="zh-TW"/>
        </w:rPr>
        <w:t xml:space="preserve"> post differentiation Day 25</w:t>
      </w:r>
      <w:r w:rsidR="000236B7" w:rsidRPr="00D32F3B">
        <w:rPr>
          <w:color w:val="000000" w:themeColor="text1"/>
          <w:lang w:eastAsia="zh-TW"/>
        </w:rPr>
        <w:t>. T</w:t>
      </w:r>
      <w:r w:rsidR="00CA0758" w:rsidRPr="00D32F3B">
        <w:rPr>
          <w:color w:val="000000" w:themeColor="text1"/>
          <w:lang w:eastAsia="zh-TW"/>
        </w:rPr>
        <w:t>he K-GECO signal was</w:t>
      </w:r>
      <w:r w:rsidR="000236B7" w:rsidRPr="00D32F3B">
        <w:rPr>
          <w:color w:val="000000" w:themeColor="text1"/>
          <w:lang w:eastAsia="zh-TW"/>
        </w:rPr>
        <w:t xml:space="preserve"> then</w:t>
      </w:r>
      <w:r w:rsidR="00CA0758" w:rsidRPr="00D32F3B">
        <w:rPr>
          <w:color w:val="000000" w:themeColor="text1"/>
          <w:lang w:eastAsia="zh-TW"/>
        </w:rPr>
        <w:t xml:space="preserve"> tracked </w:t>
      </w:r>
      <w:r w:rsidR="00F407C6" w:rsidRPr="00D32F3B">
        <w:rPr>
          <w:color w:val="000000" w:themeColor="text1"/>
          <w:lang w:eastAsia="zh-TW"/>
        </w:rPr>
        <w:t>every 1-2 weeks in the same well</w:t>
      </w:r>
      <w:r w:rsidR="00CA0758" w:rsidRPr="00D32F3B">
        <w:rPr>
          <w:color w:val="000000" w:themeColor="text1"/>
          <w:lang w:eastAsia="zh-TW"/>
        </w:rPr>
        <w:t>s</w:t>
      </w:r>
      <w:r w:rsidR="000236B7" w:rsidRPr="00D32F3B">
        <w:rPr>
          <w:color w:val="000000" w:themeColor="text1"/>
          <w:lang w:eastAsia="zh-TW"/>
        </w:rPr>
        <w:t>, w</w:t>
      </w:r>
      <w:r w:rsidR="00CA0758" w:rsidRPr="00D32F3B">
        <w:rPr>
          <w:color w:val="000000" w:themeColor="text1"/>
          <w:lang w:eastAsia="zh-TW"/>
        </w:rPr>
        <w:t xml:space="preserve">ith or without </w:t>
      </w:r>
      <w:r w:rsidR="000236B7" w:rsidRPr="00D32F3B">
        <w:rPr>
          <w:color w:val="000000" w:themeColor="text1"/>
          <w:lang w:eastAsia="zh-TW"/>
        </w:rPr>
        <w:t xml:space="preserve">additional </w:t>
      </w:r>
      <w:r w:rsidR="00CA0758" w:rsidRPr="00D32F3B">
        <w:rPr>
          <w:color w:val="000000" w:themeColor="text1"/>
          <w:lang w:eastAsia="zh-TW"/>
        </w:rPr>
        <w:t>drug treatments. Both spontaneous calcium activity (</w:t>
      </w:r>
      <w:r w:rsidR="00CA0758" w:rsidRPr="00D32F3B">
        <w:rPr>
          <w:b/>
          <w:bCs/>
          <w:color w:val="000000" w:themeColor="text1"/>
          <w:lang w:eastAsia="zh-TW"/>
        </w:rPr>
        <w:t>Figure 3A</w:t>
      </w:r>
      <w:r w:rsidR="00D3094B" w:rsidRPr="00D32F3B">
        <w:rPr>
          <w:b/>
          <w:bCs/>
          <w:color w:val="000000" w:themeColor="text1"/>
          <w:lang w:eastAsia="zh-TW"/>
        </w:rPr>
        <w:t>,</w:t>
      </w:r>
      <w:r w:rsidR="00CA0758" w:rsidRPr="00D32F3B">
        <w:rPr>
          <w:b/>
          <w:bCs/>
          <w:color w:val="000000" w:themeColor="text1"/>
          <w:lang w:eastAsia="zh-TW"/>
        </w:rPr>
        <w:t>3B</w:t>
      </w:r>
      <w:r w:rsidR="00CA0758" w:rsidRPr="00D32F3B">
        <w:rPr>
          <w:color w:val="000000" w:themeColor="text1"/>
          <w:lang w:eastAsia="zh-TW"/>
        </w:rPr>
        <w:t>) and calcium dynamics under optical pacing (</w:t>
      </w:r>
      <w:r w:rsidR="00CA0758" w:rsidRPr="00D32F3B">
        <w:rPr>
          <w:b/>
          <w:bCs/>
          <w:color w:val="000000" w:themeColor="text1"/>
          <w:lang w:eastAsia="zh-TW"/>
        </w:rPr>
        <w:t>Figure 3C</w:t>
      </w:r>
      <w:r w:rsidR="00D3094B" w:rsidRPr="00D32F3B">
        <w:rPr>
          <w:b/>
          <w:bCs/>
          <w:color w:val="000000" w:themeColor="text1"/>
          <w:lang w:eastAsia="zh-TW"/>
        </w:rPr>
        <w:t>,</w:t>
      </w:r>
      <w:r w:rsidR="00CA0758" w:rsidRPr="00D32F3B">
        <w:rPr>
          <w:b/>
          <w:bCs/>
          <w:color w:val="000000" w:themeColor="text1"/>
          <w:lang w:eastAsia="zh-TW"/>
        </w:rPr>
        <w:t>D</w:t>
      </w:r>
      <w:r w:rsidR="00CA0758" w:rsidRPr="00D32F3B">
        <w:rPr>
          <w:color w:val="000000" w:themeColor="text1"/>
          <w:lang w:eastAsia="zh-TW"/>
        </w:rPr>
        <w:t xml:space="preserve">, </w:t>
      </w:r>
      <w:r w:rsidR="00D3094B" w:rsidRPr="00D32F3B">
        <w:rPr>
          <w:color w:val="000000" w:themeColor="text1"/>
          <w:lang w:eastAsia="zh-TW"/>
        </w:rPr>
        <w:t>step</w:t>
      </w:r>
      <w:r w:rsidR="00CA0758" w:rsidRPr="00D32F3B">
        <w:rPr>
          <w:color w:val="000000" w:themeColor="text1"/>
          <w:lang w:eastAsia="zh-TW"/>
        </w:rPr>
        <w:t xml:space="preserve"> 4.13</w:t>
      </w:r>
      <w:r w:rsidR="00D3094B" w:rsidRPr="00D32F3B">
        <w:rPr>
          <w:color w:val="000000" w:themeColor="text1"/>
          <w:lang w:eastAsia="zh-TW"/>
        </w:rPr>
        <w:t>-</w:t>
      </w:r>
      <w:r w:rsidR="00CA0758" w:rsidRPr="00D32F3B">
        <w:rPr>
          <w:color w:val="000000" w:themeColor="text1"/>
          <w:lang w:eastAsia="zh-TW"/>
        </w:rPr>
        <w:t xml:space="preserve">4.14) were obtained </w:t>
      </w:r>
      <w:r w:rsidR="000236B7" w:rsidRPr="00D32F3B">
        <w:rPr>
          <w:color w:val="000000" w:themeColor="text1"/>
          <w:lang w:eastAsia="zh-TW"/>
        </w:rPr>
        <w:t>using the</w:t>
      </w:r>
      <w:r w:rsidR="00CA0758" w:rsidRPr="00D32F3B">
        <w:rPr>
          <w:color w:val="000000" w:themeColor="text1"/>
          <w:lang w:eastAsia="zh-TW"/>
        </w:rPr>
        <w:t xml:space="preserve"> high-Content Imaging System (</w:t>
      </w:r>
      <w:r w:rsidR="00670AEC" w:rsidRPr="00D32F3B">
        <w:rPr>
          <w:color w:val="000000" w:themeColor="text1"/>
          <w:lang w:eastAsia="zh-TW"/>
        </w:rPr>
        <w:t>step</w:t>
      </w:r>
      <w:r w:rsidR="00CA0758" w:rsidRPr="00D32F3B">
        <w:rPr>
          <w:color w:val="000000" w:themeColor="text1"/>
          <w:lang w:eastAsia="zh-TW"/>
        </w:rPr>
        <w:t xml:space="preserve"> 4.1-4.</w:t>
      </w:r>
      <w:r w:rsidR="004D09FF" w:rsidRPr="00D32F3B">
        <w:rPr>
          <w:color w:val="000000" w:themeColor="text1"/>
          <w:lang w:eastAsia="zh-TW"/>
        </w:rPr>
        <w:t>12</w:t>
      </w:r>
      <w:r w:rsidR="00CA0758" w:rsidRPr="00D32F3B">
        <w:rPr>
          <w:color w:val="000000" w:themeColor="text1"/>
          <w:lang w:eastAsia="zh-TW"/>
        </w:rPr>
        <w:t xml:space="preserve">) and </w:t>
      </w:r>
      <w:r w:rsidR="000236B7" w:rsidRPr="00D32F3B">
        <w:rPr>
          <w:color w:val="000000" w:themeColor="text1"/>
          <w:lang w:eastAsia="zh-TW"/>
        </w:rPr>
        <w:t xml:space="preserve">processed </w:t>
      </w:r>
      <w:r w:rsidR="00CA0758" w:rsidRPr="00D32F3B">
        <w:rPr>
          <w:color w:val="000000" w:themeColor="text1"/>
          <w:lang w:eastAsia="zh-TW"/>
        </w:rPr>
        <w:t>by calcium peak analysis software (</w:t>
      </w:r>
      <w:r w:rsidR="00670AEC" w:rsidRPr="00D32F3B">
        <w:rPr>
          <w:color w:val="000000" w:themeColor="text1"/>
          <w:lang w:eastAsia="zh-TW"/>
        </w:rPr>
        <w:t>step</w:t>
      </w:r>
      <w:r w:rsidR="00CA0758" w:rsidRPr="00D32F3B">
        <w:rPr>
          <w:color w:val="000000" w:themeColor="text1"/>
          <w:lang w:eastAsia="zh-TW"/>
        </w:rPr>
        <w:t xml:space="preserve"> 6)</w:t>
      </w:r>
      <w:r w:rsidR="00CA0758" w:rsidRPr="00D32F3B">
        <w:rPr>
          <w:color w:val="000000" w:themeColor="text1"/>
          <w:lang w:val="en-GB"/>
        </w:rPr>
        <w:t>.</w:t>
      </w:r>
      <w:bookmarkEnd w:id="11"/>
      <w:r w:rsidR="00CA0758" w:rsidRPr="00D32F3B">
        <w:rPr>
          <w:color w:val="000000" w:themeColor="text1"/>
          <w:lang w:val="en-GB"/>
        </w:rPr>
        <w:t xml:space="preserve"> </w:t>
      </w:r>
      <w:r w:rsidR="00147C0E" w:rsidRPr="00D32F3B">
        <w:rPr>
          <w:color w:val="000000" w:themeColor="text1"/>
          <w:lang w:val="en-GB"/>
        </w:rPr>
        <w:t xml:space="preserve">As demonstrated in </w:t>
      </w:r>
      <w:r w:rsidR="00147C0E" w:rsidRPr="00D32F3B">
        <w:rPr>
          <w:b/>
          <w:bCs/>
          <w:color w:val="000000" w:themeColor="text1"/>
          <w:lang w:val="en-GB"/>
        </w:rPr>
        <w:t>Figure 3A</w:t>
      </w:r>
      <w:r w:rsidR="00670AEC" w:rsidRPr="00D32F3B">
        <w:rPr>
          <w:b/>
          <w:bCs/>
          <w:color w:val="000000" w:themeColor="text1"/>
          <w:lang w:val="en-GB"/>
        </w:rPr>
        <w:t>,</w:t>
      </w:r>
      <w:r w:rsidR="00147C0E" w:rsidRPr="00D32F3B">
        <w:rPr>
          <w:b/>
          <w:bCs/>
          <w:color w:val="000000" w:themeColor="text1"/>
          <w:lang w:val="en-GB"/>
        </w:rPr>
        <w:t>C</w:t>
      </w:r>
      <w:r w:rsidR="00147C0E" w:rsidRPr="00D32F3B">
        <w:rPr>
          <w:color w:val="000000" w:themeColor="text1"/>
          <w:lang w:val="en-GB"/>
        </w:rPr>
        <w:t xml:space="preserve">, clear calcium transients remain visible a month after viral transduction, with or without the additional light used for optical pacing. </w:t>
      </w:r>
      <w:r w:rsidR="00670AEC" w:rsidRPr="00D32F3B">
        <w:rPr>
          <w:color w:val="000000" w:themeColor="text1"/>
          <w:lang w:val="en-GB"/>
        </w:rPr>
        <w:t>This work identified a drug that appears to increase beat rate, regularise contraction interval,</w:t>
      </w:r>
      <w:r w:rsidR="00F67D16" w:rsidRPr="00D32F3B">
        <w:rPr>
          <w:color w:val="000000" w:themeColor="text1"/>
          <w:lang w:val="en-GB"/>
        </w:rPr>
        <w:t xml:space="preserve"> </w:t>
      </w:r>
      <w:r w:rsidR="00147C0E" w:rsidRPr="00D32F3B">
        <w:rPr>
          <w:color w:val="000000" w:themeColor="text1"/>
          <w:lang w:val="en-GB"/>
        </w:rPr>
        <w:t>and</w:t>
      </w:r>
      <w:r w:rsidR="00F67D16" w:rsidRPr="00D32F3B">
        <w:rPr>
          <w:color w:val="000000" w:themeColor="text1"/>
          <w:lang w:val="en-GB"/>
        </w:rPr>
        <w:t xml:space="preserve"> increase the</w:t>
      </w:r>
      <w:r w:rsidR="00147C0E" w:rsidRPr="00D32F3B">
        <w:rPr>
          <w:color w:val="000000" w:themeColor="text1"/>
          <w:lang w:val="en-GB"/>
        </w:rPr>
        <w:t xml:space="preserve"> </w:t>
      </w:r>
      <w:r w:rsidR="00670AEC" w:rsidRPr="00D32F3B">
        <w:rPr>
          <w:color w:val="000000" w:themeColor="text1"/>
          <w:lang w:val="en-GB"/>
        </w:rPr>
        <w:t>transient calcium</w:t>
      </w:r>
      <w:r w:rsidR="00147C0E" w:rsidRPr="00D32F3B">
        <w:rPr>
          <w:color w:val="000000" w:themeColor="text1"/>
          <w:lang w:val="en-GB"/>
        </w:rPr>
        <w:t xml:space="preserve"> amplitude </w:t>
      </w:r>
      <w:r w:rsidR="00F67D16" w:rsidRPr="00D32F3B">
        <w:rPr>
          <w:color w:val="000000" w:themeColor="text1"/>
          <w:lang w:val="en-GB"/>
        </w:rPr>
        <w:t>in the LVNC iPS</w:t>
      </w:r>
      <w:r w:rsidR="003B2311" w:rsidRPr="00D32F3B">
        <w:rPr>
          <w:color w:val="000000" w:themeColor="text1"/>
          <w:lang w:val="en-GB"/>
        </w:rPr>
        <w:t>C</w:t>
      </w:r>
      <w:r w:rsidR="00F67D16" w:rsidRPr="00D32F3B">
        <w:rPr>
          <w:color w:val="000000" w:themeColor="text1"/>
          <w:lang w:val="en-GB"/>
        </w:rPr>
        <w:t>-CM model (</w:t>
      </w:r>
      <w:r w:rsidR="00F67D16" w:rsidRPr="00D32F3B">
        <w:rPr>
          <w:b/>
          <w:bCs/>
          <w:color w:val="000000" w:themeColor="text1"/>
          <w:lang w:val="en-GB"/>
        </w:rPr>
        <w:t>Figure 3A,B</w:t>
      </w:r>
      <w:r w:rsidR="00F67D16" w:rsidRPr="00D32F3B">
        <w:rPr>
          <w:color w:val="000000" w:themeColor="text1"/>
          <w:lang w:val="en-GB"/>
        </w:rPr>
        <w:t>). There are two important observations to make from this data. Firstly, from the therapeutic perspective</w:t>
      </w:r>
      <w:r w:rsidR="00010A26" w:rsidRPr="00D32F3B">
        <w:rPr>
          <w:color w:val="000000" w:themeColor="text1"/>
          <w:lang w:val="en-GB"/>
        </w:rPr>
        <w:t>,</w:t>
      </w:r>
      <w:r w:rsidR="00F67D16" w:rsidRPr="00D32F3B">
        <w:rPr>
          <w:color w:val="000000" w:themeColor="text1"/>
          <w:lang w:val="en-GB"/>
        </w:rPr>
        <w:t xml:space="preserve"> the drug effect appears durable at </w:t>
      </w:r>
      <w:r w:rsidR="0036058B" w:rsidRPr="00D32F3B">
        <w:rPr>
          <w:color w:val="000000" w:themeColor="text1"/>
          <w:lang w:val="en-GB"/>
        </w:rPr>
        <w:t xml:space="preserve">Day </w:t>
      </w:r>
      <w:r w:rsidR="00F67D16" w:rsidRPr="00D32F3B">
        <w:rPr>
          <w:color w:val="000000" w:themeColor="text1"/>
          <w:lang w:val="en-GB"/>
        </w:rPr>
        <w:t xml:space="preserve">63 and </w:t>
      </w:r>
      <w:r w:rsidR="0036058B" w:rsidRPr="00D32F3B">
        <w:rPr>
          <w:color w:val="000000" w:themeColor="text1"/>
          <w:lang w:val="en-GB"/>
        </w:rPr>
        <w:t xml:space="preserve">Day </w:t>
      </w:r>
      <w:r w:rsidR="00F67D16" w:rsidRPr="00D32F3B">
        <w:rPr>
          <w:color w:val="000000" w:themeColor="text1"/>
          <w:lang w:val="en-GB"/>
        </w:rPr>
        <w:t>70</w:t>
      </w:r>
      <w:r w:rsidR="00010A26" w:rsidRPr="00D32F3B">
        <w:rPr>
          <w:color w:val="000000" w:themeColor="text1"/>
          <w:lang w:val="en-GB"/>
        </w:rPr>
        <w:t>-</w:t>
      </w:r>
      <w:r w:rsidR="00F67D16" w:rsidRPr="00D32F3B">
        <w:rPr>
          <w:color w:val="000000" w:themeColor="text1"/>
          <w:lang w:val="en-GB"/>
        </w:rPr>
        <w:t>time points. Secondly, and of relevance to a field which in general assays compound effects during brief windows (&lt;1</w:t>
      </w:r>
      <w:r w:rsidR="008D3117" w:rsidRPr="00D32F3B">
        <w:rPr>
          <w:color w:val="000000" w:themeColor="text1"/>
          <w:lang w:val="en-GB"/>
        </w:rPr>
        <w:t xml:space="preserve"> </w:t>
      </w:r>
      <w:r w:rsidR="00F67D16" w:rsidRPr="00D32F3B">
        <w:rPr>
          <w:color w:val="000000" w:themeColor="text1"/>
          <w:lang w:val="en-GB"/>
        </w:rPr>
        <w:t>min) at earlier time</w:t>
      </w:r>
      <w:r w:rsidR="00770D13" w:rsidRPr="00D32F3B">
        <w:rPr>
          <w:color w:val="000000" w:themeColor="text1"/>
          <w:lang w:val="en-GB"/>
        </w:rPr>
        <w:t>-</w:t>
      </w:r>
      <w:r w:rsidR="00F67D16" w:rsidRPr="00D32F3B">
        <w:rPr>
          <w:color w:val="000000" w:themeColor="text1"/>
          <w:lang w:val="en-GB"/>
        </w:rPr>
        <w:t>points (typically &lt;50</w:t>
      </w:r>
      <w:r w:rsidR="008D3117" w:rsidRPr="00D32F3B">
        <w:rPr>
          <w:color w:val="000000" w:themeColor="text1"/>
          <w:lang w:val="en-GB"/>
        </w:rPr>
        <w:t xml:space="preserve"> </w:t>
      </w:r>
      <w:r w:rsidR="00F67D16" w:rsidRPr="00D32F3B">
        <w:rPr>
          <w:color w:val="000000" w:themeColor="text1"/>
          <w:lang w:val="en-GB"/>
        </w:rPr>
        <w:t>d</w:t>
      </w:r>
      <w:r w:rsidR="008D3117" w:rsidRPr="00D32F3B">
        <w:rPr>
          <w:color w:val="000000" w:themeColor="text1"/>
          <w:lang w:val="en-GB"/>
        </w:rPr>
        <w:t>ay</w:t>
      </w:r>
      <w:r w:rsidR="00010A26" w:rsidRPr="00D32F3B">
        <w:rPr>
          <w:color w:val="000000" w:themeColor="text1"/>
          <w:lang w:val="en-GB"/>
        </w:rPr>
        <w:t>s</w:t>
      </w:r>
      <w:r w:rsidR="00F67D16" w:rsidRPr="00D32F3B">
        <w:rPr>
          <w:color w:val="000000" w:themeColor="text1"/>
          <w:lang w:val="en-GB"/>
        </w:rPr>
        <w:t xml:space="preserve">); the disease phenotype modifying effects of the compound are only apparent after </w:t>
      </w:r>
      <w:r w:rsidR="00383EAB" w:rsidRPr="00D32F3B">
        <w:rPr>
          <w:color w:val="000000" w:themeColor="text1"/>
          <w:lang w:val="en-GB"/>
        </w:rPr>
        <w:t>D</w:t>
      </w:r>
      <w:r w:rsidR="00F67D16" w:rsidRPr="00D32F3B">
        <w:rPr>
          <w:color w:val="000000" w:themeColor="text1"/>
          <w:lang w:val="en-GB"/>
        </w:rPr>
        <w:t>ay 60</w:t>
      </w:r>
      <w:r w:rsidR="00010A26" w:rsidRPr="00D32F3B">
        <w:rPr>
          <w:color w:val="000000" w:themeColor="text1"/>
          <w:lang w:val="en-GB"/>
        </w:rPr>
        <w:t>,</w:t>
      </w:r>
      <w:r w:rsidR="00AE7FEB" w:rsidRPr="00D32F3B">
        <w:rPr>
          <w:color w:val="000000" w:themeColor="text1"/>
          <w:lang w:val="en-GB"/>
        </w:rPr>
        <w:t xml:space="preserve"> suggesting it may be easy to discount drugs which have slow mechanisms of action in standard screening protocols</w:t>
      </w:r>
      <w:r w:rsidR="00F67D16" w:rsidRPr="00D32F3B">
        <w:rPr>
          <w:color w:val="000000" w:themeColor="text1"/>
          <w:lang w:val="en-GB"/>
        </w:rPr>
        <w:t xml:space="preserve">. </w:t>
      </w:r>
    </w:p>
    <w:p w14:paraId="609293AA" w14:textId="77777777" w:rsidR="00F67D16" w:rsidRPr="00D32F3B" w:rsidRDefault="00F67D16" w:rsidP="00D32F3B">
      <w:pPr>
        <w:rPr>
          <w:color w:val="000000" w:themeColor="text1"/>
          <w:lang w:val="en-GB"/>
        </w:rPr>
      </w:pPr>
    </w:p>
    <w:p w14:paraId="24EA7CBC" w14:textId="25DCF374" w:rsidR="00963F39" w:rsidRPr="00D32F3B" w:rsidRDefault="00AE7FEB" w:rsidP="00D32F3B">
      <w:pPr>
        <w:rPr>
          <w:color w:val="000000" w:themeColor="text1"/>
          <w:lang w:val="en-GB"/>
        </w:rPr>
      </w:pPr>
      <w:r w:rsidRPr="00D32F3B">
        <w:rPr>
          <w:color w:val="000000" w:themeColor="text1"/>
          <w:lang w:val="en-GB"/>
        </w:rPr>
        <w:t>The variability of beat frequency, and the subsequent impact on calcium transient duration, is not just a well-to-well problem at any given time point. It also changes as iPS</w:t>
      </w:r>
      <w:r w:rsidR="003B2311" w:rsidRPr="00D32F3B">
        <w:rPr>
          <w:color w:val="000000" w:themeColor="text1"/>
          <w:lang w:val="en-GB"/>
        </w:rPr>
        <w:t>C</w:t>
      </w:r>
      <w:r w:rsidRPr="00D32F3B">
        <w:rPr>
          <w:color w:val="000000" w:themeColor="text1"/>
          <w:lang w:val="en-GB"/>
        </w:rPr>
        <w:t xml:space="preserve">-CM are maintained in culture, </w:t>
      </w:r>
      <w:r w:rsidR="00163EF6" w:rsidRPr="00D32F3B">
        <w:rPr>
          <w:color w:val="000000" w:themeColor="text1"/>
          <w:lang w:val="en-GB"/>
        </w:rPr>
        <w:t>which</w:t>
      </w:r>
      <w:r w:rsidRPr="00D32F3B">
        <w:rPr>
          <w:color w:val="000000" w:themeColor="text1"/>
          <w:lang w:val="en-GB"/>
        </w:rPr>
        <w:t xml:space="preserve"> </w:t>
      </w:r>
      <w:r w:rsidR="00163EF6" w:rsidRPr="00D32F3B">
        <w:rPr>
          <w:color w:val="000000" w:themeColor="text1"/>
          <w:lang w:val="en-GB"/>
        </w:rPr>
        <w:t>vari</w:t>
      </w:r>
      <w:r w:rsidRPr="00D32F3B">
        <w:rPr>
          <w:color w:val="000000" w:themeColor="text1"/>
          <w:lang w:val="en-GB"/>
        </w:rPr>
        <w:t>es within a well over</w:t>
      </w:r>
      <w:r w:rsidR="00163EF6" w:rsidRPr="00D32F3B">
        <w:rPr>
          <w:color w:val="000000" w:themeColor="text1"/>
          <w:lang w:val="en-GB"/>
        </w:rPr>
        <w:t xml:space="preserve"> </w:t>
      </w:r>
      <w:r w:rsidRPr="00D32F3B">
        <w:rPr>
          <w:color w:val="000000" w:themeColor="text1"/>
          <w:lang w:val="en-GB"/>
        </w:rPr>
        <w:t>time (</w:t>
      </w:r>
      <w:r w:rsidRPr="00D32F3B">
        <w:rPr>
          <w:b/>
          <w:bCs/>
          <w:color w:val="000000" w:themeColor="text1"/>
          <w:lang w:val="en-GB"/>
        </w:rPr>
        <w:t>Figure 3B</w:t>
      </w:r>
      <w:r w:rsidRPr="00D32F3B">
        <w:rPr>
          <w:color w:val="000000" w:themeColor="text1"/>
          <w:lang w:val="en-GB"/>
        </w:rPr>
        <w:t xml:space="preserve">). To impose consistency </w:t>
      </w:r>
      <w:r w:rsidR="00D32B77" w:rsidRPr="00D32F3B">
        <w:rPr>
          <w:color w:val="000000" w:themeColor="text1"/>
          <w:lang w:val="en-GB"/>
        </w:rPr>
        <w:t xml:space="preserve">within sequential experiments, </w:t>
      </w:r>
      <w:r w:rsidR="00B17A8A" w:rsidRPr="00D32F3B">
        <w:rPr>
          <w:color w:val="000000" w:themeColor="text1"/>
          <w:lang w:val="en-GB"/>
        </w:rPr>
        <w:t>1</w:t>
      </w:r>
      <w:r w:rsidR="00617CBC" w:rsidRPr="00D32F3B">
        <w:rPr>
          <w:color w:val="000000" w:themeColor="text1"/>
          <w:lang w:val="en-GB"/>
        </w:rPr>
        <w:t xml:space="preserve"> </w:t>
      </w:r>
      <w:r w:rsidR="00B17A8A" w:rsidRPr="00D32F3B">
        <w:rPr>
          <w:color w:val="000000" w:themeColor="text1"/>
          <w:lang w:val="en-GB"/>
        </w:rPr>
        <w:t>Hz optical pacing</w:t>
      </w:r>
      <w:r w:rsidR="00D32B77" w:rsidRPr="00D32F3B">
        <w:rPr>
          <w:color w:val="000000" w:themeColor="text1"/>
          <w:lang w:val="en-GB"/>
        </w:rPr>
        <w:t xml:space="preserve"> can be applied with or without drug treatment (</w:t>
      </w:r>
      <w:r w:rsidR="00D32B77" w:rsidRPr="00D32F3B">
        <w:rPr>
          <w:b/>
          <w:color w:val="000000" w:themeColor="text1"/>
          <w:lang w:val="en-GB"/>
        </w:rPr>
        <w:t>Figure 3C</w:t>
      </w:r>
      <w:r w:rsidR="00F601D4" w:rsidRPr="00D32F3B">
        <w:rPr>
          <w:b/>
          <w:color w:val="000000" w:themeColor="text1"/>
          <w:lang w:val="en-GB"/>
        </w:rPr>
        <w:t>,D</w:t>
      </w:r>
      <w:r w:rsidR="00D32B77" w:rsidRPr="00D32F3B">
        <w:rPr>
          <w:color w:val="000000" w:themeColor="text1"/>
          <w:lang w:val="en-GB"/>
        </w:rPr>
        <w:t xml:space="preserve">). Here although the </w:t>
      </w:r>
      <w:r w:rsidR="00383EAB" w:rsidRPr="00D32F3B">
        <w:rPr>
          <w:color w:val="000000" w:themeColor="text1"/>
          <w:lang w:val="en-GB"/>
        </w:rPr>
        <w:t xml:space="preserve">Day </w:t>
      </w:r>
      <w:r w:rsidR="00D32B77" w:rsidRPr="00D32F3B">
        <w:rPr>
          <w:color w:val="000000" w:themeColor="text1"/>
          <w:lang w:val="en-GB"/>
        </w:rPr>
        <w:t>63</w:t>
      </w:r>
      <w:r w:rsidR="00770D13" w:rsidRPr="00D32F3B">
        <w:rPr>
          <w:color w:val="000000" w:themeColor="text1"/>
          <w:lang w:val="en-GB"/>
        </w:rPr>
        <w:t xml:space="preserve"> </w:t>
      </w:r>
      <w:r w:rsidR="00D32B77" w:rsidRPr="00D32F3B">
        <w:rPr>
          <w:color w:val="000000" w:themeColor="text1"/>
          <w:lang w:val="en-GB"/>
        </w:rPr>
        <w:t xml:space="preserve">results show the encouraging trends in the calcium transient with a </w:t>
      </w:r>
      <w:r w:rsidR="00CC7FA9" w:rsidRPr="00D32F3B">
        <w:rPr>
          <w:color w:val="000000" w:themeColor="text1"/>
          <w:lang w:val="en-GB"/>
        </w:rPr>
        <w:t>significantly</w:t>
      </w:r>
      <w:r w:rsidR="00963F39" w:rsidRPr="00D32F3B">
        <w:rPr>
          <w:color w:val="000000" w:themeColor="text1"/>
          <w:lang w:val="en-GB"/>
        </w:rPr>
        <w:t xml:space="preserve"> higher amplitude</w:t>
      </w:r>
      <w:r w:rsidR="00887AE4" w:rsidRPr="00D32F3B">
        <w:rPr>
          <w:color w:val="000000" w:themeColor="text1"/>
          <w:lang w:val="en-GB"/>
        </w:rPr>
        <w:t>, shorter CTD90</w:t>
      </w:r>
      <w:r w:rsidR="001941DD" w:rsidRPr="00D32F3B">
        <w:rPr>
          <w:color w:val="000000" w:themeColor="text1"/>
          <w:lang w:val="en-GB"/>
        </w:rPr>
        <w:t>,</w:t>
      </w:r>
      <w:r w:rsidR="00887AE4" w:rsidRPr="00D32F3B">
        <w:rPr>
          <w:color w:val="000000" w:themeColor="text1"/>
          <w:lang w:val="en-GB"/>
        </w:rPr>
        <w:t xml:space="preserve"> and </w:t>
      </w:r>
      <w:r w:rsidR="008440F0" w:rsidRPr="00D32F3B">
        <w:rPr>
          <w:color w:val="000000" w:themeColor="text1"/>
          <w:lang w:val="en-GB"/>
        </w:rPr>
        <w:t xml:space="preserve">shorter </w:t>
      </w:r>
      <w:r w:rsidR="00887AE4" w:rsidRPr="00D32F3B">
        <w:rPr>
          <w:color w:val="000000" w:themeColor="text1"/>
          <w:lang w:val="en-GB"/>
        </w:rPr>
        <w:t>decay time</w:t>
      </w:r>
      <w:r w:rsidR="00D32B77" w:rsidRPr="00D32F3B">
        <w:rPr>
          <w:color w:val="000000" w:themeColor="text1"/>
          <w:lang w:val="en-GB"/>
        </w:rPr>
        <w:t>; by the 70 day time</w:t>
      </w:r>
      <w:r w:rsidR="00770D13" w:rsidRPr="00D32F3B">
        <w:rPr>
          <w:color w:val="000000" w:themeColor="text1"/>
          <w:lang w:val="en-GB"/>
        </w:rPr>
        <w:t>-</w:t>
      </w:r>
      <w:r w:rsidR="00D32B77" w:rsidRPr="00D32F3B">
        <w:rPr>
          <w:color w:val="000000" w:themeColor="text1"/>
          <w:lang w:val="en-GB"/>
        </w:rPr>
        <w:t xml:space="preserve">point - </w:t>
      </w:r>
      <w:r w:rsidR="004257FD" w:rsidRPr="00D32F3B">
        <w:rPr>
          <w:color w:val="000000" w:themeColor="text1"/>
          <w:lang w:val="en-GB"/>
        </w:rPr>
        <w:t>and indicative of the need for chronic assessments during the drug screening process for rare disease</w:t>
      </w:r>
      <w:r w:rsidR="00D32B77" w:rsidRPr="00D32F3B">
        <w:rPr>
          <w:color w:val="000000" w:themeColor="text1"/>
          <w:lang w:val="en-GB"/>
        </w:rPr>
        <w:t xml:space="preserve"> -</w:t>
      </w:r>
      <w:r w:rsidR="004257FD" w:rsidRPr="00D32F3B">
        <w:rPr>
          <w:color w:val="000000" w:themeColor="text1"/>
          <w:lang w:val="en-GB"/>
        </w:rPr>
        <w:t xml:space="preserve"> e</w:t>
      </w:r>
      <w:r w:rsidR="001F14DA" w:rsidRPr="00D32F3B">
        <w:rPr>
          <w:color w:val="000000" w:themeColor="text1"/>
          <w:lang w:val="en-GB"/>
        </w:rPr>
        <w:t>arly after depolarization</w:t>
      </w:r>
      <w:r w:rsidR="004257FD" w:rsidRPr="00D32F3B">
        <w:rPr>
          <w:color w:val="000000" w:themeColor="text1"/>
          <w:lang w:val="en-GB"/>
        </w:rPr>
        <w:t>s</w:t>
      </w:r>
      <w:r w:rsidR="001F14DA" w:rsidRPr="00D32F3B">
        <w:rPr>
          <w:color w:val="000000" w:themeColor="text1"/>
          <w:lang w:val="en-GB"/>
        </w:rPr>
        <w:t xml:space="preserve"> (EAD) </w:t>
      </w:r>
      <w:r w:rsidR="00D32B77" w:rsidRPr="00D32F3B">
        <w:rPr>
          <w:color w:val="000000" w:themeColor="text1"/>
          <w:lang w:val="en-GB"/>
        </w:rPr>
        <w:t xml:space="preserve">are </w:t>
      </w:r>
      <w:r w:rsidR="004257FD" w:rsidRPr="00D32F3B">
        <w:rPr>
          <w:color w:val="000000" w:themeColor="text1"/>
          <w:lang w:val="en-GB"/>
        </w:rPr>
        <w:t>detected</w:t>
      </w:r>
      <w:r w:rsidR="00A14924" w:rsidRPr="00D32F3B">
        <w:rPr>
          <w:color w:val="000000" w:themeColor="text1"/>
          <w:lang w:val="en-GB"/>
        </w:rPr>
        <w:t>.</w:t>
      </w:r>
      <w:r w:rsidR="00D32B77" w:rsidRPr="00D32F3B">
        <w:rPr>
          <w:color w:val="000000" w:themeColor="text1"/>
          <w:lang w:val="en-GB"/>
        </w:rPr>
        <w:t xml:space="preserve"> The value of adding a pacing protocol to disease phenotyping</w:t>
      </w:r>
      <w:r w:rsidR="00770D13" w:rsidRPr="00D32F3B">
        <w:rPr>
          <w:color w:val="000000" w:themeColor="text1"/>
          <w:lang w:val="en-GB"/>
        </w:rPr>
        <w:t>,</w:t>
      </w:r>
      <w:r w:rsidR="00D32B77" w:rsidRPr="00D32F3B">
        <w:rPr>
          <w:color w:val="000000" w:themeColor="text1"/>
          <w:lang w:val="en-GB"/>
        </w:rPr>
        <w:t xml:space="preserve"> or small molecule evaluation</w:t>
      </w:r>
      <w:r w:rsidR="00770D13" w:rsidRPr="00D32F3B">
        <w:rPr>
          <w:color w:val="000000" w:themeColor="text1"/>
          <w:lang w:val="en-GB"/>
        </w:rPr>
        <w:t>,</w:t>
      </w:r>
      <w:r w:rsidR="00D32B77" w:rsidRPr="00D32F3B">
        <w:rPr>
          <w:color w:val="000000" w:themeColor="text1"/>
          <w:lang w:val="en-GB"/>
        </w:rPr>
        <w:t xml:space="preserve"> can be qualitatively assessed by comparison of the results presented in </w:t>
      </w:r>
      <w:r w:rsidR="00D32B77" w:rsidRPr="00D32F3B">
        <w:rPr>
          <w:b/>
          <w:bCs/>
          <w:color w:val="000000" w:themeColor="text1"/>
          <w:lang w:val="en-GB"/>
        </w:rPr>
        <w:t>Figure 3B,D</w:t>
      </w:r>
      <w:r w:rsidR="00D32B77" w:rsidRPr="00D32F3B">
        <w:rPr>
          <w:color w:val="000000" w:themeColor="text1"/>
          <w:lang w:val="en-GB"/>
        </w:rPr>
        <w:t xml:space="preserve"> for beat rate, calcium transient amplitude, CTD90, and decay time. </w:t>
      </w:r>
    </w:p>
    <w:p w14:paraId="2B237BDA" w14:textId="52C00386" w:rsidR="00FD0FD2" w:rsidRPr="00D32F3B" w:rsidRDefault="00FD0FD2" w:rsidP="00D32F3B">
      <w:pPr>
        <w:rPr>
          <w:lang w:val="en-GB" w:eastAsia="zh-TW"/>
        </w:rPr>
      </w:pPr>
    </w:p>
    <w:p w14:paraId="0FA824D5" w14:textId="2DADFCD1" w:rsidR="00E30ED0" w:rsidRPr="00D32F3B" w:rsidRDefault="00CD3761" w:rsidP="00D32F3B">
      <w:pPr>
        <w:rPr>
          <w:lang w:eastAsia="zh-TW"/>
        </w:rPr>
      </w:pPr>
      <w:r w:rsidRPr="00D32F3B">
        <w:rPr>
          <w:lang w:eastAsia="zh-TW"/>
        </w:rPr>
        <w:t xml:space="preserve">An advantage of a GECI, compared to chemical dye, based methodology to visualize </w:t>
      </w:r>
      <w:r w:rsidR="00D32B77" w:rsidRPr="00D32F3B">
        <w:rPr>
          <w:lang w:eastAsia="zh-TW"/>
        </w:rPr>
        <w:t xml:space="preserve">the </w:t>
      </w:r>
      <w:r w:rsidRPr="00D32F3B">
        <w:rPr>
          <w:lang w:eastAsia="zh-TW"/>
        </w:rPr>
        <w:t>calcium</w:t>
      </w:r>
      <w:r w:rsidR="00D32B77" w:rsidRPr="00D32F3B">
        <w:rPr>
          <w:lang w:eastAsia="zh-TW"/>
        </w:rPr>
        <w:t xml:space="preserve"> transient</w:t>
      </w:r>
      <w:r w:rsidRPr="00D32F3B">
        <w:rPr>
          <w:lang w:eastAsia="zh-TW"/>
        </w:rPr>
        <w:t xml:space="preserve"> is the ability to restrict the probe to a specific compartment within a cell. This can be further expanded by multiplexing multiple </w:t>
      </w:r>
      <w:r w:rsidR="00D32B77" w:rsidRPr="00D32F3B">
        <w:rPr>
          <w:lang w:eastAsia="zh-TW"/>
        </w:rPr>
        <w:t>color</w:t>
      </w:r>
      <w:r w:rsidRPr="00D32F3B">
        <w:rPr>
          <w:lang w:eastAsia="zh-TW"/>
        </w:rPr>
        <w:t xml:space="preserve"> and/or affinity variants in single cells. Hence,  several</w:t>
      </w:r>
      <w:r w:rsidR="00963F39" w:rsidRPr="00D32F3B">
        <w:rPr>
          <w:lang w:eastAsia="zh-TW"/>
        </w:rPr>
        <w:t xml:space="preserve"> </w:t>
      </w:r>
      <w:r w:rsidR="00B17C0D" w:rsidRPr="00D32F3B">
        <w:rPr>
          <w:lang w:eastAsia="zh-TW"/>
        </w:rPr>
        <w:t xml:space="preserve">GECIs </w:t>
      </w:r>
      <w:r w:rsidR="001B1797" w:rsidRPr="00D32F3B">
        <w:rPr>
          <w:lang w:eastAsia="zh-TW"/>
        </w:rPr>
        <w:t>including ER-LAR-GECO</w:t>
      </w:r>
      <w:hyperlink w:anchor="_ENREF_9" w:tooltip="Wu, 2014 #11" w:history="1">
        <w:r w:rsidR="00861AD7" w:rsidRPr="00D32F3B">
          <w:rPr>
            <w:vertAlign w:val="superscript"/>
            <w:lang w:eastAsia="zh-TW"/>
          </w:rPr>
          <w:fldChar w:fldCharType="begin"/>
        </w:r>
        <w:r w:rsidR="00861AD7" w:rsidRPr="00D32F3B">
          <w:rPr>
            <w:vertAlign w:val="superscript"/>
            <w:lang w:eastAsia="zh-TW"/>
          </w:rPr>
          <w:instrText xml:space="preserve"> ADDIN EN.CITE &lt;EndNote&gt;&lt;Cite&gt;&lt;Author&gt;Wu&lt;/Author&gt;&lt;Year&gt;2014&lt;/Year&gt;&lt;RecNum&gt;11&lt;/RecNum&gt;&lt;DisplayText&gt;&lt;style face="superscript"&gt;9&lt;/style&gt;&lt;/DisplayText&gt;&lt;record&gt;&lt;rec-number&gt;11&lt;/rec-number&gt;&lt;foreign-keys&gt;&lt;key app="EN" db-id="v2xw5p92zv5fs8earetp9zet929tdsss0p9p"&gt;11&lt;/key&gt;&lt;/foreign-keys&gt;&lt;ref-type name="Journal Article"&gt;17&lt;/ref-type&gt;&lt;contributors&gt;&lt;authors&gt;&lt;author&gt;Wu, Jiahui&lt;/author&gt;&lt;author&gt;Prole, David L&lt;/author&gt;&lt;author&gt;Shen, Yi&lt;/author&gt;&lt;author&gt;Lin, Zhihong&lt;/author&gt;&lt;author&gt;Gnanasekaran, Aswini&lt;/author&gt;&lt;author&gt;Liu, Yingjie&lt;/author&gt;&lt;author&gt;Chen, Lidong&lt;/author&gt;&lt;author&gt;Zhou, Hang&lt;/author&gt;&lt;author&gt;Chen, S. R.  Wayne&lt;/author&gt;&lt;author&gt;Usachev, Yuriy M&lt;/author&gt;&lt;author&gt;Taylor, Colin W&lt;/author&gt;&lt;author&gt;Campbell, Robert E&lt;/author&gt;&lt;/authors&gt;&lt;/contributors&gt;&lt;titles&gt;&lt;title&gt;Red fluorescent genetically encoded Ca2+ indicators for use in mitochondria and endoplasmic reticulum&lt;/title&gt;&lt;secondary-title&gt;Biochemical Journal&lt;/secondary-title&gt;&lt;/titles&gt;&lt;periodical&gt;&lt;full-title&gt;Biochemical Journal&lt;/full-title&gt;&lt;abbr-1&gt;Biochem. J.&lt;/abbr-1&gt;&lt;abbr-2&gt;Biochem J&lt;/abbr-2&gt;&lt;/periodical&gt;&lt;pages&gt;13-22&lt;/pages&gt;&lt;volume&gt;464&lt;/volume&gt;&lt;number&gt;1&lt;/number&gt;&lt;dates&gt;&lt;year&gt;2014&lt;/year&gt;&lt;/dates&gt;&lt;isbn&gt;0264-6021&lt;/isbn&gt;&lt;urls&gt;&lt;related-urls&gt;&lt;url&gt;https://doi.org/10.1042/BJ20140931&lt;/url&gt;&lt;/related-urls&gt;&lt;/urls&gt;&lt;electronic-resource-num&gt;10.1042/BJ20140931&lt;/electronic-resource-num&gt;&lt;access-date&gt;8/26/2021&lt;/access-date&gt;&lt;/record&gt;&lt;/Cite&gt;&lt;/EndNote&gt;</w:instrText>
        </w:r>
        <w:r w:rsidR="00861AD7" w:rsidRPr="00D32F3B">
          <w:rPr>
            <w:vertAlign w:val="superscript"/>
            <w:lang w:eastAsia="zh-TW"/>
          </w:rPr>
          <w:fldChar w:fldCharType="separate"/>
        </w:r>
        <w:r w:rsidR="00861AD7" w:rsidRPr="00D32F3B">
          <w:rPr>
            <w:noProof/>
            <w:vertAlign w:val="superscript"/>
            <w:lang w:eastAsia="zh-TW"/>
          </w:rPr>
          <w:t>9</w:t>
        </w:r>
        <w:r w:rsidR="00861AD7" w:rsidRPr="00D32F3B">
          <w:rPr>
            <w:vertAlign w:val="superscript"/>
            <w:lang w:eastAsia="zh-TW"/>
          </w:rPr>
          <w:fldChar w:fldCharType="end"/>
        </w:r>
      </w:hyperlink>
      <w:r w:rsidR="001B1797" w:rsidRPr="00D32F3B">
        <w:rPr>
          <w:lang w:eastAsia="zh-TW"/>
        </w:rPr>
        <w:t>, mtGCEPIA</w:t>
      </w:r>
      <w:r w:rsidR="001F1C53" w:rsidRPr="00D32F3B">
        <w:rPr>
          <w:vertAlign w:val="superscript"/>
          <w:lang w:eastAsia="zh-TW"/>
        </w:rPr>
        <w:fldChar w:fldCharType="begin">
          <w:fldData xml:space="preserve">PEVuZE5vdGU+PENpdGU+PEF1dGhvcj5TdXp1a2k8L0F1dGhvcj48WWVhcj4yMDE2PC9ZZWFyPjxS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QxNTM8L3BhZ2VzPjx2b2x1bWU+NTwvdm9sdW1lPjxlZGl0aW9uPjIw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</w:fldData>
        </w:fldChar>
      </w:r>
      <w:r w:rsidR="00861AD7" w:rsidRPr="00D32F3B">
        <w:rPr>
          <w:vertAlign w:val="superscript"/>
          <w:lang w:eastAsia="zh-TW"/>
        </w:rPr>
        <w:instrText xml:space="preserve"> ADDIN EN.CITE </w:instrText>
      </w:r>
      <w:r w:rsidR="00861AD7" w:rsidRPr="00D32F3B">
        <w:rPr>
          <w:vertAlign w:val="superscript"/>
          <w:lang w:eastAsia="zh-TW"/>
        </w:rPr>
        <w:fldChar w:fldCharType="begin">
          <w:fldData xml:space="preserve">PEVuZE5vdGU+PENpdGU+PEF1dGhvcj5TdXp1a2k8L0F1dGhvcj48WWVhcj4yMDE2PC9ZZWFyPjxS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QxNTM8L3BhZ2VzPjx2b2x1bWU+NTwvdm9sdW1lPjxlZGl0aW9uPjIw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</w:fldData>
        </w:fldChar>
      </w:r>
      <w:r w:rsidR="00861AD7" w:rsidRPr="00D32F3B">
        <w:rPr>
          <w:vertAlign w:val="superscript"/>
          <w:lang w:eastAsia="zh-TW"/>
        </w:rPr>
        <w:instrText xml:space="preserve"> ADDIN EN.CITE.DATA </w:instrText>
      </w:r>
      <w:r w:rsidR="00861AD7" w:rsidRPr="00D32F3B">
        <w:rPr>
          <w:vertAlign w:val="superscript"/>
          <w:lang w:eastAsia="zh-TW"/>
        </w:rPr>
      </w:r>
      <w:r w:rsidR="00861AD7" w:rsidRPr="00D32F3B">
        <w:rPr>
          <w:vertAlign w:val="superscript"/>
          <w:lang w:eastAsia="zh-TW"/>
        </w:rPr>
        <w:fldChar w:fldCharType="end"/>
      </w:r>
      <w:r w:rsidR="001F1C53" w:rsidRPr="00D32F3B">
        <w:rPr>
          <w:vertAlign w:val="superscript"/>
          <w:lang w:eastAsia="zh-TW"/>
        </w:rPr>
      </w:r>
      <w:r w:rsidR="001F1C53" w:rsidRPr="00D32F3B">
        <w:rPr>
          <w:vertAlign w:val="superscript"/>
          <w:lang w:eastAsia="zh-TW"/>
        </w:rPr>
        <w:fldChar w:fldCharType="separate"/>
      </w:r>
      <w:hyperlink w:anchor="_ENREF_22" w:tooltip="Suzuki, 2016 #65" w:history="1">
        <w:r w:rsidR="00861AD7" w:rsidRPr="00D32F3B">
          <w:rPr>
            <w:noProof/>
            <w:vertAlign w:val="superscript"/>
            <w:lang w:eastAsia="zh-TW"/>
          </w:rPr>
          <w:t>22</w:t>
        </w:r>
      </w:hyperlink>
      <w:r w:rsidR="00861AD7" w:rsidRPr="00D32F3B">
        <w:rPr>
          <w:noProof/>
          <w:vertAlign w:val="superscript"/>
          <w:lang w:eastAsia="zh-TW"/>
        </w:rPr>
        <w:t>,</w:t>
      </w:r>
      <w:hyperlink w:anchor="_ENREF_23" w:tooltip="Suzuki, 2014 #62" w:history="1">
        <w:r w:rsidR="00861AD7" w:rsidRPr="00D32F3B">
          <w:rPr>
            <w:noProof/>
            <w:vertAlign w:val="superscript"/>
            <w:lang w:eastAsia="zh-TW"/>
          </w:rPr>
          <w:t>23</w:t>
        </w:r>
      </w:hyperlink>
      <w:r w:rsidR="001F1C53" w:rsidRPr="00D32F3B">
        <w:rPr>
          <w:vertAlign w:val="superscript"/>
          <w:lang w:eastAsia="zh-TW"/>
        </w:rPr>
        <w:fldChar w:fldCharType="end"/>
      </w:r>
      <w:r w:rsidR="001B1797" w:rsidRPr="00D32F3B">
        <w:rPr>
          <w:lang w:eastAsia="zh-TW"/>
        </w:rPr>
        <w:t xml:space="preserve"> (or Oria1-G-GECO)</w:t>
      </w:r>
      <w:r w:rsidR="00605D58" w:rsidRPr="00D32F3B">
        <w:rPr>
          <w:lang w:eastAsia="zh-TW"/>
        </w:rPr>
        <w:t>,</w:t>
      </w:r>
      <w:r w:rsidR="001B1797" w:rsidRPr="00D32F3B">
        <w:rPr>
          <w:lang w:eastAsia="zh-TW"/>
        </w:rPr>
        <w:t xml:space="preserve"> and NIR-GECO2</w:t>
      </w:r>
      <w:r w:rsidR="0027008E" w:rsidRPr="00D32F3B">
        <w:rPr>
          <w:vertAlign w:val="superscript"/>
          <w:lang w:eastAsia="zh-TW"/>
        </w:rPr>
        <w:fldChar w:fldCharType="begin">
          <w:fldData xml:space="preserve">PEVuZE5vdGU+PENpdGU+PEF1dGhvcj5RaWFuPC9BdXRob3I+PFllYXI+MjAyMDwvWWVhcj48UmVj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</w:fldData>
        </w:fldChar>
      </w:r>
      <w:r w:rsidR="00861AD7" w:rsidRPr="00D32F3B">
        <w:rPr>
          <w:vertAlign w:val="superscript"/>
          <w:lang w:eastAsia="zh-TW"/>
        </w:rPr>
        <w:instrText xml:space="preserve"> ADDIN EN.CITE </w:instrText>
      </w:r>
      <w:r w:rsidR="00861AD7" w:rsidRPr="00D32F3B">
        <w:rPr>
          <w:vertAlign w:val="superscript"/>
          <w:lang w:eastAsia="zh-TW"/>
        </w:rPr>
        <w:fldChar w:fldCharType="begin">
          <w:fldData xml:space="preserve">PEVuZE5vdGU+PENpdGU+PEF1dGhvcj5RaWFuPC9BdXRob3I+PFllYXI+MjAyMDwvWWVhcj48UmVj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</w:fldData>
        </w:fldChar>
      </w:r>
      <w:r w:rsidR="00861AD7" w:rsidRPr="00D32F3B">
        <w:rPr>
          <w:vertAlign w:val="superscript"/>
          <w:lang w:eastAsia="zh-TW"/>
        </w:rPr>
        <w:instrText xml:space="preserve"> ADDIN EN.CITE.DATA </w:instrText>
      </w:r>
      <w:r w:rsidR="00861AD7" w:rsidRPr="00D32F3B">
        <w:rPr>
          <w:vertAlign w:val="superscript"/>
          <w:lang w:eastAsia="zh-TW"/>
        </w:rPr>
      </w:r>
      <w:r w:rsidR="00861AD7" w:rsidRPr="00D32F3B">
        <w:rPr>
          <w:vertAlign w:val="superscript"/>
          <w:lang w:eastAsia="zh-TW"/>
        </w:rPr>
        <w:fldChar w:fldCharType="end"/>
      </w:r>
      <w:r w:rsidR="0027008E" w:rsidRPr="00D32F3B">
        <w:rPr>
          <w:vertAlign w:val="superscript"/>
          <w:lang w:eastAsia="zh-TW"/>
        </w:rPr>
      </w:r>
      <w:r w:rsidR="0027008E" w:rsidRPr="00D32F3B">
        <w:rPr>
          <w:vertAlign w:val="superscript"/>
          <w:lang w:eastAsia="zh-TW"/>
        </w:rPr>
        <w:fldChar w:fldCharType="separate"/>
      </w:r>
      <w:hyperlink w:anchor="_ENREF_8" w:tooltip="Qian, 2019 #4" w:history="1">
        <w:r w:rsidR="00861AD7" w:rsidRPr="00D32F3B">
          <w:rPr>
            <w:noProof/>
            <w:vertAlign w:val="superscript"/>
            <w:lang w:eastAsia="zh-TW"/>
          </w:rPr>
          <w:t>8</w:t>
        </w:r>
      </w:hyperlink>
      <w:r w:rsidR="00861AD7" w:rsidRPr="00D32F3B">
        <w:rPr>
          <w:noProof/>
          <w:vertAlign w:val="superscript"/>
          <w:lang w:eastAsia="zh-TW"/>
        </w:rPr>
        <w:t>,</w:t>
      </w:r>
      <w:hyperlink w:anchor="_ENREF_24" w:tooltip="Qian, 2020 #6" w:history="1">
        <w:r w:rsidR="00861AD7" w:rsidRPr="00D32F3B">
          <w:rPr>
            <w:noProof/>
            <w:vertAlign w:val="superscript"/>
            <w:lang w:eastAsia="zh-TW"/>
          </w:rPr>
          <w:t>24</w:t>
        </w:r>
      </w:hyperlink>
      <w:r w:rsidR="0027008E" w:rsidRPr="00D32F3B">
        <w:rPr>
          <w:vertAlign w:val="superscript"/>
          <w:lang w:eastAsia="zh-TW"/>
        </w:rPr>
        <w:fldChar w:fldCharType="end"/>
      </w:r>
      <w:r w:rsidRPr="00D32F3B">
        <w:rPr>
          <w:lang w:eastAsia="zh-TW"/>
        </w:rPr>
        <w:t xml:space="preserve"> </w:t>
      </w:r>
      <w:r w:rsidR="00D32B77" w:rsidRPr="00D32F3B">
        <w:rPr>
          <w:lang w:eastAsia="zh-TW"/>
        </w:rPr>
        <w:t xml:space="preserve">have been developed </w:t>
      </w:r>
      <w:r w:rsidRPr="00D32F3B">
        <w:rPr>
          <w:lang w:eastAsia="zh-TW"/>
        </w:rPr>
        <w:t>for</w:t>
      </w:r>
      <w:r w:rsidR="00963F39" w:rsidRPr="00D32F3B">
        <w:rPr>
          <w:lang w:eastAsia="zh-TW"/>
        </w:rPr>
        <w:t xml:space="preserve"> expre</w:t>
      </w:r>
      <w:r w:rsidRPr="00D32F3B">
        <w:rPr>
          <w:lang w:eastAsia="zh-TW"/>
        </w:rPr>
        <w:t>ssion</w:t>
      </w:r>
      <w:r w:rsidR="00DC555D" w:rsidRPr="00D32F3B">
        <w:rPr>
          <w:lang w:eastAsia="zh-TW"/>
        </w:rPr>
        <w:t xml:space="preserve"> singly</w:t>
      </w:r>
      <w:r w:rsidR="00D32B77" w:rsidRPr="00D32F3B">
        <w:rPr>
          <w:lang w:eastAsia="zh-TW"/>
        </w:rPr>
        <w:t>,</w:t>
      </w:r>
      <w:r w:rsidR="00DC555D" w:rsidRPr="00D32F3B">
        <w:rPr>
          <w:lang w:eastAsia="zh-TW"/>
        </w:rPr>
        <w:t xml:space="preserve"> or in combination</w:t>
      </w:r>
      <w:r w:rsidR="00D32B77" w:rsidRPr="00D32F3B">
        <w:rPr>
          <w:lang w:eastAsia="zh-TW"/>
        </w:rPr>
        <w:t>,</w:t>
      </w:r>
      <w:r w:rsidR="00963F39" w:rsidRPr="00D32F3B">
        <w:rPr>
          <w:lang w:eastAsia="zh-TW"/>
        </w:rPr>
        <w:t xml:space="preserve"> in </w:t>
      </w:r>
      <w:r w:rsidR="00D32B77" w:rsidRPr="00D32F3B">
        <w:rPr>
          <w:lang w:eastAsia="zh-TW"/>
        </w:rPr>
        <w:t>cell models</w:t>
      </w:r>
      <w:r w:rsidR="00963F39" w:rsidRPr="00D32F3B">
        <w:rPr>
          <w:lang w:eastAsia="zh-TW"/>
        </w:rPr>
        <w:t xml:space="preserve"> for real-time calcium activity measurement</w:t>
      </w:r>
      <w:r w:rsidR="00B17C0D" w:rsidRPr="00D32F3B">
        <w:rPr>
          <w:lang w:eastAsia="zh-TW"/>
        </w:rPr>
        <w:t xml:space="preserve"> </w:t>
      </w:r>
      <w:r w:rsidR="00DD647B" w:rsidRPr="00D32F3B">
        <w:rPr>
          <w:lang w:eastAsia="zh-TW"/>
        </w:rPr>
        <w:t xml:space="preserve">arising </w:t>
      </w:r>
      <w:r w:rsidR="00B17C0D" w:rsidRPr="00D32F3B">
        <w:rPr>
          <w:lang w:eastAsia="zh-TW"/>
        </w:rPr>
        <w:t>in</w:t>
      </w:r>
      <w:r w:rsidRPr="00D32F3B">
        <w:rPr>
          <w:lang w:eastAsia="zh-TW"/>
        </w:rPr>
        <w:t xml:space="preserve"> the</w:t>
      </w:r>
      <w:r w:rsidR="00B17C0D" w:rsidRPr="00D32F3B">
        <w:rPr>
          <w:lang w:eastAsia="zh-TW"/>
        </w:rPr>
        <w:t xml:space="preserve"> </w:t>
      </w:r>
      <w:r w:rsidR="00BC3489" w:rsidRPr="00D32F3B">
        <w:rPr>
          <w:lang w:eastAsia="zh-TW"/>
        </w:rPr>
        <w:t>endoplasmic reticulum</w:t>
      </w:r>
      <w:r w:rsidR="00BC3489" w:rsidRPr="00D32F3B" w:rsidDel="00BC3489">
        <w:rPr>
          <w:lang w:eastAsia="zh-TW"/>
        </w:rPr>
        <w:t xml:space="preserve"> </w:t>
      </w:r>
      <w:r w:rsidR="00B17C0D" w:rsidRPr="00D32F3B">
        <w:rPr>
          <w:lang w:eastAsia="zh-TW"/>
        </w:rPr>
        <w:t>/</w:t>
      </w:r>
      <w:r w:rsidR="00BC3489" w:rsidRPr="00D32F3B">
        <w:rPr>
          <w:lang w:eastAsia="zh-TW"/>
        </w:rPr>
        <w:t xml:space="preserve"> sarcoplasmic reticulum (ER/SR)</w:t>
      </w:r>
      <w:r w:rsidR="00B17C0D" w:rsidRPr="00D32F3B">
        <w:rPr>
          <w:lang w:eastAsia="zh-TW"/>
        </w:rPr>
        <w:t>, mitochondria</w:t>
      </w:r>
      <w:r w:rsidR="005C5D7A" w:rsidRPr="00D32F3B">
        <w:rPr>
          <w:lang w:eastAsia="zh-TW"/>
        </w:rPr>
        <w:t xml:space="preserve"> (or CRAC channel)</w:t>
      </w:r>
      <w:r w:rsidR="00B17C0D" w:rsidRPr="00D32F3B">
        <w:rPr>
          <w:lang w:eastAsia="zh-TW"/>
        </w:rPr>
        <w:t xml:space="preserve"> and cytosol, respectively</w:t>
      </w:r>
      <w:r w:rsidR="00963F39" w:rsidRPr="00D32F3B">
        <w:rPr>
          <w:lang w:eastAsia="zh-TW"/>
        </w:rPr>
        <w:t xml:space="preserve">. </w:t>
      </w:r>
      <w:r w:rsidR="003B2311" w:rsidRPr="00D32F3B">
        <w:rPr>
          <w:lang w:eastAsia="zh-TW"/>
        </w:rPr>
        <w:t>They</w:t>
      </w:r>
      <w:r w:rsidR="00DD647B" w:rsidRPr="00D32F3B">
        <w:rPr>
          <w:lang w:eastAsia="zh-TW"/>
        </w:rPr>
        <w:t xml:space="preserve"> can be combined in the </w:t>
      </w:r>
      <w:r w:rsidR="003B2311" w:rsidRPr="00D32F3B">
        <w:rPr>
          <w:lang w:eastAsia="zh-TW"/>
        </w:rPr>
        <w:t>i</w:t>
      </w:r>
      <w:r w:rsidR="00DD647B" w:rsidRPr="00D32F3B">
        <w:rPr>
          <w:lang w:eastAsia="zh-TW"/>
        </w:rPr>
        <w:t>PS</w:t>
      </w:r>
      <w:r w:rsidR="003B2311" w:rsidRPr="00D32F3B">
        <w:rPr>
          <w:lang w:eastAsia="zh-TW"/>
        </w:rPr>
        <w:t>C</w:t>
      </w:r>
      <w:r w:rsidR="00DD647B" w:rsidRPr="00D32F3B">
        <w:rPr>
          <w:lang w:eastAsia="zh-TW"/>
        </w:rPr>
        <w:t>-CM model (</w:t>
      </w:r>
      <w:r w:rsidR="00DD647B" w:rsidRPr="00D32F3B">
        <w:rPr>
          <w:b/>
          <w:bCs/>
          <w:lang w:eastAsia="zh-TW"/>
        </w:rPr>
        <w:t>Figure 4A</w:t>
      </w:r>
      <w:r w:rsidR="00605D58" w:rsidRPr="00D32F3B">
        <w:rPr>
          <w:b/>
          <w:bCs/>
          <w:lang w:eastAsia="zh-TW"/>
        </w:rPr>
        <w:t>,</w:t>
      </w:r>
      <w:r w:rsidR="00DD647B" w:rsidRPr="00D32F3B">
        <w:rPr>
          <w:b/>
          <w:bCs/>
          <w:lang w:eastAsia="zh-TW"/>
        </w:rPr>
        <w:t>C</w:t>
      </w:r>
      <w:r w:rsidR="00DD647B" w:rsidRPr="00D32F3B">
        <w:rPr>
          <w:lang w:eastAsia="zh-TW"/>
        </w:rPr>
        <w:t>) to study the interaction between different intracellular calcium store</w:t>
      </w:r>
      <w:r w:rsidR="00605D58" w:rsidRPr="00D32F3B">
        <w:rPr>
          <w:lang w:eastAsia="zh-TW"/>
        </w:rPr>
        <w:t>s. F</w:t>
      </w:r>
      <w:r w:rsidR="00DD647B" w:rsidRPr="00D32F3B">
        <w:rPr>
          <w:lang w:eastAsia="zh-TW"/>
        </w:rPr>
        <w:t>or example</w:t>
      </w:r>
      <w:r w:rsidR="00605D58" w:rsidRPr="00D32F3B">
        <w:rPr>
          <w:lang w:eastAsia="zh-TW"/>
        </w:rPr>
        <w:t>,</w:t>
      </w:r>
      <w:r w:rsidR="00DD647B" w:rsidRPr="00D32F3B">
        <w:rPr>
          <w:lang w:eastAsia="zh-TW"/>
        </w:rPr>
        <w:t xml:space="preserve"> </w:t>
      </w:r>
      <w:r w:rsidR="00143B78" w:rsidRPr="00D32F3B">
        <w:rPr>
          <w:lang w:eastAsia="zh-TW"/>
        </w:rPr>
        <w:t>10</w:t>
      </w:r>
      <w:r w:rsidR="001A5815" w:rsidRPr="00D32F3B">
        <w:rPr>
          <w:lang w:eastAsia="zh-TW"/>
        </w:rPr>
        <w:t xml:space="preserve"> </w:t>
      </w:r>
      <w:r w:rsidR="00143B78" w:rsidRPr="00D32F3B">
        <w:rPr>
          <w:lang w:eastAsia="zh-TW"/>
        </w:rPr>
        <w:t xml:space="preserve">mM </w:t>
      </w:r>
      <w:r w:rsidR="00963F39" w:rsidRPr="00D32F3B">
        <w:rPr>
          <w:lang w:eastAsia="zh-TW"/>
        </w:rPr>
        <w:t>caffeine treatment</w:t>
      </w:r>
      <w:r w:rsidR="00DD647B" w:rsidRPr="00D32F3B">
        <w:rPr>
          <w:lang w:eastAsia="zh-TW"/>
        </w:rPr>
        <w:t xml:space="preserve"> can be used to </w:t>
      </w:r>
      <w:r w:rsidRPr="00D32F3B">
        <w:rPr>
          <w:lang w:eastAsia="zh-TW"/>
        </w:rPr>
        <w:t>empty the SR</w:t>
      </w:r>
      <w:r w:rsidR="00DD647B" w:rsidRPr="00D32F3B">
        <w:rPr>
          <w:lang w:eastAsia="zh-TW"/>
        </w:rPr>
        <w:t xml:space="preserve"> calcium store. Here</w:t>
      </w:r>
      <w:r w:rsidR="00963F39" w:rsidRPr="00D32F3B">
        <w:rPr>
          <w:lang w:eastAsia="zh-TW"/>
        </w:rPr>
        <w:t xml:space="preserve"> </w:t>
      </w:r>
      <w:r w:rsidRPr="00D32F3B">
        <w:rPr>
          <w:lang w:eastAsia="zh-TW"/>
        </w:rPr>
        <w:t xml:space="preserve">a </w:t>
      </w:r>
      <w:r w:rsidR="001B1797" w:rsidRPr="00D32F3B">
        <w:rPr>
          <w:lang w:eastAsia="zh-TW"/>
        </w:rPr>
        <w:t>decrease of ER-LAR-GECO signal</w:t>
      </w:r>
      <w:r w:rsidR="00DD647B" w:rsidRPr="00D32F3B">
        <w:rPr>
          <w:lang w:eastAsia="zh-TW"/>
        </w:rPr>
        <w:t xml:space="preserve"> (indicative of loss of calcium from the SR)</w:t>
      </w:r>
      <w:r w:rsidR="001B1797" w:rsidRPr="00D32F3B">
        <w:rPr>
          <w:lang w:eastAsia="zh-TW"/>
        </w:rPr>
        <w:t xml:space="preserve"> </w:t>
      </w:r>
      <w:r w:rsidRPr="00D32F3B">
        <w:rPr>
          <w:lang w:eastAsia="zh-TW"/>
        </w:rPr>
        <w:t xml:space="preserve">paralleled a </w:t>
      </w:r>
      <w:r w:rsidR="001B1797" w:rsidRPr="00D32F3B">
        <w:rPr>
          <w:lang w:eastAsia="zh-TW"/>
        </w:rPr>
        <w:t>dec</w:t>
      </w:r>
      <w:r w:rsidR="00605D58" w:rsidRPr="00D32F3B">
        <w:rPr>
          <w:lang w:eastAsia="zh-TW"/>
        </w:rPr>
        <w:t>lin</w:t>
      </w:r>
      <w:r w:rsidR="001B1797" w:rsidRPr="00D32F3B">
        <w:rPr>
          <w:lang w:eastAsia="zh-TW"/>
        </w:rPr>
        <w:t xml:space="preserve">e of </w:t>
      </w:r>
      <w:r w:rsidRPr="00D32F3B">
        <w:rPr>
          <w:lang w:eastAsia="zh-TW"/>
        </w:rPr>
        <w:t xml:space="preserve">the </w:t>
      </w:r>
      <w:r w:rsidR="001B1797" w:rsidRPr="00D32F3B">
        <w:rPr>
          <w:lang w:eastAsia="zh-TW"/>
        </w:rPr>
        <w:t>NIR-GECO signal (</w:t>
      </w:r>
      <w:r w:rsidRPr="00D32F3B">
        <w:rPr>
          <w:lang w:eastAsia="zh-TW"/>
        </w:rPr>
        <w:t xml:space="preserve">indicative of an </w:t>
      </w:r>
      <w:r w:rsidR="001B1797" w:rsidRPr="00D32F3B">
        <w:rPr>
          <w:lang w:eastAsia="zh-TW"/>
        </w:rPr>
        <w:t xml:space="preserve">increase </w:t>
      </w:r>
      <w:r w:rsidRPr="00D32F3B">
        <w:rPr>
          <w:lang w:eastAsia="zh-TW"/>
        </w:rPr>
        <w:t xml:space="preserve">in </w:t>
      </w:r>
      <w:r w:rsidR="001B1797" w:rsidRPr="00D32F3B">
        <w:rPr>
          <w:lang w:eastAsia="zh-TW"/>
        </w:rPr>
        <w:t xml:space="preserve">cytosolic calcium concentration) </w:t>
      </w:r>
      <w:r w:rsidR="00DC555D" w:rsidRPr="00D32F3B">
        <w:rPr>
          <w:lang w:eastAsia="zh-TW"/>
        </w:rPr>
        <w:t>as expected. How other intracellular compartments are affected by these fluctuations is not well studied</w:t>
      </w:r>
      <w:r w:rsidR="004852E9" w:rsidRPr="00D32F3B">
        <w:rPr>
          <w:lang w:eastAsia="zh-TW"/>
        </w:rPr>
        <w:t>. Still,</w:t>
      </w:r>
      <w:r w:rsidR="00DC555D" w:rsidRPr="00D32F3B">
        <w:rPr>
          <w:lang w:eastAsia="zh-TW"/>
        </w:rPr>
        <w:t xml:space="preserve"> </w:t>
      </w:r>
      <w:r w:rsidR="00605D58" w:rsidRPr="00D32F3B">
        <w:rPr>
          <w:lang w:eastAsia="zh-TW"/>
        </w:rPr>
        <w:t xml:space="preserve">the </w:t>
      </w:r>
      <w:r w:rsidR="00DC555D" w:rsidRPr="00D32F3B">
        <w:rPr>
          <w:lang w:eastAsia="zh-TW"/>
        </w:rPr>
        <w:t>inclusion of a green</w:t>
      </w:r>
      <w:r w:rsidR="000E10F3" w:rsidRPr="00D32F3B">
        <w:rPr>
          <w:lang w:eastAsia="zh-TW"/>
        </w:rPr>
        <w:t xml:space="preserve"> </w:t>
      </w:r>
      <w:r w:rsidR="00DC555D" w:rsidRPr="00D32F3B">
        <w:rPr>
          <w:lang w:eastAsia="zh-TW"/>
        </w:rPr>
        <w:t>mitochondrial</w:t>
      </w:r>
      <w:r w:rsidR="00605D58" w:rsidRPr="00D32F3B">
        <w:rPr>
          <w:lang w:eastAsia="zh-TW"/>
        </w:rPr>
        <w:t>-</w:t>
      </w:r>
      <w:r w:rsidR="00DC555D" w:rsidRPr="00D32F3B">
        <w:rPr>
          <w:lang w:eastAsia="zh-TW"/>
        </w:rPr>
        <w:t xml:space="preserve">targeted </w:t>
      </w:r>
      <w:r w:rsidR="009758E5" w:rsidRPr="00D32F3B">
        <w:rPr>
          <w:lang w:eastAsia="zh-TW"/>
        </w:rPr>
        <w:t>mtGCEPIA3</w:t>
      </w:r>
      <w:r w:rsidR="00DC555D" w:rsidRPr="00D32F3B">
        <w:rPr>
          <w:lang w:eastAsia="zh-TW"/>
        </w:rPr>
        <w:t xml:space="preserve"> shows that </w:t>
      </w:r>
      <w:r w:rsidR="009758E5" w:rsidRPr="00D32F3B">
        <w:rPr>
          <w:lang w:eastAsia="zh-TW"/>
        </w:rPr>
        <w:t xml:space="preserve">calcium </w:t>
      </w:r>
      <w:r w:rsidR="00963F39" w:rsidRPr="00D32F3B">
        <w:rPr>
          <w:lang w:eastAsia="zh-TW"/>
        </w:rPr>
        <w:t>uptake</w:t>
      </w:r>
      <w:r w:rsidR="00DC555D" w:rsidRPr="00D32F3B">
        <w:rPr>
          <w:lang w:eastAsia="zh-TW"/>
        </w:rPr>
        <w:t xml:space="preserve"> occurs in</w:t>
      </w:r>
      <w:r w:rsidR="00963F39" w:rsidRPr="00D32F3B">
        <w:rPr>
          <w:lang w:eastAsia="zh-TW"/>
        </w:rPr>
        <w:t xml:space="preserve"> mitochondria</w:t>
      </w:r>
      <w:r w:rsidR="00B10314" w:rsidRPr="00D32F3B">
        <w:rPr>
          <w:lang w:eastAsia="zh-TW"/>
        </w:rPr>
        <w:t xml:space="preserve"> in these conditions</w:t>
      </w:r>
      <w:r w:rsidR="00104CDE" w:rsidRPr="00D32F3B">
        <w:rPr>
          <w:lang w:eastAsia="zh-TW"/>
        </w:rPr>
        <w:t xml:space="preserve"> </w:t>
      </w:r>
      <w:r w:rsidR="00963F39" w:rsidRPr="00D32F3B">
        <w:rPr>
          <w:lang w:eastAsia="zh-TW"/>
        </w:rPr>
        <w:t>(</w:t>
      </w:r>
      <w:r w:rsidR="00963F39" w:rsidRPr="00D32F3B">
        <w:rPr>
          <w:b/>
          <w:bCs/>
          <w:lang w:eastAsia="zh-TW"/>
        </w:rPr>
        <w:t>Fig</w:t>
      </w:r>
      <w:r w:rsidR="004E440D" w:rsidRPr="00D32F3B">
        <w:rPr>
          <w:b/>
          <w:bCs/>
          <w:lang w:eastAsia="zh-TW"/>
        </w:rPr>
        <w:t xml:space="preserve">ure </w:t>
      </w:r>
      <w:r w:rsidR="00963F39" w:rsidRPr="00D32F3B">
        <w:rPr>
          <w:b/>
          <w:bCs/>
          <w:lang w:eastAsia="zh-TW"/>
        </w:rPr>
        <w:t>4A</w:t>
      </w:r>
      <w:r w:rsidR="00605D58" w:rsidRPr="00D32F3B">
        <w:rPr>
          <w:b/>
          <w:bCs/>
          <w:lang w:eastAsia="zh-TW"/>
        </w:rPr>
        <w:t>,</w:t>
      </w:r>
      <w:r w:rsidR="00963F39" w:rsidRPr="00D32F3B">
        <w:rPr>
          <w:b/>
          <w:bCs/>
          <w:lang w:eastAsia="zh-TW"/>
        </w:rPr>
        <w:t>B</w:t>
      </w:r>
      <w:r w:rsidR="00963F39" w:rsidRPr="00D32F3B">
        <w:rPr>
          <w:lang w:eastAsia="zh-TW"/>
        </w:rPr>
        <w:t xml:space="preserve">). </w:t>
      </w:r>
    </w:p>
    <w:p w14:paraId="65973466" w14:textId="77777777" w:rsidR="00E30ED0" w:rsidRPr="00D32F3B" w:rsidRDefault="00E30ED0" w:rsidP="00D32F3B">
      <w:pPr>
        <w:rPr>
          <w:lang w:eastAsia="zh-TW"/>
        </w:rPr>
      </w:pPr>
    </w:p>
    <w:p w14:paraId="54EC65A3" w14:textId="416DA929" w:rsidR="00963F39" w:rsidRPr="00D32F3B" w:rsidRDefault="00E30ED0" w:rsidP="00D32F3B">
      <w:pPr>
        <w:rPr>
          <w:lang w:eastAsia="zh-TW"/>
        </w:rPr>
      </w:pPr>
      <w:r w:rsidRPr="00D32F3B">
        <w:rPr>
          <w:lang w:eastAsia="zh-TW"/>
        </w:rPr>
        <w:t>Similarly,</w:t>
      </w:r>
      <w:r w:rsidR="00B10314" w:rsidRPr="00D32F3B">
        <w:rPr>
          <w:lang w:eastAsia="zh-TW"/>
        </w:rPr>
        <w:t xml:space="preserve"> visualizing the interplay between different calcium currents can be seen by </w:t>
      </w:r>
      <w:r w:rsidR="00D34870" w:rsidRPr="00D32F3B">
        <w:rPr>
          <w:lang w:eastAsia="zh-TW"/>
        </w:rPr>
        <w:t>including</w:t>
      </w:r>
      <w:r w:rsidR="00B10314" w:rsidRPr="00D32F3B">
        <w:rPr>
          <w:lang w:eastAsia="zh-TW"/>
        </w:rPr>
        <w:t xml:space="preserve"> a probe, Orai1-G-GECO</w:t>
      </w:r>
      <w:hyperlink w:anchor="_ENREF_25" w:tooltip="Dynes, 2016 #63" w:history="1">
        <w:r w:rsidR="00861AD7" w:rsidRPr="00D32F3B">
          <w:rPr>
            <w:lang w:eastAsia="zh-TW"/>
          </w:rPr>
          <w:fldChar w:fldCharType="begin">
            <w:fldData xml:space="preserve">PEVuZE5vdGU+PENpdGU+PEF1dGhvcj5EeW5lczwvQXV0aG9yPjxZZWFyPjIwMTY8L1llYXI+PFJl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0NDAtNTwvcGFnZXM+PHZvbHVtZT4xMTM8L3Zv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</w:fldData>
          </w:fldChar>
        </w:r>
        <w:r w:rsidR="00861AD7" w:rsidRPr="00D32F3B">
          <w:rPr>
            <w:lang w:eastAsia="zh-TW"/>
          </w:rPr>
          <w:instrText xml:space="preserve"> ADDIN EN.CITE </w:instrText>
        </w:r>
        <w:r w:rsidR="00861AD7" w:rsidRPr="00D32F3B">
          <w:rPr>
            <w:lang w:eastAsia="zh-TW"/>
          </w:rPr>
          <w:fldChar w:fldCharType="begin">
            <w:fldData xml:space="preserve">PEVuZE5vdGU+PENpdGU+PEF1dGhvcj5EeW5lczwvQXV0aG9yPjxZZWFyPjIwMTY8L1llYXI+PFJl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0NDAtNTwvcGFnZXM+PHZvbHVtZT4xMTM8L3Zv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</w:fldData>
          </w:fldChar>
        </w:r>
        <w:r w:rsidR="00861AD7" w:rsidRPr="00D32F3B">
          <w:rPr>
            <w:lang w:eastAsia="zh-TW"/>
          </w:rPr>
          <w:instrText xml:space="preserve"> ADDIN EN.CITE.DATA </w:instrText>
        </w:r>
        <w:r w:rsidR="00861AD7" w:rsidRPr="00D32F3B">
          <w:rPr>
            <w:lang w:eastAsia="zh-TW"/>
          </w:rPr>
        </w:r>
        <w:r w:rsidR="00861AD7" w:rsidRPr="00D32F3B">
          <w:rPr>
            <w:lang w:eastAsia="zh-TW"/>
          </w:rPr>
          <w:fldChar w:fldCharType="end"/>
        </w:r>
        <w:r w:rsidR="00861AD7" w:rsidRPr="00D32F3B">
          <w:rPr>
            <w:lang w:eastAsia="zh-TW"/>
          </w:rPr>
        </w:r>
        <w:r w:rsidR="00861AD7" w:rsidRPr="00D32F3B">
          <w:rPr>
            <w:lang w:eastAsia="zh-TW"/>
          </w:rPr>
          <w:fldChar w:fldCharType="separate"/>
        </w:r>
        <w:r w:rsidR="00861AD7" w:rsidRPr="00D32F3B">
          <w:rPr>
            <w:noProof/>
            <w:vertAlign w:val="superscript"/>
            <w:lang w:eastAsia="zh-TW"/>
          </w:rPr>
          <w:t>25</w:t>
        </w:r>
        <w:r w:rsidR="00861AD7" w:rsidRPr="00D32F3B">
          <w:rPr>
            <w:lang w:eastAsia="zh-TW"/>
          </w:rPr>
          <w:fldChar w:fldCharType="end"/>
        </w:r>
      </w:hyperlink>
      <w:r w:rsidR="00B10314" w:rsidRPr="00D32F3B">
        <w:rPr>
          <w:lang w:eastAsia="zh-TW"/>
        </w:rPr>
        <w:t>, to reveal the</w:t>
      </w:r>
      <w:r w:rsidRPr="00D32F3B">
        <w:rPr>
          <w:lang w:eastAsia="zh-TW"/>
        </w:rPr>
        <w:t xml:space="preserve"> </w:t>
      </w:r>
      <w:r w:rsidR="004C002F" w:rsidRPr="00D32F3B">
        <w:rPr>
          <w:lang w:eastAsia="zh-TW"/>
        </w:rPr>
        <w:t>calcium</w:t>
      </w:r>
      <w:r w:rsidR="00B10314" w:rsidRPr="00D32F3B">
        <w:rPr>
          <w:lang w:eastAsia="zh-TW"/>
        </w:rPr>
        <w:t xml:space="preserve"> release-activated </w:t>
      </w:r>
      <w:r w:rsidR="004C002F" w:rsidRPr="00D32F3B">
        <w:rPr>
          <w:lang w:eastAsia="zh-TW"/>
        </w:rPr>
        <w:t xml:space="preserve">channel </w:t>
      </w:r>
      <w:r w:rsidR="00B10314" w:rsidRPr="00D32F3B">
        <w:rPr>
          <w:lang w:eastAsia="zh-TW"/>
        </w:rPr>
        <w:t>(CRAC)</w:t>
      </w:r>
      <w:r w:rsidR="004D0E03" w:rsidRPr="00D32F3B">
        <w:rPr>
          <w:lang w:eastAsia="zh-TW"/>
        </w:rPr>
        <w:t xml:space="preserve"> Ca</w:t>
      </w:r>
      <w:r w:rsidR="004D0E03" w:rsidRPr="00D32F3B">
        <w:rPr>
          <w:vertAlign w:val="superscript"/>
          <w:lang w:eastAsia="zh-TW"/>
        </w:rPr>
        <w:t>2+</w:t>
      </w:r>
      <w:r w:rsidR="00B10314" w:rsidRPr="00D32F3B">
        <w:rPr>
          <w:lang w:eastAsia="zh-TW"/>
        </w:rPr>
        <w:t xml:space="preserve"> current </w:t>
      </w:r>
      <w:r w:rsidR="001859E4" w:rsidRPr="00D32F3B">
        <w:rPr>
          <w:lang w:eastAsia="zh-TW"/>
        </w:rPr>
        <w:lastRenderedPageBreak/>
        <w:t>(</w:t>
      </w:r>
      <w:r w:rsidR="001859E4" w:rsidRPr="00D32F3B">
        <w:rPr>
          <w:b/>
          <w:bCs/>
          <w:lang w:eastAsia="zh-TW"/>
        </w:rPr>
        <w:t>Fig</w:t>
      </w:r>
      <w:r w:rsidR="004E440D" w:rsidRPr="00D32F3B">
        <w:rPr>
          <w:b/>
          <w:bCs/>
          <w:lang w:eastAsia="zh-TW"/>
        </w:rPr>
        <w:t xml:space="preserve">ure </w:t>
      </w:r>
      <w:r w:rsidR="001859E4" w:rsidRPr="00D32F3B">
        <w:rPr>
          <w:b/>
          <w:bCs/>
          <w:lang w:eastAsia="zh-TW"/>
        </w:rPr>
        <w:t>4C</w:t>
      </w:r>
      <w:r w:rsidR="00D34870" w:rsidRPr="00D32F3B">
        <w:rPr>
          <w:b/>
          <w:bCs/>
          <w:lang w:eastAsia="zh-TW"/>
        </w:rPr>
        <w:t>,</w:t>
      </w:r>
      <w:r w:rsidR="001859E4" w:rsidRPr="00D32F3B">
        <w:rPr>
          <w:b/>
          <w:bCs/>
          <w:lang w:eastAsia="zh-TW"/>
        </w:rPr>
        <w:t>D</w:t>
      </w:r>
      <w:r w:rsidR="001859E4" w:rsidRPr="00D32F3B">
        <w:rPr>
          <w:lang w:eastAsia="zh-TW"/>
        </w:rPr>
        <w:t>)</w:t>
      </w:r>
      <w:r w:rsidR="00805456" w:rsidRPr="00D32F3B">
        <w:rPr>
          <w:lang w:eastAsia="zh-TW"/>
        </w:rPr>
        <w:t>. In the iPS</w:t>
      </w:r>
      <w:r w:rsidR="004D1C42" w:rsidRPr="00D32F3B">
        <w:rPr>
          <w:lang w:eastAsia="zh-TW"/>
        </w:rPr>
        <w:t>C</w:t>
      </w:r>
      <w:r w:rsidR="00805456" w:rsidRPr="00D32F3B">
        <w:rPr>
          <w:lang w:eastAsia="zh-TW"/>
        </w:rPr>
        <w:t>-CM model</w:t>
      </w:r>
      <w:r w:rsidR="00D34870" w:rsidRPr="00D32F3B">
        <w:rPr>
          <w:lang w:eastAsia="zh-TW"/>
        </w:rPr>
        <w:t>,</w:t>
      </w:r>
      <w:r w:rsidR="00805456" w:rsidRPr="00D32F3B">
        <w:rPr>
          <w:lang w:eastAsia="zh-TW"/>
        </w:rPr>
        <w:t xml:space="preserve"> this signal</w:t>
      </w:r>
      <w:r w:rsidR="000E10F3" w:rsidRPr="00D32F3B">
        <w:rPr>
          <w:lang w:eastAsia="zh-TW"/>
        </w:rPr>
        <w:t xml:space="preserve"> </w:t>
      </w:r>
      <w:r w:rsidR="00B10314" w:rsidRPr="00D32F3B">
        <w:rPr>
          <w:lang w:eastAsia="zh-TW"/>
        </w:rPr>
        <w:t xml:space="preserve">increases </w:t>
      </w:r>
      <w:r w:rsidR="00DD647B" w:rsidRPr="00D32F3B">
        <w:rPr>
          <w:lang w:eastAsia="zh-TW"/>
        </w:rPr>
        <w:t>with</w:t>
      </w:r>
      <w:r w:rsidR="000E10F3" w:rsidRPr="00D32F3B">
        <w:rPr>
          <w:lang w:eastAsia="zh-TW"/>
        </w:rPr>
        <w:t xml:space="preserve"> </w:t>
      </w:r>
      <w:r w:rsidR="00B10314" w:rsidRPr="00D32F3B">
        <w:rPr>
          <w:lang w:eastAsia="zh-TW"/>
        </w:rPr>
        <w:t xml:space="preserve">the </w:t>
      </w:r>
      <w:r w:rsidR="000E10F3" w:rsidRPr="00D32F3B">
        <w:rPr>
          <w:lang w:eastAsia="zh-TW"/>
        </w:rPr>
        <w:t xml:space="preserve">spontaneous cytosolic </w:t>
      </w:r>
      <w:r w:rsidR="001B2CEC" w:rsidRPr="00D32F3B">
        <w:rPr>
          <w:lang w:eastAsia="zh-TW"/>
        </w:rPr>
        <w:t>calcium</w:t>
      </w:r>
      <w:r w:rsidR="00805456" w:rsidRPr="00D32F3B">
        <w:rPr>
          <w:lang w:eastAsia="zh-TW"/>
        </w:rPr>
        <w:t xml:space="preserve"> transient </w:t>
      </w:r>
      <w:r w:rsidR="00963F39" w:rsidRPr="00D32F3B">
        <w:rPr>
          <w:lang w:eastAsia="zh-TW"/>
        </w:rPr>
        <w:t>(</w:t>
      </w:r>
      <w:r w:rsidR="00963F39" w:rsidRPr="00D32F3B">
        <w:rPr>
          <w:b/>
          <w:bCs/>
          <w:lang w:eastAsia="zh-TW"/>
        </w:rPr>
        <w:t>Fig</w:t>
      </w:r>
      <w:r w:rsidR="004E440D" w:rsidRPr="00D32F3B">
        <w:rPr>
          <w:b/>
          <w:bCs/>
          <w:lang w:eastAsia="zh-TW"/>
        </w:rPr>
        <w:t xml:space="preserve">ure </w:t>
      </w:r>
      <w:r w:rsidR="00963F39" w:rsidRPr="00D32F3B">
        <w:rPr>
          <w:b/>
          <w:bCs/>
          <w:lang w:eastAsia="zh-TW"/>
        </w:rPr>
        <w:t>4D1</w:t>
      </w:r>
      <w:r w:rsidR="00D34870" w:rsidRPr="00D32F3B">
        <w:rPr>
          <w:b/>
          <w:bCs/>
          <w:lang w:eastAsia="zh-TW"/>
        </w:rPr>
        <w:t>,</w:t>
      </w:r>
      <w:r w:rsidR="00963F39" w:rsidRPr="00D32F3B">
        <w:rPr>
          <w:b/>
          <w:bCs/>
          <w:lang w:eastAsia="zh-TW"/>
        </w:rPr>
        <w:t>D2</w:t>
      </w:r>
      <w:r w:rsidR="00963F39" w:rsidRPr="00D32F3B">
        <w:rPr>
          <w:lang w:eastAsia="zh-TW"/>
        </w:rPr>
        <w:t xml:space="preserve">). </w:t>
      </w:r>
      <w:r w:rsidR="00805456" w:rsidRPr="00D32F3B">
        <w:rPr>
          <w:lang w:eastAsia="zh-TW"/>
        </w:rPr>
        <w:t>In keeping with this</w:t>
      </w:r>
      <w:r w:rsidR="00DD647B" w:rsidRPr="00D32F3B">
        <w:rPr>
          <w:lang w:eastAsia="zh-TW"/>
        </w:rPr>
        <w:t>,</w:t>
      </w:r>
      <w:r w:rsidR="00805456" w:rsidRPr="00D32F3B">
        <w:rPr>
          <w:lang w:eastAsia="zh-TW"/>
        </w:rPr>
        <w:t xml:space="preserve"> t</w:t>
      </w:r>
      <w:r w:rsidR="001B2CEC" w:rsidRPr="00D32F3B">
        <w:rPr>
          <w:lang w:eastAsia="zh-TW"/>
        </w:rPr>
        <w:t xml:space="preserve">reatment </w:t>
      </w:r>
      <w:r w:rsidR="00805456" w:rsidRPr="00D32F3B">
        <w:rPr>
          <w:lang w:eastAsia="zh-TW"/>
        </w:rPr>
        <w:t>with</w:t>
      </w:r>
      <w:r w:rsidR="00963F39" w:rsidRPr="00D32F3B">
        <w:rPr>
          <w:lang w:eastAsia="zh-TW"/>
        </w:rPr>
        <w:t xml:space="preserve"> caffeine evoke</w:t>
      </w:r>
      <w:r w:rsidR="001B2CEC" w:rsidRPr="00D32F3B">
        <w:rPr>
          <w:lang w:eastAsia="zh-TW"/>
        </w:rPr>
        <w:t>s</w:t>
      </w:r>
      <w:r w:rsidR="00963F39" w:rsidRPr="00D32F3B">
        <w:rPr>
          <w:lang w:eastAsia="zh-TW"/>
        </w:rPr>
        <w:t xml:space="preserve"> a</w:t>
      </w:r>
      <w:r w:rsidR="00805456" w:rsidRPr="00D32F3B">
        <w:rPr>
          <w:lang w:eastAsia="zh-TW"/>
        </w:rPr>
        <w:t xml:space="preserve"> large</w:t>
      </w:r>
      <w:r w:rsidR="001B2CEC" w:rsidRPr="00D32F3B">
        <w:rPr>
          <w:lang w:eastAsia="zh-TW"/>
        </w:rPr>
        <w:t xml:space="preserve"> </w:t>
      </w:r>
      <w:r w:rsidR="00963F39" w:rsidRPr="00D32F3B">
        <w:rPr>
          <w:lang w:eastAsia="zh-TW"/>
        </w:rPr>
        <w:t xml:space="preserve">calcium </w:t>
      </w:r>
      <w:r w:rsidR="005C5D7A" w:rsidRPr="00D32F3B">
        <w:rPr>
          <w:lang w:eastAsia="zh-TW"/>
        </w:rPr>
        <w:t>transient</w:t>
      </w:r>
      <w:r w:rsidR="001B2CEC" w:rsidRPr="00D32F3B">
        <w:rPr>
          <w:lang w:eastAsia="zh-TW"/>
        </w:rPr>
        <w:t xml:space="preserve"> </w:t>
      </w:r>
      <w:r w:rsidR="00963F39" w:rsidRPr="00D32F3B">
        <w:rPr>
          <w:lang w:eastAsia="zh-TW"/>
        </w:rPr>
        <w:t>in both</w:t>
      </w:r>
      <w:r w:rsidR="00DD647B" w:rsidRPr="00D32F3B">
        <w:rPr>
          <w:lang w:eastAsia="zh-TW"/>
        </w:rPr>
        <w:t xml:space="preserve"> the</w:t>
      </w:r>
      <w:r w:rsidR="00963F39" w:rsidRPr="00D32F3B">
        <w:rPr>
          <w:lang w:eastAsia="zh-TW"/>
        </w:rPr>
        <w:t xml:space="preserve"> cytosol and</w:t>
      </w:r>
      <w:r w:rsidR="00805456" w:rsidRPr="00D32F3B">
        <w:rPr>
          <w:lang w:eastAsia="zh-TW"/>
        </w:rPr>
        <w:t xml:space="preserve"> from the</w:t>
      </w:r>
      <w:r w:rsidR="00963F39" w:rsidRPr="00D32F3B">
        <w:rPr>
          <w:lang w:eastAsia="zh-TW"/>
        </w:rPr>
        <w:t xml:space="preserve"> </w:t>
      </w:r>
      <w:r w:rsidR="00805456" w:rsidRPr="00D32F3B">
        <w:rPr>
          <w:lang w:eastAsia="zh-TW"/>
        </w:rPr>
        <w:t>O</w:t>
      </w:r>
      <w:r w:rsidR="00963F39" w:rsidRPr="00D32F3B">
        <w:rPr>
          <w:lang w:eastAsia="zh-TW"/>
        </w:rPr>
        <w:t>rai1 channel.</w:t>
      </w:r>
    </w:p>
    <w:p w14:paraId="20A06AB5" w14:textId="0423D7CD" w:rsidR="004B3CD4" w:rsidRPr="00D32F3B" w:rsidRDefault="004B3CD4" w:rsidP="00D32F3B">
      <w:pPr>
        <w:rPr>
          <w:lang w:eastAsia="zh-TW"/>
        </w:rPr>
      </w:pPr>
    </w:p>
    <w:p w14:paraId="7145405B" w14:textId="692AE9D6" w:rsidR="001859E4" w:rsidRPr="00D32F3B" w:rsidRDefault="00770D13" w:rsidP="00D32F3B">
      <w:pPr>
        <w:rPr>
          <w:lang w:eastAsia="zh-TW"/>
        </w:rPr>
      </w:pPr>
      <w:r w:rsidRPr="00D32F3B">
        <w:rPr>
          <w:lang w:eastAsia="zh-TW"/>
        </w:rPr>
        <w:t>It is acknowledged that most calcium transient imaging in cardiomyocyte models has been determined using calcium dyes</w:t>
      </w:r>
      <w:hyperlink w:anchor="_ENREF_26" w:tooltip="Broyles, 2018 #74" w:history="1">
        <w:r w:rsidR="00861AD7" w:rsidRPr="00D32F3B">
          <w:rPr>
            <w:lang w:eastAsia="zh-TW"/>
          </w:rPr>
          <w:fldChar w:fldCharType="begin"/>
        </w:r>
        <w:r w:rsidR="00861AD7" w:rsidRPr="00D32F3B">
          <w:rPr>
            <w:lang w:eastAsia="zh-TW"/>
          </w:rPr>
          <w:instrText xml:space="preserve"> ADDIN EN.CITE &lt;EndNote&gt;&lt;Cite&gt;&lt;Author&gt;Broyles&lt;/Author&gt;&lt;Year&gt;2018&lt;/Year&gt;&lt;RecNum&gt;74&lt;/RecNum&gt;&lt;DisplayText&gt;&lt;style face="superscript"&gt;26&lt;/style&gt;&lt;/DisplayText&gt;&lt;record&gt;&lt;rec-number&gt;74&lt;/rec-number&gt;&lt;foreign-keys&gt;&lt;key app="EN" db-id="v2xw5p92zv5fs8earetp9zet929tdsss0p9p"&gt;74&lt;/key&gt;&lt;/foreign-keys&gt;&lt;ref-type name="Journal Article"&gt;17&lt;/ref-type&gt;&lt;contributors&gt;&lt;authors&gt;&lt;author&gt;Broyles, Connor N.&lt;/author&gt;&lt;author&gt;Robinson, Paul&lt;/author&gt;&lt;author&gt;Daniels, Matthew J.&lt;/author&gt;&lt;/authors&gt;&lt;/contributors&gt;&lt;titles&gt;&lt;title&gt;Fluorescent, Bioluminescent, and Optogenetic Approaches to Study Excitable Physiology in the Single Cardiomyocyte&lt;/title&gt;&lt;secondary-title&gt;Cells&lt;/secondary-title&gt;&lt;/titles&gt;&lt;periodical&gt;&lt;full-title&gt;Cells&lt;/full-title&gt;&lt;abbr-1&gt;Cells&lt;/abbr-1&gt;&lt;/periodical&gt;&lt;pages&gt;51&lt;/pages&gt;&lt;volume&gt;7&lt;/volume&gt;&lt;number&gt;6&lt;/number&gt;&lt;dates&gt;&lt;year&gt;2018&lt;/year&gt;&lt;/dates&gt;&lt;isbn&gt;2073-4409&lt;/isbn&gt;&lt;accession-num&gt;doi:10.3390/cells7060051&lt;/accession-num&gt;&lt;urls&gt;&lt;related-urls&gt;&lt;url&gt;https://www.mdpi.com/2073-4409/7/6/51&lt;/url&gt;&lt;/related-urls&gt;&lt;/urls&gt;&lt;/record&gt;&lt;/Cite&gt;&lt;/EndNote&gt;</w:instrText>
        </w:r>
        <w:r w:rsidR="00861AD7" w:rsidRPr="00D32F3B">
          <w:rPr>
            <w:lang w:eastAsia="zh-TW"/>
          </w:rPr>
          <w:fldChar w:fldCharType="separate"/>
        </w:r>
        <w:r w:rsidR="00861AD7" w:rsidRPr="00D32F3B">
          <w:rPr>
            <w:noProof/>
            <w:vertAlign w:val="superscript"/>
            <w:lang w:eastAsia="zh-TW"/>
          </w:rPr>
          <w:t>26</w:t>
        </w:r>
        <w:r w:rsidR="00861AD7" w:rsidRPr="00D32F3B">
          <w:rPr>
            <w:lang w:eastAsia="zh-TW"/>
          </w:rPr>
          <w:fldChar w:fldCharType="end"/>
        </w:r>
      </w:hyperlink>
      <w:r w:rsidRPr="00D32F3B">
        <w:rPr>
          <w:lang w:eastAsia="zh-TW"/>
        </w:rPr>
        <w:t xml:space="preserve">. </w:t>
      </w:r>
      <w:r w:rsidR="00531E06" w:rsidRPr="00D32F3B">
        <w:rPr>
          <w:lang w:eastAsia="zh-TW"/>
        </w:rPr>
        <w:t xml:space="preserve">A genetically encoded calcium indicator was compared to a chemical dye in the </w:t>
      </w:r>
      <w:r w:rsidR="00E33512" w:rsidRPr="00D32F3B">
        <w:rPr>
          <w:lang w:eastAsia="zh-TW"/>
        </w:rPr>
        <w:t>iPSC-</w:t>
      </w:r>
      <w:r w:rsidR="00531E06" w:rsidRPr="00D32F3B">
        <w:rPr>
          <w:lang w:eastAsia="zh-TW"/>
        </w:rPr>
        <w:t>derived cardiomyocyte model to enable a side-by-side comparison of different calcium imaging approaches</w:t>
      </w:r>
      <w:r w:rsidR="008329C4" w:rsidRPr="00D32F3B">
        <w:rPr>
          <w:lang w:eastAsia="zh-TW"/>
        </w:rPr>
        <w:t>. K-GECO express</w:t>
      </w:r>
      <w:r w:rsidR="00D27898" w:rsidRPr="00D32F3B">
        <w:rPr>
          <w:lang w:eastAsia="zh-TW"/>
        </w:rPr>
        <w:t>ing</w:t>
      </w:r>
      <w:r w:rsidR="008329C4" w:rsidRPr="00D32F3B">
        <w:rPr>
          <w:lang w:eastAsia="zh-TW"/>
        </w:rPr>
        <w:t xml:space="preserve"> iPSC-CMs </w:t>
      </w:r>
      <w:r w:rsidR="00D27898" w:rsidRPr="00D32F3B">
        <w:rPr>
          <w:lang w:eastAsia="zh-TW"/>
        </w:rPr>
        <w:t xml:space="preserve">were imaged alongside </w:t>
      </w:r>
      <w:r w:rsidR="008329C4" w:rsidRPr="00D32F3B">
        <w:rPr>
          <w:lang w:eastAsia="zh-TW"/>
        </w:rPr>
        <w:t xml:space="preserve">Fluo-4 loaded cells. </w:t>
      </w:r>
      <w:r w:rsidR="001859E4" w:rsidRPr="00D32F3B">
        <w:rPr>
          <w:lang w:eastAsia="zh-TW"/>
        </w:rPr>
        <w:t xml:space="preserve"> K-GECO </w:t>
      </w:r>
      <w:r w:rsidR="00D27898" w:rsidRPr="00D32F3B">
        <w:rPr>
          <w:lang w:eastAsia="zh-TW"/>
        </w:rPr>
        <w:t xml:space="preserve">expressing </w:t>
      </w:r>
      <w:r w:rsidR="001859E4" w:rsidRPr="00D32F3B">
        <w:rPr>
          <w:lang w:eastAsia="zh-TW"/>
        </w:rPr>
        <w:t>cardiomyocyt</w:t>
      </w:r>
      <w:r w:rsidR="008329C4" w:rsidRPr="00D32F3B">
        <w:rPr>
          <w:lang w:eastAsia="zh-TW"/>
        </w:rPr>
        <w:t>es</w:t>
      </w:r>
      <w:r w:rsidR="001859E4" w:rsidRPr="00D32F3B">
        <w:rPr>
          <w:lang w:eastAsia="zh-TW"/>
        </w:rPr>
        <w:t xml:space="preserve"> show</w:t>
      </w:r>
      <w:r w:rsidR="008329C4" w:rsidRPr="00D32F3B">
        <w:rPr>
          <w:lang w:eastAsia="zh-TW"/>
        </w:rPr>
        <w:t>ed</w:t>
      </w:r>
      <w:r w:rsidR="001859E4" w:rsidRPr="00D32F3B">
        <w:rPr>
          <w:lang w:eastAsia="zh-TW"/>
        </w:rPr>
        <w:t xml:space="preserve"> consistent beating</w:t>
      </w:r>
      <w:r w:rsidR="008329C4" w:rsidRPr="00D32F3B">
        <w:rPr>
          <w:lang w:eastAsia="zh-TW"/>
        </w:rPr>
        <w:t xml:space="preserve"> </w:t>
      </w:r>
      <w:r w:rsidR="00FA030F" w:rsidRPr="00D32F3B">
        <w:rPr>
          <w:lang w:eastAsia="zh-TW"/>
        </w:rPr>
        <w:t>behavior</w:t>
      </w:r>
      <w:r w:rsidR="001859E4" w:rsidRPr="00D32F3B">
        <w:rPr>
          <w:lang w:eastAsia="zh-TW"/>
        </w:rPr>
        <w:t xml:space="preserve"> over time (</w:t>
      </w:r>
      <w:r w:rsidR="001859E4" w:rsidRPr="00D32F3B">
        <w:rPr>
          <w:b/>
          <w:bCs/>
          <w:lang w:eastAsia="zh-TW"/>
        </w:rPr>
        <w:t>Figure 5A</w:t>
      </w:r>
      <w:r w:rsidR="00877363" w:rsidRPr="00D32F3B">
        <w:rPr>
          <w:b/>
          <w:bCs/>
          <w:lang w:eastAsia="zh-TW"/>
        </w:rPr>
        <w:t>,</w:t>
      </w:r>
      <w:r w:rsidR="002E610E" w:rsidRPr="00D32F3B">
        <w:rPr>
          <w:b/>
          <w:bCs/>
          <w:lang w:eastAsia="zh-TW"/>
        </w:rPr>
        <w:t>C</w:t>
      </w:r>
      <w:r w:rsidR="001859E4" w:rsidRPr="00D32F3B">
        <w:rPr>
          <w:lang w:eastAsia="zh-TW"/>
        </w:rPr>
        <w:t xml:space="preserve">). </w:t>
      </w:r>
      <w:r w:rsidR="00ED230B" w:rsidRPr="00D32F3B">
        <w:rPr>
          <w:lang w:eastAsia="zh-TW"/>
        </w:rPr>
        <w:t xml:space="preserve">However, </w:t>
      </w:r>
      <w:r w:rsidR="001859E4" w:rsidRPr="00D32F3B">
        <w:rPr>
          <w:lang w:eastAsia="zh-TW"/>
        </w:rPr>
        <w:t xml:space="preserve">Fluo-4 </w:t>
      </w:r>
      <w:r w:rsidR="00D27898" w:rsidRPr="00D32F3B">
        <w:rPr>
          <w:lang w:eastAsia="zh-TW"/>
        </w:rPr>
        <w:t>loading impacted</w:t>
      </w:r>
      <w:r w:rsidR="00ED230B" w:rsidRPr="00D32F3B">
        <w:rPr>
          <w:lang w:eastAsia="zh-TW"/>
        </w:rPr>
        <w:t xml:space="preserve"> both</w:t>
      </w:r>
      <w:r w:rsidR="00AC63BA" w:rsidRPr="00D32F3B">
        <w:rPr>
          <w:lang w:eastAsia="zh-TW"/>
        </w:rPr>
        <w:t xml:space="preserve"> the</w:t>
      </w:r>
      <w:r w:rsidR="008329C4" w:rsidRPr="00D32F3B">
        <w:rPr>
          <w:lang w:eastAsia="zh-TW"/>
        </w:rPr>
        <w:t xml:space="preserve"> </w:t>
      </w:r>
      <w:r w:rsidR="001859E4" w:rsidRPr="00D32F3B">
        <w:rPr>
          <w:lang w:eastAsia="zh-TW"/>
        </w:rPr>
        <w:t xml:space="preserve">beat frequency </w:t>
      </w:r>
      <w:r w:rsidR="00AC63BA" w:rsidRPr="00D32F3B">
        <w:rPr>
          <w:lang w:eastAsia="zh-TW"/>
        </w:rPr>
        <w:t xml:space="preserve">and CTD </w:t>
      </w:r>
      <w:r w:rsidR="00ED230B" w:rsidRPr="00D32F3B">
        <w:rPr>
          <w:lang w:eastAsia="zh-TW"/>
        </w:rPr>
        <w:t>in this model</w:t>
      </w:r>
      <w:r w:rsidR="002D3BD2" w:rsidRPr="00D32F3B">
        <w:rPr>
          <w:lang w:eastAsia="zh-TW"/>
        </w:rPr>
        <w:t xml:space="preserve"> </w:t>
      </w:r>
      <w:r w:rsidR="00DB794D" w:rsidRPr="00D32F3B">
        <w:rPr>
          <w:lang w:eastAsia="zh-TW"/>
        </w:rPr>
        <w:t>(</w:t>
      </w:r>
      <w:r w:rsidR="00DB794D" w:rsidRPr="00D32F3B">
        <w:rPr>
          <w:b/>
          <w:bCs/>
          <w:lang w:eastAsia="zh-TW"/>
        </w:rPr>
        <w:t>Figure 5B</w:t>
      </w:r>
      <w:r w:rsidR="00877363" w:rsidRPr="00D32F3B">
        <w:rPr>
          <w:b/>
          <w:bCs/>
          <w:lang w:eastAsia="zh-TW"/>
        </w:rPr>
        <w:t>,</w:t>
      </w:r>
      <w:r w:rsidR="002E610E" w:rsidRPr="00D32F3B">
        <w:rPr>
          <w:b/>
          <w:bCs/>
          <w:lang w:eastAsia="zh-TW"/>
        </w:rPr>
        <w:t>C</w:t>
      </w:r>
      <w:r w:rsidR="00DB794D" w:rsidRPr="00D32F3B">
        <w:rPr>
          <w:lang w:eastAsia="zh-TW"/>
        </w:rPr>
        <w:t>)</w:t>
      </w:r>
      <w:r w:rsidR="008329C4" w:rsidRPr="00D32F3B">
        <w:rPr>
          <w:lang w:eastAsia="zh-TW"/>
        </w:rPr>
        <w:t xml:space="preserve">, </w:t>
      </w:r>
      <w:r w:rsidR="00ED230B" w:rsidRPr="00D32F3B">
        <w:rPr>
          <w:lang w:eastAsia="zh-TW"/>
        </w:rPr>
        <w:t>suggesting</w:t>
      </w:r>
      <w:r w:rsidR="002D3BD2" w:rsidRPr="00D32F3B">
        <w:rPr>
          <w:lang w:eastAsia="zh-TW"/>
        </w:rPr>
        <w:t xml:space="preserve"> </w:t>
      </w:r>
      <w:r w:rsidR="00AC63BA" w:rsidRPr="00D32F3B">
        <w:rPr>
          <w:lang w:eastAsia="zh-TW"/>
        </w:rPr>
        <w:t>Fluo-4</w:t>
      </w:r>
      <w:r w:rsidR="002E610E" w:rsidRPr="00D32F3B">
        <w:rPr>
          <w:lang w:eastAsia="zh-TW"/>
        </w:rPr>
        <w:t xml:space="preserve"> </w:t>
      </w:r>
      <w:r w:rsidR="00ED230B" w:rsidRPr="00D32F3B">
        <w:rPr>
          <w:lang w:eastAsia="zh-TW"/>
        </w:rPr>
        <w:t>itself</w:t>
      </w:r>
      <w:r w:rsidR="00AC63BA" w:rsidRPr="00D32F3B">
        <w:rPr>
          <w:lang w:eastAsia="zh-TW"/>
        </w:rPr>
        <w:t xml:space="preserve"> might influence the</w:t>
      </w:r>
      <w:r w:rsidR="002E610E" w:rsidRPr="00D32F3B">
        <w:rPr>
          <w:lang w:eastAsia="zh-TW"/>
        </w:rPr>
        <w:t xml:space="preserve"> </w:t>
      </w:r>
      <w:r w:rsidR="00AC63BA" w:rsidRPr="00D32F3B">
        <w:rPr>
          <w:lang w:eastAsia="zh-TW"/>
        </w:rPr>
        <w:t>results</w:t>
      </w:r>
      <w:r w:rsidR="00DB794D" w:rsidRPr="00D32F3B">
        <w:rPr>
          <w:lang w:eastAsia="zh-TW"/>
        </w:rPr>
        <w:t xml:space="preserve"> </w:t>
      </w:r>
      <w:r w:rsidR="00ED230B" w:rsidRPr="00D32F3B">
        <w:rPr>
          <w:lang w:eastAsia="zh-TW"/>
        </w:rPr>
        <w:t xml:space="preserve">of </w:t>
      </w:r>
      <w:r w:rsidR="00E43A59" w:rsidRPr="00D32F3B">
        <w:rPr>
          <w:lang w:eastAsia="zh-TW"/>
        </w:rPr>
        <w:t>such</w:t>
      </w:r>
      <w:r w:rsidR="00ED230B" w:rsidRPr="00D32F3B">
        <w:rPr>
          <w:lang w:eastAsia="zh-TW"/>
        </w:rPr>
        <w:t xml:space="preserve"> experiments</w:t>
      </w:r>
      <w:r w:rsidR="00E43A59" w:rsidRPr="00D32F3B">
        <w:rPr>
          <w:lang w:eastAsia="zh-TW"/>
        </w:rPr>
        <w:t xml:space="preserve">. This will be </w:t>
      </w:r>
      <w:r w:rsidR="00DB794D" w:rsidRPr="00D32F3B">
        <w:rPr>
          <w:lang w:eastAsia="zh-TW"/>
        </w:rPr>
        <w:t>especially</w:t>
      </w:r>
      <w:r w:rsidR="00E43A59" w:rsidRPr="00D32F3B">
        <w:rPr>
          <w:lang w:eastAsia="zh-TW"/>
        </w:rPr>
        <w:t xml:space="preserve"> true</w:t>
      </w:r>
      <w:r w:rsidR="00DB794D" w:rsidRPr="00D32F3B">
        <w:rPr>
          <w:lang w:eastAsia="zh-TW"/>
        </w:rPr>
        <w:t xml:space="preserve"> </w:t>
      </w:r>
      <w:r w:rsidR="00E43A59" w:rsidRPr="00D32F3B">
        <w:rPr>
          <w:lang w:eastAsia="zh-TW"/>
        </w:rPr>
        <w:t xml:space="preserve">after </w:t>
      </w:r>
      <w:r w:rsidR="00AC63BA" w:rsidRPr="00D32F3B">
        <w:rPr>
          <w:lang w:eastAsia="zh-TW"/>
        </w:rPr>
        <w:t>long</w:t>
      </w:r>
      <w:r w:rsidR="00877363" w:rsidRPr="00D32F3B">
        <w:rPr>
          <w:lang w:eastAsia="zh-TW"/>
        </w:rPr>
        <w:t>-</w:t>
      </w:r>
      <w:r w:rsidR="00AC63BA" w:rsidRPr="00D32F3B">
        <w:rPr>
          <w:lang w:eastAsia="zh-TW"/>
        </w:rPr>
        <w:t xml:space="preserve">term </w:t>
      </w:r>
      <w:r w:rsidR="00E43A59" w:rsidRPr="00D32F3B">
        <w:rPr>
          <w:lang w:eastAsia="zh-TW"/>
        </w:rPr>
        <w:t>exposure to the imaging probe, which can occur in the multiwall imaging format if well-by-well imaging occurs with a minute dwell time per well</w:t>
      </w:r>
      <w:r w:rsidR="001859E4" w:rsidRPr="00D32F3B">
        <w:rPr>
          <w:lang w:eastAsia="zh-TW"/>
        </w:rPr>
        <w:t>.</w:t>
      </w:r>
      <w:r w:rsidR="00D27898" w:rsidRPr="00D32F3B">
        <w:rPr>
          <w:lang w:eastAsia="zh-TW"/>
        </w:rPr>
        <w:t xml:space="preserve"> </w:t>
      </w:r>
    </w:p>
    <w:p w14:paraId="6C1517F1" w14:textId="77777777" w:rsidR="001859E4" w:rsidRPr="00D32F3B" w:rsidRDefault="001859E4" w:rsidP="00D32F3B">
      <w:pPr>
        <w:rPr>
          <w:lang w:eastAsia="zh-TW"/>
        </w:rPr>
      </w:pPr>
    </w:p>
    <w:p w14:paraId="6D510784" w14:textId="76A55DC9" w:rsidR="006E4797" w:rsidRPr="00D32F3B" w:rsidRDefault="00551D82" w:rsidP="00D32F3B">
      <w:pPr>
        <w:rPr>
          <w:color w:val="808080"/>
        </w:rPr>
      </w:pPr>
      <w:r w:rsidRPr="00D32F3B">
        <w:rPr>
          <w:b/>
        </w:rPr>
        <w:t>FIGURE AND TABLE LEGENDS:</w:t>
      </w:r>
      <w:r w:rsidRPr="00D32F3B">
        <w:rPr>
          <w:color w:val="808080"/>
        </w:rPr>
        <w:t xml:space="preserve"> </w:t>
      </w:r>
    </w:p>
    <w:p w14:paraId="5C312142" w14:textId="60E08247" w:rsidR="00BE2CB1" w:rsidRPr="00D32F3B" w:rsidRDefault="00BE2CB1" w:rsidP="00D32F3B">
      <w:pPr>
        <w:rPr>
          <w:color w:val="808080"/>
        </w:rPr>
      </w:pPr>
    </w:p>
    <w:p w14:paraId="48497207" w14:textId="2E59A75C" w:rsidR="00BE2CB1" w:rsidRPr="00D32F3B" w:rsidRDefault="00BE2CB1" w:rsidP="00D32F3B">
      <w:r w:rsidRPr="00D32F3B">
        <w:rPr>
          <w:b/>
          <w:bCs/>
        </w:rPr>
        <w:t>Fig</w:t>
      </w:r>
      <w:r w:rsidR="004E440D" w:rsidRPr="00D32F3B">
        <w:rPr>
          <w:b/>
          <w:bCs/>
        </w:rPr>
        <w:t>ure</w:t>
      </w:r>
      <w:r w:rsidRPr="00D32F3B">
        <w:rPr>
          <w:b/>
          <w:bCs/>
        </w:rPr>
        <w:t xml:space="preserve"> 1</w:t>
      </w:r>
      <w:r w:rsidR="0081211B" w:rsidRPr="00D32F3B">
        <w:rPr>
          <w:b/>
          <w:bCs/>
        </w:rPr>
        <w:t>:</w:t>
      </w:r>
      <w:r w:rsidRPr="00D32F3B">
        <w:rPr>
          <w:b/>
          <w:bCs/>
        </w:rPr>
        <w:t xml:space="preserve"> Small molecul</w:t>
      </w:r>
      <w:r w:rsidR="00D65C83" w:rsidRPr="00D32F3B">
        <w:rPr>
          <w:b/>
          <w:bCs/>
        </w:rPr>
        <w:t>e</w:t>
      </w:r>
      <w:r w:rsidRPr="00D32F3B">
        <w:rPr>
          <w:b/>
          <w:bCs/>
        </w:rPr>
        <w:t xml:space="preserve"> ion cha</w:t>
      </w:r>
      <w:r w:rsidR="004D1C42" w:rsidRPr="00D32F3B">
        <w:rPr>
          <w:b/>
          <w:bCs/>
        </w:rPr>
        <w:t xml:space="preserve">nnel inhibitors applied to </w:t>
      </w:r>
      <w:r w:rsidR="001848BE" w:rsidRPr="00D32F3B">
        <w:rPr>
          <w:b/>
          <w:bCs/>
        </w:rPr>
        <w:t>i</w:t>
      </w:r>
      <w:r w:rsidR="004D1C42" w:rsidRPr="00D32F3B">
        <w:rPr>
          <w:b/>
          <w:bCs/>
        </w:rPr>
        <w:t>PSC</w:t>
      </w:r>
      <w:r w:rsidR="0081211B" w:rsidRPr="00D32F3B">
        <w:rPr>
          <w:b/>
          <w:bCs/>
        </w:rPr>
        <w:t>-</w:t>
      </w:r>
      <w:r w:rsidRPr="00D32F3B">
        <w:rPr>
          <w:b/>
          <w:bCs/>
        </w:rPr>
        <w:t>derived cardiomyocytes</w:t>
      </w:r>
      <w:r w:rsidRPr="00D32F3B">
        <w:t>. (</w:t>
      </w:r>
      <w:r w:rsidRPr="00D32F3B">
        <w:rPr>
          <w:b/>
          <w:bCs/>
        </w:rPr>
        <w:t>A</w:t>
      </w:r>
      <w:r w:rsidR="00460D5B" w:rsidRPr="00D32F3B">
        <w:rPr>
          <w:b/>
          <w:bCs/>
        </w:rPr>
        <w:t>-B</w:t>
      </w:r>
      <w:r w:rsidRPr="00D32F3B">
        <w:t xml:space="preserve">) Time-lapse images of </w:t>
      </w:r>
      <w:r w:rsidR="001848BE" w:rsidRPr="00D32F3B">
        <w:t>i</w:t>
      </w:r>
      <w:r w:rsidR="004D1C42" w:rsidRPr="00D32F3B">
        <w:t>PS</w:t>
      </w:r>
      <w:r w:rsidR="00B00709" w:rsidRPr="00D32F3B">
        <w:rPr>
          <w:lang w:eastAsia="zh-TW"/>
        </w:rPr>
        <w:t>C</w:t>
      </w:r>
      <w:r w:rsidR="00D65C83" w:rsidRPr="00D32F3B">
        <w:t>-CM</w:t>
      </w:r>
      <w:r w:rsidRPr="00D32F3B">
        <w:t xml:space="preserve"> expressing mNG-GECO</w:t>
      </w:r>
      <w:r w:rsidR="00244A38" w:rsidRPr="00D32F3B">
        <w:t xml:space="preserve"> </w:t>
      </w:r>
      <w:r w:rsidR="00460D5B" w:rsidRPr="00D32F3B">
        <w:t>taken at 25 Hz</w:t>
      </w:r>
      <w:r w:rsidRPr="00D32F3B">
        <w:t xml:space="preserve">. </w:t>
      </w:r>
      <w:r w:rsidR="0081211B" w:rsidRPr="00D32F3B">
        <w:rPr>
          <w:lang w:eastAsia="zh-TW"/>
        </w:rPr>
        <w:t>Scale bar =</w:t>
      </w:r>
      <w:r w:rsidR="00CC07DB" w:rsidRPr="00D32F3B">
        <w:rPr>
          <w:lang w:eastAsia="zh-TW"/>
        </w:rPr>
        <w:t xml:space="preserve"> </w:t>
      </w:r>
      <w:r w:rsidR="002B74E2" w:rsidRPr="00D32F3B">
        <w:rPr>
          <w:lang w:eastAsia="zh-TW"/>
        </w:rPr>
        <w:t>5</w:t>
      </w:r>
      <w:r w:rsidR="00CC07DB" w:rsidRPr="00D32F3B">
        <w:rPr>
          <w:lang w:eastAsia="zh-TW"/>
        </w:rPr>
        <w:t xml:space="preserve">0 </w:t>
      </w:r>
      <w:r w:rsidR="004042F2" w:rsidRPr="00D32F3B">
        <w:rPr>
          <w:lang w:eastAsia="zh-TW"/>
        </w:rPr>
        <w:t>µ</w:t>
      </w:r>
      <w:r w:rsidR="00CC07DB" w:rsidRPr="00D32F3B">
        <w:rPr>
          <w:lang w:eastAsia="zh-TW"/>
        </w:rPr>
        <w:t xml:space="preserve">m. </w:t>
      </w:r>
      <w:r w:rsidRPr="00D32F3B">
        <w:t>(</w:t>
      </w:r>
      <w:r w:rsidRPr="00D32F3B">
        <w:rPr>
          <w:b/>
          <w:bCs/>
        </w:rPr>
        <w:t>B</w:t>
      </w:r>
      <w:r w:rsidRPr="00D32F3B">
        <w:t>) Representative Ca</w:t>
      </w:r>
      <w:r w:rsidRPr="00D32F3B">
        <w:rPr>
          <w:vertAlign w:val="superscript"/>
        </w:rPr>
        <w:t>2+</w:t>
      </w:r>
      <w:r w:rsidRPr="00D32F3B">
        <w:t xml:space="preserve"> oscillations after compound addition</w:t>
      </w:r>
      <w:r w:rsidR="00460D5B" w:rsidRPr="00D32F3B">
        <w:t>.</w:t>
      </w:r>
      <w:r w:rsidR="00D65C83" w:rsidRPr="00D32F3B">
        <w:t xml:space="preserve"> </w:t>
      </w:r>
      <w:r w:rsidR="00460D5B" w:rsidRPr="00D32F3B">
        <w:t>Fluorescent signals obtained from mNG-GECO express</w:t>
      </w:r>
      <w:r w:rsidR="00D65C83" w:rsidRPr="00D32F3B">
        <w:t xml:space="preserve">ing </w:t>
      </w:r>
      <w:r w:rsidR="00460D5B" w:rsidRPr="00D32F3B">
        <w:t xml:space="preserve">cells </w:t>
      </w:r>
      <w:r w:rsidR="00D65C83" w:rsidRPr="00D32F3B">
        <w:t xml:space="preserve">are presented as a fluorescence ratio </w:t>
      </w:r>
      <w:r w:rsidR="00460D5B" w:rsidRPr="00D32F3B">
        <w:t>F/F0</w:t>
      </w:r>
      <w:r w:rsidR="00D65C83" w:rsidRPr="00D32F3B">
        <w:t>, where</w:t>
      </w:r>
      <w:r w:rsidR="00460D5B" w:rsidRPr="00D32F3B">
        <w:t xml:space="preserve"> F0 </w:t>
      </w:r>
      <w:r w:rsidR="00D65C83" w:rsidRPr="00D32F3B">
        <w:t xml:space="preserve">is </w:t>
      </w:r>
      <w:r w:rsidR="00460D5B" w:rsidRPr="00D32F3B">
        <w:t>defined as basal intensity</w:t>
      </w:r>
      <w:r w:rsidR="00D65C83" w:rsidRPr="00D32F3B">
        <w:t xml:space="preserve"> and F the</w:t>
      </w:r>
      <w:r w:rsidR="00460D5B" w:rsidRPr="00D32F3B">
        <w:t xml:space="preserve"> intensity detected at each time point. </w:t>
      </w:r>
      <w:r w:rsidRPr="00D32F3B">
        <w:t>(</w:t>
      </w:r>
      <w:r w:rsidRPr="00D32F3B">
        <w:rPr>
          <w:b/>
          <w:bCs/>
        </w:rPr>
        <w:t>C</w:t>
      </w:r>
      <w:r w:rsidRPr="00D32F3B">
        <w:t xml:space="preserve">) </w:t>
      </w:r>
      <w:r w:rsidR="002859F8" w:rsidRPr="00D32F3B">
        <w:t xml:space="preserve">Calcium peak analysis software can extract parameters including </w:t>
      </w:r>
      <w:r w:rsidR="00847E4F" w:rsidRPr="00D32F3B">
        <w:t>half-</w:t>
      </w:r>
      <w:r w:rsidR="002859F8" w:rsidRPr="00D32F3B">
        <w:t>maximal width (CTD50), 90% transient duration (CTD 90), rise time, and decay tim</w:t>
      </w:r>
      <w:r w:rsidRPr="00D32F3B">
        <w:t xml:space="preserve">e. </w:t>
      </w:r>
    </w:p>
    <w:p w14:paraId="4CEDF4F2" w14:textId="77777777" w:rsidR="0041391E" w:rsidRPr="00D32F3B" w:rsidRDefault="0041391E" w:rsidP="00D32F3B"/>
    <w:p w14:paraId="37284523" w14:textId="34BF0B85" w:rsidR="00BE2CB1" w:rsidRPr="00D32F3B" w:rsidRDefault="00BE2CB1" w:rsidP="00D32F3B">
      <w:r w:rsidRPr="00D32F3B">
        <w:rPr>
          <w:b/>
          <w:bCs/>
        </w:rPr>
        <w:t>Fig</w:t>
      </w:r>
      <w:r w:rsidR="004E440D" w:rsidRPr="00D32F3B">
        <w:rPr>
          <w:b/>
          <w:bCs/>
        </w:rPr>
        <w:t>ure</w:t>
      </w:r>
      <w:r w:rsidRPr="00D32F3B">
        <w:rPr>
          <w:b/>
          <w:bCs/>
        </w:rPr>
        <w:t xml:space="preserve"> 2</w:t>
      </w:r>
      <w:r w:rsidR="00137D73" w:rsidRPr="00D32F3B">
        <w:rPr>
          <w:b/>
          <w:bCs/>
        </w:rPr>
        <w:t>:</w:t>
      </w:r>
      <w:r w:rsidRPr="00D32F3B">
        <w:rPr>
          <w:b/>
          <w:bCs/>
        </w:rPr>
        <w:t xml:space="preserve"> Dose</w:t>
      </w:r>
      <w:r w:rsidR="00137D73" w:rsidRPr="00D32F3B">
        <w:rPr>
          <w:b/>
          <w:bCs/>
        </w:rPr>
        <w:t>-</w:t>
      </w:r>
      <w:r w:rsidRPr="00D32F3B">
        <w:rPr>
          <w:b/>
          <w:bCs/>
        </w:rPr>
        <w:t>response</w:t>
      </w:r>
      <w:r w:rsidR="00D65C83" w:rsidRPr="00D32F3B">
        <w:rPr>
          <w:b/>
          <w:bCs/>
        </w:rPr>
        <w:t xml:space="preserve"> example using the hERG inhibitor </w:t>
      </w:r>
      <w:r w:rsidRPr="00D32F3B">
        <w:rPr>
          <w:b/>
          <w:bCs/>
        </w:rPr>
        <w:t>E4031 with</w:t>
      </w:r>
      <w:r w:rsidR="00D65C83" w:rsidRPr="00D32F3B">
        <w:rPr>
          <w:b/>
          <w:bCs/>
        </w:rPr>
        <w:t>in an</w:t>
      </w:r>
      <w:r w:rsidRPr="00D32F3B">
        <w:rPr>
          <w:b/>
          <w:bCs/>
        </w:rPr>
        <w:t xml:space="preserve"> optical pacing system</w:t>
      </w:r>
      <w:r w:rsidRPr="00D32F3B">
        <w:t>.</w:t>
      </w:r>
      <w:r w:rsidR="00137D73" w:rsidRPr="00D32F3B">
        <w:t xml:space="preserve"> </w:t>
      </w:r>
      <w:r w:rsidRPr="00D32F3B">
        <w:t>(</w:t>
      </w:r>
      <w:r w:rsidRPr="00D32F3B">
        <w:rPr>
          <w:b/>
          <w:bCs/>
        </w:rPr>
        <w:t>A</w:t>
      </w:r>
      <w:r w:rsidRPr="00D32F3B">
        <w:t>) Traces</w:t>
      </w:r>
      <w:r w:rsidR="00D65C83" w:rsidRPr="00D32F3B">
        <w:t xml:space="preserve"> of</w:t>
      </w:r>
      <w:r w:rsidRPr="00D32F3B">
        <w:t xml:space="preserve"> optical stimulation with </w:t>
      </w:r>
      <w:r w:rsidR="00E7565B" w:rsidRPr="00D32F3B">
        <w:t xml:space="preserve">10% </w:t>
      </w:r>
      <w:r w:rsidR="00957942" w:rsidRPr="00D32F3B">
        <w:t>blue</w:t>
      </w:r>
      <w:r w:rsidRPr="00D32F3B">
        <w:t xml:space="preserve"> light</w:t>
      </w:r>
      <w:r w:rsidR="00042CD8" w:rsidRPr="00D32F3B">
        <w:t xml:space="preserve"> in different concentration</w:t>
      </w:r>
      <w:r w:rsidR="00E95E4E" w:rsidRPr="00D32F3B">
        <w:t>s</w:t>
      </w:r>
      <w:r w:rsidR="00042CD8" w:rsidRPr="00D32F3B">
        <w:t xml:space="preserve"> of E4031</w:t>
      </w:r>
      <w:r w:rsidRPr="00D32F3B">
        <w:t xml:space="preserve">. </w:t>
      </w:r>
      <w:r w:rsidR="00460D5B" w:rsidRPr="00D32F3B">
        <w:t>Time-lapse images of iPSC</w:t>
      </w:r>
      <w:r w:rsidR="00E95E4E" w:rsidRPr="00D32F3B">
        <w:t>-</w:t>
      </w:r>
      <w:r w:rsidR="00460D5B" w:rsidRPr="00D32F3B">
        <w:t xml:space="preserve">derived cardiomyocytes expressing </w:t>
      </w:r>
      <w:r w:rsidR="00D65C83" w:rsidRPr="00D32F3B">
        <w:t>K</w:t>
      </w:r>
      <w:r w:rsidR="00460D5B" w:rsidRPr="00D32F3B">
        <w:t>-GECO taken at 25 H</w:t>
      </w:r>
      <w:r w:rsidR="00FF2D28" w:rsidRPr="00D32F3B">
        <w:t>z</w:t>
      </w:r>
      <w:r w:rsidR="00460D5B" w:rsidRPr="00D32F3B">
        <w:t xml:space="preserve">. </w:t>
      </w:r>
      <w:r w:rsidRPr="00D32F3B">
        <w:t>(</w:t>
      </w:r>
      <w:r w:rsidRPr="00D32F3B">
        <w:rPr>
          <w:b/>
          <w:bCs/>
        </w:rPr>
        <w:t>B</w:t>
      </w:r>
      <w:r w:rsidR="00972C00" w:rsidRPr="00D32F3B">
        <w:rPr>
          <w:b/>
          <w:bCs/>
        </w:rPr>
        <w:t>1</w:t>
      </w:r>
      <w:r w:rsidRPr="00D32F3B">
        <w:t>)</w:t>
      </w:r>
      <w:r w:rsidR="00972C00" w:rsidRPr="00D32F3B">
        <w:t xml:space="preserve"> Representative trace</w:t>
      </w:r>
      <w:r w:rsidR="0084231C" w:rsidRPr="00D32F3B">
        <w:t>s</w:t>
      </w:r>
      <w:r w:rsidR="00972C00" w:rsidRPr="00D32F3B">
        <w:t xml:space="preserve"> of </w:t>
      </w:r>
      <w:r w:rsidR="0084231C" w:rsidRPr="00D32F3B">
        <w:t>calcium transients obtained</w:t>
      </w:r>
      <w:r w:rsidR="00972C00" w:rsidRPr="00D32F3B">
        <w:t xml:space="preserve"> with different</w:t>
      </w:r>
      <w:r w:rsidR="00972C00" w:rsidRPr="00D32F3B">
        <w:rPr>
          <w:lang w:eastAsia="zh-TW"/>
        </w:rPr>
        <w:t xml:space="preserve"> </w:t>
      </w:r>
      <w:r w:rsidR="0084231C" w:rsidRPr="00D32F3B">
        <w:rPr>
          <w:lang w:eastAsia="zh-TW"/>
        </w:rPr>
        <w:t>compound doses</w:t>
      </w:r>
      <w:r w:rsidR="00972C00" w:rsidRPr="00D32F3B">
        <w:rPr>
          <w:lang w:eastAsia="zh-TW"/>
        </w:rPr>
        <w:t>.</w:t>
      </w:r>
      <w:r w:rsidRPr="00D32F3B">
        <w:t xml:space="preserve"> Peak analysis</w:t>
      </w:r>
      <w:r w:rsidR="00042CD8" w:rsidRPr="00D32F3B">
        <w:t xml:space="preserve"> </w:t>
      </w:r>
      <w:r w:rsidRPr="00D32F3B">
        <w:t>and dose</w:t>
      </w:r>
      <w:r w:rsidR="00E95E4E" w:rsidRPr="00D32F3B">
        <w:t>-</w:t>
      </w:r>
      <w:r w:rsidRPr="00D32F3B">
        <w:t>response of E4031</w:t>
      </w:r>
      <w:r w:rsidR="00957942" w:rsidRPr="00D32F3B">
        <w:t xml:space="preserve"> in amplitude </w:t>
      </w:r>
      <w:r w:rsidR="00042CD8" w:rsidRPr="00D32F3B">
        <w:t>(</w:t>
      </w:r>
      <w:r w:rsidR="00042CD8" w:rsidRPr="00D32F3B">
        <w:rPr>
          <w:b/>
          <w:bCs/>
        </w:rPr>
        <w:t>B</w:t>
      </w:r>
      <w:r w:rsidR="00957942" w:rsidRPr="00D32F3B">
        <w:rPr>
          <w:b/>
          <w:bCs/>
        </w:rPr>
        <w:t>2</w:t>
      </w:r>
      <w:r w:rsidR="00042CD8" w:rsidRPr="00D32F3B">
        <w:t>)</w:t>
      </w:r>
      <w:r w:rsidR="00957942" w:rsidRPr="00D32F3B">
        <w:t xml:space="preserve"> and Decay time (</w:t>
      </w:r>
      <w:r w:rsidR="00957942" w:rsidRPr="00D32F3B">
        <w:rPr>
          <w:b/>
          <w:bCs/>
        </w:rPr>
        <w:t>B3</w:t>
      </w:r>
      <w:r w:rsidR="00957942" w:rsidRPr="00D32F3B">
        <w:t>)</w:t>
      </w:r>
      <w:r w:rsidRPr="00D32F3B">
        <w:t>.</w:t>
      </w:r>
      <w:r w:rsidR="00957942" w:rsidRPr="00D32F3B">
        <w:t xml:space="preserve"> Blue bars indicate 1</w:t>
      </w:r>
      <w:r w:rsidR="00E7565B" w:rsidRPr="00D32F3B">
        <w:t xml:space="preserve"> </w:t>
      </w:r>
      <w:r w:rsidR="00957942" w:rsidRPr="00D32F3B">
        <w:t>Hz 470</w:t>
      </w:r>
      <w:r w:rsidR="004E0FFF" w:rsidRPr="00D32F3B">
        <w:t xml:space="preserve"> </w:t>
      </w:r>
      <w:r w:rsidR="00957942" w:rsidRPr="00D32F3B">
        <w:t>nm pulse light stimulation.</w:t>
      </w:r>
    </w:p>
    <w:p w14:paraId="05A7A7EB" w14:textId="77777777" w:rsidR="0041391E" w:rsidRPr="00D32F3B" w:rsidRDefault="0041391E" w:rsidP="00D32F3B"/>
    <w:p w14:paraId="7C221B3B" w14:textId="20C82775" w:rsidR="00BE2CB1" w:rsidRPr="00D32F3B" w:rsidRDefault="00BE2CB1" w:rsidP="00D32F3B">
      <w:r w:rsidRPr="00D32F3B">
        <w:rPr>
          <w:b/>
          <w:bCs/>
        </w:rPr>
        <w:t>Fig</w:t>
      </w:r>
      <w:r w:rsidR="004E440D" w:rsidRPr="00D32F3B">
        <w:rPr>
          <w:b/>
          <w:bCs/>
        </w:rPr>
        <w:t>ure</w:t>
      </w:r>
      <w:r w:rsidRPr="00D32F3B">
        <w:rPr>
          <w:b/>
          <w:bCs/>
        </w:rPr>
        <w:t xml:space="preserve"> 3</w:t>
      </w:r>
      <w:r w:rsidR="00FD7F3A" w:rsidRPr="00D32F3B">
        <w:rPr>
          <w:b/>
          <w:bCs/>
        </w:rPr>
        <w:t>:</w:t>
      </w:r>
      <w:r w:rsidRPr="00D32F3B">
        <w:rPr>
          <w:b/>
          <w:bCs/>
        </w:rPr>
        <w:t xml:space="preserve"> All</w:t>
      </w:r>
      <w:r w:rsidR="00FD7F3A" w:rsidRPr="00D32F3B">
        <w:rPr>
          <w:b/>
          <w:bCs/>
        </w:rPr>
        <w:t>-</w:t>
      </w:r>
      <w:r w:rsidRPr="00D32F3B">
        <w:rPr>
          <w:b/>
          <w:bCs/>
        </w:rPr>
        <w:t xml:space="preserve">optical platform </w:t>
      </w:r>
      <w:r w:rsidR="00422380" w:rsidRPr="00D32F3B">
        <w:rPr>
          <w:b/>
          <w:bCs/>
        </w:rPr>
        <w:t xml:space="preserve">applied for </w:t>
      </w:r>
      <w:r w:rsidRPr="00D32F3B">
        <w:rPr>
          <w:b/>
          <w:bCs/>
        </w:rPr>
        <w:t xml:space="preserve">long-term drug phenotypic screening </w:t>
      </w:r>
      <w:r w:rsidR="00422380" w:rsidRPr="00D32F3B">
        <w:rPr>
          <w:b/>
          <w:bCs/>
        </w:rPr>
        <w:t>in</w:t>
      </w:r>
      <w:r w:rsidRPr="00D32F3B">
        <w:rPr>
          <w:b/>
          <w:bCs/>
        </w:rPr>
        <w:t xml:space="preserve"> LVNC patient</w:t>
      </w:r>
      <w:r w:rsidR="00FD7F3A" w:rsidRPr="00D32F3B">
        <w:rPr>
          <w:b/>
          <w:bCs/>
        </w:rPr>
        <w:t>-</w:t>
      </w:r>
      <w:r w:rsidRPr="00D32F3B">
        <w:rPr>
          <w:b/>
          <w:bCs/>
        </w:rPr>
        <w:t>derived cardiomyocytes</w:t>
      </w:r>
      <w:r w:rsidRPr="00D32F3B">
        <w:t>. (</w:t>
      </w:r>
      <w:r w:rsidRPr="00D32F3B">
        <w:rPr>
          <w:b/>
          <w:bCs/>
        </w:rPr>
        <w:t>A</w:t>
      </w:r>
      <w:r w:rsidRPr="00D32F3B">
        <w:t>) Representative trace of spontaneous beating activity in patient</w:t>
      </w:r>
      <w:r w:rsidR="00760650" w:rsidRPr="00D32F3B">
        <w:t>-</w:t>
      </w:r>
      <w:r w:rsidRPr="00D32F3B">
        <w:t>derived cardiomyocytes (post differentiation Day</w:t>
      </w:r>
      <w:r w:rsidR="00B8713E" w:rsidRPr="00D32F3B">
        <w:t xml:space="preserve"> </w:t>
      </w:r>
      <w:r w:rsidRPr="00D32F3B">
        <w:t>70) with</w:t>
      </w:r>
      <w:r w:rsidR="00422380" w:rsidRPr="00D32F3B">
        <w:t xml:space="preserve"> (red)</w:t>
      </w:r>
      <w:r w:rsidRPr="00D32F3B">
        <w:t xml:space="preserve"> or without</w:t>
      </w:r>
      <w:r w:rsidR="00422380" w:rsidRPr="00D32F3B">
        <w:t xml:space="preserve"> (blue)</w:t>
      </w:r>
      <w:r w:rsidRPr="00D32F3B">
        <w:t xml:space="preserve"> </w:t>
      </w:r>
      <w:r w:rsidR="005C2012" w:rsidRPr="00D32F3B">
        <w:t xml:space="preserve">5 µM </w:t>
      </w:r>
      <w:r w:rsidRPr="00D32F3B">
        <w:t>drug treatment. (</w:t>
      </w:r>
      <w:r w:rsidRPr="00D32F3B">
        <w:rPr>
          <w:b/>
          <w:bCs/>
        </w:rPr>
        <w:t>B</w:t>
      </w:r>
      <w:r w:rsidRPr="00D32F3B">
        <w:t xml:space="preserve">) Peak analysis of spontaneous beating activity with or without </w:t>
      </w:r>
      <w:r w:rsidR="002066C9" w:rsidRPr="00D32F3B">
        <w:t xml:space="preserve">5 µM </w:t>
      </w:r>
      <w:r w:rsidRPr="00D32F3B">
        <w:t>drug treatment. (</w:t>
      </w:r>
      <w:r w:rsidRPr="00D32F3B">
        <w:rPr>
          <w:b/>
          <w:bCs/>
        </w:rPr>
        <w:t>C</w:t>
      </w:r>
      <w:r w:rsidRPr="00D32F3B">
        <w:t xml:space="preserve">) </w:t>
      </w:r>
      <w:r w:rsidR="00422380" w:rsidRPr="00D32F3B">
        <w:t>Intensity t</w:t>
      </w:r>
      <w:r w:rsidRPr="00D32F3B">
        <w:t xml:space="preserve">races </w:t>
      </w:r>
      <w:r w:rsidR="00422380" w:rsidRPr="00D32F3B">
        <w:t xml:space="preserve">of </w:t>
      </w:r>
      <w:r w:rsidRPr="00D32F3B">
        <w:t>drug response</w:t>
      </w:r>
      <w:r w:rsidR="00422380" w:rsidRPr="00D32F3B">
        <w:t xml:space="preserve"> in patient</w:t>
      </w:r>
      <w:r w:rsidR="003738F5" w:rsidRPr="00D32F3B">
        <w:t>-</w:t>
      </w:r>
      <w:r w:rsidR="00422380" w:rsidRPr="00D32F3B">
        <w:t>derived iPS</w:t>
      </w:r>
      <w:r w:rsidR="006C2129" w:rsidRPr="00D32F3B">
        <w:rPr>
          <w:lang w:eastAsia="zh-TW"/>
        </w:rPr>
        <w:t>C</w:t>
      </w:r>
      <w:r w:rsidR="00422380" w:rsidRPr="00D32F3B">
        <w:t xml:space="preserve">-CM under </w:t>
      </w:r>
      <w:r w:rsidRPr="00D32F3B">
        <w:t>1</w:t>
      </w:r>
      <w:r w:rsidR="000E4CC3" w:rsidRPr="00D32F3B">
        <w:t xml:space="preserve"> </w:t>
      </w:r>
      <w:r w:rsidRPr="00D32F3B">
        <w:t>Hz optical stimulation.  (</w:t>
      </w:r>
      <w:r w:rsidRPr="00D32F3B">
        <w:rPr>
          <w:b/>
          <w:bCs/>
        </w:rPr>
        <w:t>D</w:t>
      </w:r>
      <w:r w:rsidRPr="00D32F3B">
        <w:t>) Peak analysis of patient</w:t>
      </w:r>
      <w:r w:rsidR="003738F5" w:rsidRPr="00D32F3B">
        <w:t>-</w:t>
      </w:r>
      <w:r w:rsidRPr="00D32F3B">
        <w:t>derived cardiomyocytes with 1</w:t>
      </w:r>
      <w:r w:rsidR="000E4CC3" w:rsidRPr="00D32F3B">
        <w:t xml:space="preserve"> </w:t>
      </w:r>
      <w:r w:rsidRPr="00D32F3B">
        <w:t>Hz optical stimulation.</w:t>
      </w:r>
    </w:p>
    <w:p w14:paraId="0BACAA86" w14:textId="3D4049AA" w:rsidR="00CB706F" w:rsidRPr="00D32F3B" w:rsidRDefault="00CB706F" w:rsidP="00D32F3B"/>
    <w:p w14:paraId="4E010F3A" w14:textId="215CA66A" w:rsidR="003452FB" w:rsidRPr="00D32F3B" w:rsidRDefault="00CB706F" w:rsidP="00D32F3B">
      <w:r w:rsidRPr="00D32F3B">
        <w:rPr>
          <w:b/>
          <w:bCs/>
        </w:rPr>
        <w:t>Fig</w:t>
      </w:r>
      <w:r w:rsidR="004E440D" w:rsidRPr="00D32F3B">
        <w:rPr>
          <w:b/>
          <w:bCs/>
        </w:rPr>
        <w:t>ure</w:t>
      </w:r>
      <w:r w:rsidRPr="00D32F3B">
        <w:rPr>
          <w:b/>
          <w:bCs/>
        </w:rPr>
        <w:t xml:space="preserve"> 4</w:t>
      </w:r>
      <w:r w:rsidR="00815DFE" w:rsidRPr="00D32F3B">
        <w:rPr>
          <w:b/>
          <w:bCs/>
        </w:rPr>
        <w:t>:</w:t>
      </w:r>
      <w:r w:rsidRPr="00D32F3B">
        <w:rPr>
          <w:b/>
          <w:bCs/>
        </w:rPr>
        <w:t xml:space="preserve"> Three </w:t>
      </w:r>
      <w:r w:rsidR="00932534" w:rsidRPr="00D32F3B">
        <w:rPr>
          <w:b/>
          <w:bCs/>
        </w:rPr>
        <w:t>channels</w:t>
      </w:r>
      <w:r w:rsidRPr="00D32F3B">
        <w:rPr>
          <w:b/>
          <w:bCs/>
        </w:rPr>
        <w:t xml:space="preserve"> </w:t>
      </w:r>
      <w:bookmarkStart w:id="12" w:name="_Hlk81406353"/>
      <w:r w:rsidRPr="00D32F3B">
        <w:rPr>
          <w:b/>
          <w:bCs/>
        </w:rPr>
        <w:t>subcellular Ca</w:t>
      </w:r>
      <w:r w:rsidRPr="00D32F3B">
        <w:rPr>
          <w:b/>
          <w:bCs/>
          <w:vertAlign w:val="superscript"/>
        </w:rPr>
        <w:t>2+</w:t>
      </w:r>
      <w:r w:rsidRPr="00D32F3B">
        <w:rPr>
          <w:b/>
          <w:bCs/>
        </w:rPr>
        <w:t xml:space="preserve"> </w:t>
      </w:r>
      <w:r w:rsidR="00422380" w:rsidRPr="00D32F3B">
        <w:rPr>
          <w:b/>
          <w:bCs/>
        </w:rPr>
        <w:t>imaging in the iPS</w:t>
      </w:r>
      <w:r w:rsidR="006C2129" w:rsidRPr="00D32F3B">
        <w:rPr>
          <w:b/>
          <w:bCs/>
          <w:lang w:eastAsia="zh-TW"/>
        </w:rPr>
        <w:t>C</w:t>
      </w:r>
      <w:r w:rsidR="00422380" w:rsidRPr="00D32F3B">
        <w:rPr>
          <w:b/>
          <w:bCs/>
        </w:rPr>
        <w:t>-CM model</w:t>
      </w:r>
      <w:bookmarkEnd w:id="12"/>
      <w:r w:rsidRPr="00D32F3B">
        <w:t>. (</w:t>
      </w:r>
      <w:r w:rsidRPr="00D32F3B">
        <w:rPr>
          <w:b/>
          <w:bCs/>
        </w:rPr>
        <w:t>A-B</w:t>
      </w:r>
      <w:r w:rsidRPr="00D32F3B">
        <w:t xml:space="preserve">) </w:t>
      </w:r>
      <w:r w:rsidR="00422380" w:rsidRPr="00D32F3B">
        <w:t>iPS</w:t>
      </w:r>
      <w:r w:rsidR="006C2129" w:rsidRPr="00D32F3B">
        <w:t>C</w:t>
      </w:r>
      <w:r w:rsidR="00422380" w:rsidRPr="00D32F3B">
        <w:t xml:space="preserve">-CMs were transduced with subcellular calcium probes for the cytoplasm, </w:t>
      </w:r>
      <w:r w:rsidRPr="00D32F3B">
        <w:t>NIR-GECO2 (red),</w:t>
      </w:r>
      <w:r w:rsidR="00422380" w:rsidRPr="00D32F3B">
        <w:t xml:space="preserve"> the endoplasmic reticulum</w:t>
      </w:r>
      <w:r w:rsidRPr="00D32F3B">
        <w:t xml:space="preserve"> ER-LAR-GECO (yellow)</w:t>
      </w:r>
      <w:r w:rsidR="00815DFE" w:rsidRPr="00D32F3B">
        <w:t>,</w:t>
      </w:r>
      <w:r w:rsidRPr="00D32F3B">
        <w:t xml:space="preserve"> and mtGCEPIA</w:t>
      </w:r>
      <w:r w:rsidR="003B214C" w:rsidRPr="00D32F3B">
        <w:t>3</w:t>
      </w:r>
      <w:r w:rsidRPr="00D32F3B">
        <w:t xml:space="preserve"> (cyan), a mitochondrial </w:t>
      </w:r>
      <w:r w:rsidR="000713C4" w:rsidRPr="00D32F3B">
        <w:t>Ca</w:t>
      </w:r>
      <w:r w:rsidR="000713C4" w:rsidRPr="00D32F3B">
        <w:rPr>
          <w:vertAlign w:val="superscript"/>
        </w:rPr>
        <w:t>2+</w:t>
      </w:r>
      <w:r w:rsidR="000713C4" w:rsidRPr="00D32F3B">
        <w:t xml:space="preserve"> </w:t>
      </w:r>
      <w:r w:rsidRPr="00D32F3B">
        <w:t>indicator. (</w:t>
      </w:r>
      <w:r w:rsidRPr="00D32F3B">
        <w:rPr>
          <w:b/>
          <w:bCs/>
        </w:rPr>
        <w:t>B</w:t>
      </w:r>
      <w:r w:rsidRPr="00D32F3B">
        <w:t>)</w:t>
      </w:r>
      <w:r w:rsidR="00815DFE" w:rsidRPr="00D32F3B">
        <w:t xml:space="preserve"> </w:t>
      </w:r>
      <w:r w:rsidRPr="00D32F3B">
        <w:t>Three</w:t>
      </w:r>
      <w:r w:rsidR="00815DFE" w:rsidRPr="00D32F3B">
        <w:t>-</w:t>
      </w:r>
      <w:r w:rsidRPr="00D32F3B">
        <w:t xml:space="preserve">channel time-lapse calcium imaging </w:t>
      </w:r>
      <w:r w:rsidR="00422380" w:rsidRPr="00D32F3B">
        <w:t xml:space="preserve">before and after </w:t>
      </w:r>
      <w:r w:rsidR="00143B78" w:rsidRPr="00D32F3B">
        <w:t>10</w:t>
      </w:r>
      <w:r w:rsidR="00E5456D" w:rsidRPr="00D32F3B">
        <w:rPr>
          <w:lang w:eastAsia="zh-TW"/>
        </w:rPr>
        <w:t xml:space="preserve"> </w:t>
      </w:r>
      <w:r w:rsidR="00143B78" w:rsidRPr="00D32F3B">
        <w:t xml:space="preserve">mM </w:t>
      </w:r>
      <w:r w:rsidRPr="00D32F3B">
        <w:t>caffeine treatment. (</w:t>
      </w:r>
      <w:r w:rsidRPr="00D32F3B">
        <w:rPr>
          <w:b/>
          <w:bCs/>
        </w:rPr>
        <w:t>C-D</w:t>
      </w:r>
      <w:r w:rsidRPr="00D32F3B">
        <w:t xml:space="preserve">) </w:t>
      </w:r>
      <w:r w:rsidR="00422380" w:rsidRPr="00D32F3B">
        <w:t>iPS</w:t>
      </w:r>
      <w:r w:rsidR="006C2129" w:rsidRPr="00D32F3B">
        <w:t>C</w:t>
      </w:r>
      <w:r w:rsidR="00422380" w:rsidRPr="00D32F3B">
        <w:t>-CMs transduced with cytoplasmic,</w:t>
      </w:r>
      <w:r w:rsidRPr="00D32F3B">
        <w:t xml:space="preserve"> NIR-GECO2 (red),</w:t>
      </w:r>
      <w:r w:rsidR="00422380" w:rsidRPr="00D32F3B">
        <w:t xml:space="preserve"> endoplasmic reticulum</w:t>
      </w:r>
      <w:r w:rsidRPr="00D32F3B">
        <w:t xml:space="preserve"> ER-LAR-GECO (yellow)</w:t>
      </w:r>
      <w:r w:rsidR="00815DFE" w:rsidRPr="00D32F3B">
        <w:t>,</w:t>
      </w:r>
      <w:r w:rsidRPr="00D32F3B">
        <w:t xml:space="preserve"> and </w:t>
      </w:r>
      <w:r w:rsidR="00422380" w:rsidRPr="00D32F3B">
        <w:t xml:space="preserve">CRAC channel indicators </w:t>
      </w:r>
      <w:r w:rsidRPr="00D32F3B">
        <w:t>Orai1-GGECO (cyan)</w:t>
      </w:r>
      <w:r w:rsidR="00422380" w:rsidRPr="00D32F3B">
        <w:t xml:space="preserve"> were visuali</w:t>
      </w:r>
      <w:r w:rsidR="00815DFE" w:rsidRPr="00D32F3B">
        <w:t>z</w:t>
      </w:r>
      <w:r w:rsidR="00422380" w:rsidRPr="00D32F3B">
        <w:t>ed</w:t>
      </w:r>
      <w:r w:rsidRPr="00D32F3B">
        <w:t>. (</w:t>
      </w:r>
      <w:r w:rsidRPr="00D32F3B">
        <w:rPr>
          <w:b/>
          <w:bCs/>
        </w:rPr>
        <w:t>D</w:t>
      </w:r>
      <w:r w:rsidRPr="00D32F3B">
        <w:t>) Three</w:t>
      </w:r>
      <w:r w:rsidR="00815DFE" w:rsidRPr="00D32F3B">
        <w:t>-</w:t>
      </w:r>
      <w:r w:rsidRPr="00D32F3B">
        <w:t xml:space="preserve">channel </w:t>
      </w:r>
      <w:r w:rsidRPr="00D32F3B">
        <w:lastRenderedPageBreak/>
        <w:t>time-lapse calcium imaging</w:t>
      </w:r>
      <w:r w:rsidR="00422380" w:rsidRPr="00D32F3B">
        <w:t xml:space="preserve"> was captured</w:t>
      </w:r>
      <w:r w:rsidRPr="00D32F3B">
        <w:t>. (</w:t>
      </w:r>
      <w:r w:rsidRPr="00D32F3B">
        <w:rPr>
          <w:b/>
          <w:bCs/>
        </w:rPr>
        <w:t>D1</w:t>
      </w:r>
      <w:r w:rsidRPr="00D32F3B">
        <w:t>) Spontaneous beat</w:t>
      </w:r>
      <w:r w:rsidR="00815DFE" w:rsidRPr="00D32F3B">
        <w:t>-to-</w:t>
      </w:r>
      <w:r w:rsidRPr="00D32F3B">
        <w:t>beat activity was observed with NIR-GECO2 and Orai1 G-GECO. (</w:t>
      </w:r>
      <w:r w:rsidRPr="00D32F3B">
        <w:rPr>
          <w:b/>
          <w:bCs/>
        </w:rPr>
        <w:t>D2</w:t>
      </w:r>
      <w:r w:rsidRPr="00D32F3B">
        <w:t xml:space="preserve">) Calcium </w:t>
      </w:r>
      <w:r w:rsidR="00422380" w:rsidRPr="00D32F3B">
        <w:t>efflux</w:t>
      </w:r>
      <w:r w:rsidRPr="00D32F3B">
        <w:t xml:space="preserve"> from </w:t>
      </w:r>
      <w:r w:rsidR="00422380" w:rsidRPr="00D32F3B">
        <w:t xml:space="preserve">the </w:t>
      </w:r>
      <w:r w:rsidRPr="00D32F3B">
        <w:t>ER (decrease of ER-LAR-GECO signal)</w:t>
      </w:r>
      <w:r w:rsidR="00422380" w:rsidRPr="00D32F3B">
        <w:t xml:space="preserve"> accompanied an increase in the </w:t>
      </w:r>
      <w:r w:rsidRPr="00D32F3B">
        <w:t>cytosolic calcium signal upon caffeine treatment.</w:t>
      </w:r>
    </w:p>
    <w:p w14:paraId="4854EC08" w14:textId="00B513A4" w:rsidR="003452FB" w:rsidRPr="00D32F3B" w:rsidRDefault="003452FB" w:rsidP="00D32F3B"/>
    <w:p w14:paraId="4FB22891" w14:textId="6737499E" w:rsidR="00F72617" w:rsidRPr="00D32F3B" w:rsidRDefault="003452FB" w:rsidP="00D32F3B">
      <w:r w:rsidRPr="00D32F3B">
        <w:rPr>
          <w:b/>
          <w:bCs/>
        </w:rPr>
        <w:t>Fig</w:t>
      </w:r>
      <w:r w:rsidR="004E440D" w:rsidRPr="00D32F3B">
        <w:rPr>
          <w:b/>
          <w:bCs/>
        </w:rPr>
        <w:t>ure</w:t>
      </w:r>
      <w:r w:rsidRPr="00D32F3B">
        <w:rPr>
          <w:b/>
          <w:bCs/>
        </w:rPr>
        <w:t xml:space="preserve"> 5</w:t>
      </w:r>
      <w:r w:rsidR="00A577D7" w:rsidRPr="00D32F3B">
        <w:rPr>
          <w:b/>
          <w:bCs/>
        </w:rPr>
        <w:t>:</w:t>
      </w:r>
      <w:r w:rsidR="00422380" w:rsidRPr="00D32F3B">
        <w:rPr>
          <w:b/>
          <w:bCs/>
        </w:rPr>
        <w:t xml:space="preserve"> Comparison</w:t>
      </w:r>
      <w:r w:rsidR="005C710B" w:rsidRPr="00D32F3B">
        <w:rPr>
          <w:b/>
          <w:bCs/>
        </w:rPr>
        <w:t xml:space="preserve"> of </w:t>
      </w:r>
      <w:r w:rsidR="00422380" w:rsidRPr="00D32F3B">
        <w:rPr>
          <w:b/>
          <w:bCs/>
        </w:rPr>
        <w:t xml:space="preserve">the </w:t>
      </w:r>
      <w:r w:rsidR="005C710B" w:rsidRPr="00D32F3B">
        <w:rPr>
          <w:b/>
          <w:bCs/>
        </w:rPr>
        <w:t xml:space="preserve">genetically encoded calcium indicator (K-GECO) </w:t>
      </w:r>
      <w:r w:rsidR="00422380" w:rsidRPr="00D32F3B">
        <w:rPr>
          <w:b/>
          <w:bCs/>
        </w:rPr>
        <w:t xml:space="preserve">to the </w:t>
      </w:r>
      <w:r w:rsidR="005C710B" w:rsidRPr="00D32F3B">
        <w:rPr>
          <w:b/>
          <w:bCs/>
        </w:rPr>
        <w:t>chemical calcium</w:t>
      </w:r>
      <w:r w:rsidR="00A577D7" w:rsidRPr="00D32F3B">
        <w:rPr>
          <w:b/>
          <w:bCs/>
        </w:rPr>
        <w:t>-</w:t>
      </w:r>
      <w:r w:rsidR="005C710B" w:rsidRPr="00D32F3B">
        <w:rPr>
          <w:b/>
          <w:bCs/>
        </w:rPr>
        <w:t>sensitive dye (Fluo</w:t>
      </w:r>
      <w:r w:rsidR="00311541" w:rsidRPr="00D32F3B">
        <w:rPr>
          <w:b/>
          <w:bCs/>
        </w:rPr>
        <w:t>-</w:t>
      </w:r>
      <w:r w:rsidR="005C710B" w:rsidRPr="00D32F3B">
        <w:rPr>
          <w:b/>
          <w:bCs/>
        </w:rPr>
        <w:t>4) in iPSC-CMs</w:t>
      </w:r>
      <w:r w:rsidR="000713C4" w:rsidRPr="00D32F3B">
        <w:t>.</w:t>
      </w:r>
      <w:r w:rsidR="00F72617" w:rsidRPr="00D32F3B">
        <w:t xml:space="preserve"> </w:t>
      </w:r>
      <w:r w:rsidR="005C710B" w:rsidRPr="00D32F3B">
        <w:t>(</w:t>
      </w:r>
      <w:r w:rsidR="005C710B" w:rsidRPr="00D32F3B">
        <w:rPr>
          <w:b/>
          <w:bCs/>
        </w:rPr>
        <w:t>A-B</w:t>
      </w:r>
      <w:r w:rsidR="005C710B" w:rsidRPr="00D32F3B">
        <w:t>) Representative calcium trace</w:t>
      </w:r>
      <w:r w:rsidR="00422380" w:rsidRPr="00D32F3B">
        <w:t>s</w:t>
      </w:r>
      <w:r w:rsidR="005C710B" w:rsidRPr="00D32F3B">
        <w:t xml:space="preserve"> of</w:t>
      </w:r>
      <w:r w:rsidR="005C710B" w:rsidRPr="00D32F3B">
        <w:rPr>
          <w:lang w:eastAsia="zh-TW"/>
        </w:rPr>
        <w:t xml:space="preserve"> K-GECO</w:t>
      </w:r>
      <w:r w:rsidR="00912A5E" w:rsidRPr="00D32F3B">
        <w:rPr>
          <w:lang w:eastAsia="zh-TW"/>
        </w:rPr>
        <w:t xml:space="preserve"> </w:t>
      </w:r>
      <w:r w:rsidR="0037588B" w:rsidRPr="00D32F3B">
        <w:rPr>
          <w:lang w:eastAsia="zh-TW"/>
        </w:rPr>
        <w:t>(</w:t>
      </w:r>
      <w:r w:rsidR="0037588B" w:rsidRPr="00D32F3B">
        <w:rPr>
          <w:b/>
          <w:bCs/>
          <w:lang w:eastAsia="zh-TW"/>
        </w:rPr>
        <w:t>A</w:t>
      </w:r>
      <w:r w:rsidR="0037588B" w:rsidRPr="00D32F3B">
        <w:rPr>
          <w:lang w:eastAsia="zh-TW"/>
        </w:rPr>
        <w:t>)</w:t>
      </w:r>
      <w:r w:rsidR="005C710B" w:rsidRPr="00D32F3B">
        <w:rPr>
          <w:lang w:eastAsia="zh-TW"/>
        </w:rPr>
        <w:t xml:space="preserve"> and Fluo</w:t>
      </w:r>
      <w:r w:rsidR="00404A1B" w:rsidRPr="00D32F3B">
        <w:rPr>
          <w:lang w:eastAsia="zh-TW"/>
        </w:rPr>
        <w:t>-</w:t>
      </w:r>
      <w:r w:rsidR="005C710B" w:rsidRPr="00D32F3B">
        <w:rPr>
          <w:lang w:eastAsia="zh-TW"/>
        </w:rPr>
        <w:t>4</w:t>
      </w:r>
      <w:r w:rsidR="0037588B" w:rsidRPr="00D32F3B">
        <w:rPr>
          <w:lang w:eastAsia="zh-TW"/>
        </w:rPr>
        <w:t xml:space="preserve"> (</w:t>
      </w:r>
      <w:r w:rsidR="0037588B" w:rsidRPr="00D32F3B">
        <w:rPr>
          <w:b/>
          <w:bCs/>
          <w:lang w:eastAsia="zh-TW"/>
        </w:rPr>
        <w:t>B</w:t>
      </w:r>
      <w:r w:rsidR="0037588B" w:rsidRPr="00D32F3B">
        <w:rPr>
          <w:lang w:eastAsia="zh-TW"/>
        </w:rPr>
        <w:t>) are presented over time</w:t>
      </w:r>
      <w:r w:rsidR="005C710B" w:rsidRPr="00D32F3B">
        <w:t>. (</w:t>
      </w:r>
      <w:r w:rsidR="005C710B" w:rsidRPr="00D32F3B">
        <w:rPr>
          <w:b/>
          <w:bCs/>
        </w:rPr>
        <w:t>C</w:t>
      </w:r>
      <w:r w:rsidR="005C710B" w:rsidRPr="00D32F3B">
        <w:t>)</w:t>
      </w:r>
      <w:r w:rsidR="002E610E" w:rsidRPr="00D32F3B">
        <w:t xml:space="preserve"> </w:t>
      </w:r>
      <w:r w:rsidR="0037588B" w:rsidRPr="00D32F3B">
        <w:t>Calcium transient analysis of</w:t>
      </w:r>
      <w:r w:rsidR="002E610E" w:rsidRPr="00D32F3B">
        <w:t xml:space="preserve"> K-GECO</w:t>
      </w:r>
      <w:r w:rsidR="0037588B" w:rsidRPr="00D32F3B">
        <w:t xml:space="preserve"> transduced, or </w:t>
      </w:r>
      <w:r w:rsidR="002E610E" w:rsidRPr="00D32F3B">
        <w:t>Fluo</w:t>
      </w:r>
      <w:r w:rsidR="00404A1B" w:rsidRPr="00D32F3B">
        <w:t>-</w:t>
      </w:r>
      <w:r w:rsidR="002E610E" w:rsidRPr="00D32F3B">
        <w:t xml:space="preserve">4 </w:t>
      </w:r>
      <w:r w:rsidR="0037588B" w:rsidRPr="00D32F3B">
        <w:t>loaded iPS</w:t>
      </w:r>
      <w:r w:rsidR="004C28C0" w:rsidRPr="00D32F3B">
        <w:rPr>
          <w:lang w:eastAsia="zh-TW"/>
        </w:rPr>
        <w:t>C</w:t>
      </w:r>
      <w:r w:rsidR="0037588B" w:rsidRPr="00D32F3B">
        <w:t>-CM</w:t>
      </w:r>
      <w:r w:rsidR="002E610E" w:rsidRPr="00D32F3B">
        <w:t>.</w:t>
      </w:r>
    </w:p>
    <w:p w14:paraId="3922038E" w14:textId="023CC157" w:rsidR="00D06FDE" w:rsidRPr="00D32F3B" w:rsidRDefault="00D06FDE" w:rsidP="00D32F3B"/>
    <w:p w14:paraId="71F69C66" w14:textId="3835E7DC" w:rsidR="005E0AE7" w:rsidRPr="00D32F3B" w:rsidRDefault="005E0AE7" w:rsidP="00D32F3B">
      <w:r w:rsidRPr="00D32F3B">
        <w:rPr>
          <w:b/>
          <w:bCs/>
        </w:rPr>
        <w:t>Table 1</w:t>
      </w:r>
      <w:r w:rsidR="00E571EC" w:rsidRPr="00D32F3B">
        <w:rPr>
          <w:b/>
          <w:bCs/>
        </w:rPr>
        <w:t>:</w:t>
      </w:r>
      <w:r w:rsidRPr="00D32F3B">
        <w:rPr>
          <w:b/>
          <w:bCs/>
        </w:rPr>
        <w:t xml:space="preserve"> Effects of compound addition to </w:t>
      </w:r>
      <w:r w:rsidR="00E571EC" w:rsidRPr="00D32F3B">
        <w:rPr>
          <w:b/>
          <w:bCs/>
        </w:rPr>
        <w:t>transient calcium</w:t>
      </w:r>
      <w:r w:rsidRPr="00D32F3B">
        <w:rPr>
          <w:b/>
          <w:bCs/>
        </w:rPr>
        <w:t xml:space="preserve"> parameters in the iPS</w:t>
      </w:r>
      <w:r w:rsidRPr="00D32F3B">
        <w:rPr>
          <w:b/>
          <w:bCs/>
          <w:lang w:eastAsia="zh-TW"/>
        </w:rPr>
        <w:t>C</w:t>
      </w:r>
      <w:r w:rsidRPr="00D32F3B">
        <w:rPr>
          <w:b/>
          <w:bCs/>
        </w:rPr>
        <w:t>-CM model</w:t>
      </w:r>
      <w:r w:rsidRPr="00D32F3B">
        <w:t>.</w:t>
      </w:r>
      <w:r w:rsidR="00531B79" w:rsidRPr="00D32F3B">
        <w:t xml:space="preserve"> Significance values are indicated by *(</w:t>
      </w:r>
      <w:r w:rsidR="00531B79" w:rsidRPr="00D32F3B">
        <w:rPr>
          <w:i/>
          <w:iCs/>
        </w:rPr>
        <w:t>p</w:t>
      </w:r>
      <w:r w:rsidR="007B2E39" w:rsidRPr="00D32F3B">
        <w:t xml:space="preserve"> ≤ </w:t>
      </w:r>
      <w:r w:rsidR="00531B79" w:rsidRPr="00D32F3B">
        <w:t>0.05), **(</w:t>
      </w:r>
      <w:r w:rsidR="00531B79" w:rsidRPr="00D32F3B">
        <w:rPr>
          <w:i/>
          <w:iCs/>
        </w:rPr>
        <w:t>p</w:t>
      </w:r>
      <w:r w:rsidR="007B2E39" w:rsidRPr="00D32F3B">
        <w:t xml:space="preserve"> </w:t>
      </w:r>
      <w:r w:rsidR="00531B79" w:rsidRPr="00D32F3B">
        <w:t>&lt;</w:t>
      </w:r>
      <w:r w:rsidR="007B2E39" w:rsidRPr="00D32F3B">
        <w:t xml:space="preserve"> </w:t>
      </w:r>
      <w:r w:rsidR="00531B79" w:rsidRPr="00D32F3B">
        <w:t>0.01) and ***(</w:t>
      </w:r>
      <w:r w:rsidR="00531B79" w:rsidRPr="00D32F3B">
        <w:rPr>
          <w:i/>
          <w:iCs/>
        </w:rPr>
        <w:t>p</w:t>
      </w:r>
      <w:r w:rsidR="00386119" w:rsidRPr="00D32F3B">
        <w:rPr>
          <w:i/>
          <w:iCs/>
        </w:rPr>
        <w:t xml:space="preserve"> </w:t>
      </w:r>
      <w:r w:rsidR="00531B79" w:rsidRPr="00D32F3B">
        <w:t>&lt;</w:t>
      </w:r>
      <w:r w:rsidR="007B2E39" w:rsidRPr="00D32F3B">
        <w:t xml:space="preserve"> </w:t>
      </w:r>
      <w:r w:rsidR="00531B79" w:rsidRPr="00D32F3B">
        <w:t>0.001).</w:t>
      </w:r>
    </w:p>
    <w:p w14:paraId="32BC9A9E" w14:textId="77777777" w:rsidR="00AD1BB7" w:rsidRPr="00D32F3B" w:rsidRDefault="00AD1BB7" w:rsidP="00D32F3B"/>
    <w:p w14:paraId="2B90DBAE" w14:textId="571BC702" w:rsidR="006E4628" w:rsidRPr="00D32F3B" w:rsidRDefault="00946C94" w:rsidP="00D32F3B">
      <w:r w:rsidRPr="00D32F3B">
        <w:rPr>
          <w:b/>
          <w:bCs/>
        </w:rPr>
        <w:t xml:space="preserve">Animated </w:t>
      </w:r>
      <w:r w:rsidR="000B5582" w:rsidRPr="00D32F3B">
        <w:rPr>
          <w:b/>
          <w:bCs/>
        </w:rPr>
        <w:t>Video</w:t>
      </w:r>
      <w:r w:rsidRPr="00D32F3B">
        <w:rPr>
          <w:b/>
          <w:bCs/>
        </w:rPr>
        <w:t xml:space="preserve"> 1: </w:t>
      </w:r>
      <w:r w:rsidR="00FA651E" w:rsidRPr="00D32F3B">
        <w:rPr>
          <w:b/>
          <w:bCs/>
        </w:rPr>
        <w:t>Spontaneous calcium activity</w:t>
      </w:r>
      <w:r w:rsidR="006E4628" w:rsidRPr="00D32F3B">
        <w:rPr>
          <w:b/>
          <w:bCs/>
        </w:rPr>
        <w:t xml:space="preserve"> </w:t>
      </w:r>
      <w:r w:rsidR="00665B87" w:rsidRPr="00D32F3B">
        <w:rPr>
          <w:b/>
          <w:bCs/>
        </w:rPr>
        <w:t xml:space="preserve">was </w:t>
      </w:r>
      <w:r w:rsidR="00FA651E" w:rsidRPr="00D32F3B">
        <w:rPr>
          <w:b/>
          <w:bCs/>
        </w:rPr>
        <w:t xml:space="preserve">observed by mNG-GECO </w:t>
      </w:r>
      <w:r w:rsidR="00E07465" w:rsidRPr="00D32F3B">
        <w:rPr>
          <w:b/>
          <w:bCs/>
        </w:rPr>
        <w:t>in iPSC</w:t>
      </w:r>
      <w:r w:rsidR="00665B87" w:rsidRPr="00D32F3B">
        <w:rPr>
          <w:b/>
          <w:bCs/>
        </w:rPr>
        <w:t>-</w:t>
      </w:r>
      <w:r w:rsidR="00E07465" w:rsidRPr="00D32F3B">
        <w:rPr>
          <w:b/>
          <w:bCs/>
        </w:rPr>
        <w:t>derived cardiomyocyte</w:t>
      </w:r>
      <w:r w:rsidR="00665B87" w:rsidRPr="00D32F3B">
        <w:rPr>
          <w:b/>
          <w:bCs/>
        </w:rPr>
        <w:t>s</w:t>
      </w:r>
      <w:r w:rsidR="00E07465" w:rsidRPr="00D32F3B">
        <w:rPr>
          <w:b/>
          <w:bCs/>
        </w:rPr>
        <w:t xml:space="preserve"> with vehicle</w:t>
      </w:r>
      <w:r w:rsidR="00FA651E" w:rsidRPr="00D32F3B">
        <w:rPr>
          <w:b/>
          <w:bCs/>
        </w:rPr>
        <w:t xml:space="preserve"> only</w:t>
      </w:r>
      <w:r w:rsidR="00FA651E" w:rsidRPr="00D32F3B">
        <w:t>.</w:t>
      </w:r>
      <w:r w:rsidR="00E07465" w:rsidRPr="00D32F3B">
        <w:t xml:space="preserve"> </w:t>
      </w:r>
      <w:r w:rsidR="006E4628" w:rsidRPr="00D32F3B">
        <w:t xml:space="preserve">A Pseudo-coloured movie of a grey-scale image is provided. </w:t>
      </w:r>
    </w:p>
    <w:p w14:paraId="5FAE7DA1" w14:textId="405153A8" w:rsidR="006C73EC" w:rsidRPr="00D32F3B" w:rsidRDefault="006C73EC" w:rsidP="00D32F3B"/>
    <w:p w14:paraId="0B031BAB" w14:textId="35D399B8" w:rsidR="006C73EC" w:rsidRPr="00D32F3B" w:rsidRDefault="006C73EC" w:rsidP="00D32F3B">
      <w:r w:rsidRPr="00D32F3B">
        <w:rPr>
          <w:b/>
          <w:bCs/>
        </w:rPr>
        <w:t>Supplementary Figure 1: Schematic representation of the adenoviral-vector</w:t>
      </w:r>
      <w:r w:rsidRPr="00D32F3B">
        <w:t xml:space="preserve">. This includes channel rhodopsin </w:t>
      </w:r>
      <w:r w:rsidRPr="00D32F3B">
        <w:rPr>
          <w:lang w:eastAsia="zh-TW"/>
        </w:rPr>
        <w:t xml:space="preserve">ChR2 as an actuator, with a red fluorescent </w:t>
      </w:r>
      <w:r w:rsidRPr="00D32F3B">
        <w:t>calcium indicator K-GECO as a calcium reporter for an all-optical assay. The light-sensitive ion channel allows excitable cells to be depolarized by light in the blue-green range of the visible spectrum. 470 nm light was used in these experiments. Calcium transients in excitable cells can simultaneously be imaged by K-GECO, which requires green excitation light, producing red emissions.</w:t>
      </w:r>
    </w:p>
    <w:p w14:paraId="358F59D6" w14:textId="77777777" w:rsidR="005E0AE7" w:rsidRPr="00D32F3B" w:rsidRDefault="005E0AE7" w:rsidP="00D32F3B"/>
    <w:p w14:paraId="7C0B6465" w14:textId="2035C5BA" w:rsidR="006E4797" w:rsidRPr="00D32F3B" w:rsidRDefault="00551D82" w:rsidP="00D32F3B">
      <w:pPr>
        <w:rPr>
          <w:color w:val="808080"/>
        </w:rPr>
      </w:pPr>
      <w:r w:rsidRPr="00D32F3B">
        <w:rPr>
          <w:b/>
        </w:rPr>
        <w:t>DISCUSSION:</w:t>
      </w:r>
    </w:p>
    <w:p w14:paraId="25E87A39" w14:textId="4B64BC3C" w:rsidR="00460D5B" w:rsidRPr="00D32F3B" w:rsidRDefault="00460D5B" w:rsidP="00D32F3B">
      <w:pPr>
        <w:pBdr>
          <w:top w:val="nil"/>
          <w:left w:val="nil"/>
          <w:bottom w:val="nil"/>
          <w:right w:val="nil"/>
          <w:between w:val="nil"/>
        </w:pBdr>
        <w:rPr>
          <w:color w:val="000000"/>
        </w:rPr>
      </w:pPr>
      <w:bookmarkStart w:id="13" w:name="_Hlk84993719"/>
      <w:r w:rsidRPr="00D32F3B">
        <w:rPr>
          <w:color w:val="000000"/>
        </w:rPr>
        <w:t xml:space="preserve">To </w:t>
      </w:r>
      <w:r w:rsidR="00983836" w:rsidRPr="00D32F3B">
        <w:rPr>
          <w:color w:val="000000"/>
        </w:rPr>
        <w:t xml:space="preserve">successfully </w:t>
      </w:r>
      <w:r w:rsidRPr="00D32F3B">
        <w:rPr>
          <w:color w:val="000000"/>
        </w:rPr>
        <w:t>perform high-throughput screening, signals</w:t>
      </w:r>
      <w:r w:rsidR="00186D3F" w:rsidRPr="00D32F3B">
        <w:rPr>
          <w:color w:val="000000"/>
        </w:rPr>
        <w:t xml:space="preserve"> must</w:t>
      </w:r>
      <w:r w:rsidRPr="00D32F3B">
        <w:rPr>
          <w:color w:val="000000"/>
        </w:rPr>
        <w:t xml:space="preserve"> be even</w:t>
      </w:r>
      <w:r w:rsidR="00186D3F" w:rsidRPr="00D32F3B">
        <w:rPr>
          <w:color w:val="000000"/>
        </w:rPr>
        <w:t>ly</w:t>
      </w:r>
      <w:r w:rsidRPr="00D32F3B">
        <w:rPr>
          <w:color w:val="000000"/>
        </w:rPr>
        <w:t xml:space="preserve"> distribut</w:t>
      </w:r>
      <w:r w:rsidR="00186D3F" w:rsidRPr="00D32F3B">
        <w:rPr>
          <w:color w:val="000000"/>
        </w:rPr>
        <w:t>ed</w:t>
      </w:r>
      <w:r w:rsidRPr="00D32F3B">
        <w:rPr>
          <w:color w:val="000000"/>
        </w:rPr>
        <w:t xml:space="preserve"> </w:t>
      </w:r>
      <w:r w:rsidR="00237289" w:rsidRPr="00D32F3B">
        <w:rPr>
          <w:color w:val="000000"/>
        </w:rPr>
        <w:t>across the culture vessel</w:t>
      </w:r>
      <w:r w:rsidR="00983836" w:rsidRPr="00D32F3B">
        <w:rPr>
          <w:color w:val="000000"/>
        </w:rPr>
        <w:t>,</w:t>
      </w:r>
      <w:r w:rsidRPr="00D32F3B">
        <w:rPr>
          <w:color w:val="000000"/>
        </w:rPr>
        <w:t xml:space="preserve"> guaranteeing that randomly select</w:t>
      </w:r>
      <w:r w:rsidR="00186D3F" w:rsidRPr="00D32F3B">
        <w:rPr>
          <w:color w:val="000000"/>
        </w:rPr>
        <w:t>ed</w:t>
      </w:r>
      <w:r w:rsidRPr="00D32F3B">
        <w:rPr>
          <w:color w:val="000000"/>
        </w:rPr>
        <w:t xml:space="preserve"> </w:t>
      </w:r>
      <w:r w:rsidR="00186D3F" w:rsidRPr="00D32F3B">
        <w:rPr>
          <w:color w:val="000000"/>
        </w:rPr>
        <w:t>regions of interest (</w:t>
      </w:r>
      <w:r w:rsidRPr="00D32F3B">
        <w:rPr>
          <w:color w:val="000000"/>
        </w:rPr>
        <w:t>ROIs</w:t>
      </w:r>
      <w:r w:rsidR="00186D3F" w:rsidRPr="00D32F3B">
        <w:rPr>
          <w:color w:val="000000"/>
        </w:rPr>
        <w:t>)</w:t>
      </w:r>
      <w:r w:rsidRPr="00D32F3B">
        <w:rPr>
          <w:color w:val="000000"/>
        </w:rPr>
        <w:t xml:space="preserve"> can be applied automatically </w:t>
      </w:r>
      <w:r w:rsidR="00186D3F" w:rsidRPr="00D32F3B">
        <w:rPr>
          <w:color w:val="000000"/>
        </w:rPr>
        <w:t>during</w:t>
      </w:r>
      <w:r w:rsidRPr="00D32F3B">
        <w:rPr>
          <w:color w:val="000000"/>
        </w:rPr>
        <w:t xml:space="preserve"> imaging acquisition. </w:t>
      </w:r>
      <w:r w:rsidR="00186D3F" w:rsidRPr="00D32F3B">
        <w:rPr>
          <w:color w:val="000000"/>
        </w:rPr>
        <w:t xml:space="preserve">Although </w:t>
      </w:r>
      <w:r w:rsidR="00983836" w:rsidRPr="00D32F3B">
        <w:rPr>
          <w:color w:val="000000"/>
        </w:rPr>
        <w:t>chemical calcium indicators easily meet this requirement</w:t>
      </w:r>
      <w:r w:rsidR="00186D3F" w:rsidRPr="00D32F3B">
        <w:rPr>
          <w:color w:val="000000"/>
        </w:rPr>
        <w:t xml:space="preserve">, genetically encoded probes have historically produced patches, rather than sheets, of </w:t>
      </w:r>
      <w:r w:rsidR="00685A5F" w:rsidRPr="00D32F3B">
        <w:rPr>
          <w:color w:val="000000"/>
        </w:rPr>
        <w:t>signal limiting their use. T</w:t>
      </w:r>
      <w:r w:rsidRPr="00D32F3B">
        <w:rPr>
          <w:color w:val="000000"/>
        </w:rPr>
        <w:t xml:space="preserve">he use of </w:t>
      </w:r>
      <w:r w:rsidR="00685A5F" w:rsidRPr="00D32F3B">
        <w:rPr>
          <w:color w:val="000000"/>
        </w:rPr>
        <w:t xml:space="preserve">a </w:t>
      </w:r>
      <w:r w:rsidRPr="00D32F3B">
        <w:rPr>
          <w:color w:val="000000"/>
        </w:rPr>
        <w:t xml:space="preserve">viral transduction system </w:t>
      </w:r>
      <w:r w:rsidR="00685A5F" w:rsidRPr="00D32F3B">
        <w:rPr>
          <w:color w:val="000000"/>
        </w:rPr>
        <w:t>delivers</w:t>
      </w:r>
      <w:r w:rsidRPr="00D32F3B">
        <w:rPr>
          <w:color w:val="000000"/>
        </w:rPr>
        <w:t xml:space="preserve"> high</w:t>
      </w:r>
      <w:r w:rsidRPr="00D32F3B">
        <w:rPr>
          <w:color w:val="000000"/>
        </w:rPr>
        <w:fldChar w:fldCharType="begin">
          <w:fldData xml:space="preserve">PEVuZE5vdGU+PENpdGU+PEF1dGhvcj5DYW88L0F1dGhvcj48WWVhcj4yMDEwPC9ZZWFyPjxSZWNO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</w:fldData>
        </w:fldChar>
      </w:r>
      <w:r w:rsidR="00861AD7" w:rsidRPr="00D32F3B">
        <w:rPr>
          <w:color w:val="000000"/>
        </w:rPr>
        <w:instrText xml:space="preserve"> ADDIN EN.CITE </w:instrText>
      </w:r>
      <w:r w:rsidR="00861AD7" w:rsidRPr="00D32F3B">
        <w:rPr>
          <w:color w:val="000000"/>
        </w:rPr>
        <w:fldChar w:fldCharType="begin">
          <w:fldData xml:space="preserve">PEVuZE5vdGU+PENpdGU+PEF1dGhvcj5DYW88L0F1dGhvcj48WWVhcj4yMDEwPC9ZZWFyPjxSZWNO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</w:fldData>
        </w:fldChar>
      </w:r>
      <w:r w:rsidR="00861AD7" w:rsidRPr="00D32F3B">
        <w:rPr>
          <w:color w:val="000000"/>
        </w:rPr>
        <w:instrText xml:space="preserve"> ADDIN EN.CITE.DATA </w:instrText>
      </w:r>
      <w:r w:rsidR="00861AD7" w:rsidRPr="00D32F3B">
        <w:rPr>
          <w:color w:val="000000"/>
        </w:rPr>
      </w:r>
      <w:r w:rsidR="00861AD7" w:rsidRPr="00D32F3B">
        <w:rPr>
          <w:color w:val="000000"/>
        </w:rPr>
        <w:fldChar w:fldCharType="end"/>
      </w:r>
      <w:r w:rsidRPr="00D32F3B">
        <w:rPr>
          <w:color w:val="000000"/>
        </w:rPr>
      </w:r>
      <w:r w:rsidRPr="00D32F3B">
        <w:rPr>
          <w:color w:val="000000"/>
        </w:rPr>
        <w:fldChar w:fldCharType="separate"/>
      </w:r>
      <w:hyperlink w:anchor="_ENREF_27" w:tooltip="Cao, 2010 #45" w:history="1">
        <w:r w:rsidR="00861AD7" w:rsidRPr="00D32F3B">
          <w:rPr>
            <w:noProof/>
            <w:color w:val="000000"/>
            <w:vertAlign w:val="superscript"/>
          </w:rPr>
          <w:t>27</w:t>
        </w:r>
      </w:hyperlink>
      <w:r w:rsidR="00861AD7" w:rsidRPr="00D32F3B">
        <w:rPr>
          <w:noProof/>
          <w:color w:val="000000"/>
          <w:vertAlign w:val="superscript"/>
        </w:rPr>
        <w:t>,</w:t>
      </w:r>
      <w:hyperlink w:anchor="_ENREF_28" w:tooltip="Ma, 2003 #44" w:history="1">
        <w:r w:rsidR="00861AD7" w:rsidRPr="00D32F3B">
          <w:rPr>
            <w:noProof/>
            <w:color w:val="000000"/>
            <w:vertAlign w:val="superscript"/>
          </w:rPr>
          <w:t>28</w:t>
        </w:r>
      </w:hyperlink>
      <w:r w:rsidRPr="00D32F3B">
        <w:rPr>
          <w:color w:val="000000"/>
        </w:rPr>
        <w:fldChar w:fldCharType="end"/>
      </w:r>
      <w:r w:rsidRPr="00D32F3B">
        <w:rPr>
          <w:color w:val="000000"/>
        </w:rPr>
        <w:t xml:space="preserve"> and equivalent expression level</w:t>
      </w:r>
      <w:r w:rsidR="00685A5F" w:rsidRPr="00D32F3B">
        <w:rPr>
          <w:color w:val="000000"/>
        </w:rPr>
        <w:t>s</w:t>
      </w:r>
      <w:r w:rsidRPr="00D32F3B">
        <w:rPr>
          <w:color w:val="000000"/>
        </w:rPr>
        <w:t xml:space="preserve"> of</w:t>
      </w:r>
      <w:r w:rsidR="00685A5F" w:rsidRPr="00D32F3B">
        <w:rPr>
          <w:color w:val="000000"/>
        </w:rPr>
        <w:t xml:space="preserve"> multiple</w:t>
      </w:r>
      <w:r w:rsidRPr="00D32F3B">
        <w:rPr>
          <w:color w:val="000000"/>
        </w:rPr>
        <w:t xml:space="preserve"> indic</w:t>
      </w:r>
      <w:r w:rsidR="00B012CF" w:rsidRPr="00D32F3B">
        <w:rPr>
          <w:color w:val="000000"/>
        </w:rPr>
        <w:t>a</w:t>
      </w:r>
      <w:r w:rsidRPr="00D32F3B">
        <w:rPr>
          <w:color w:val="000000"/>
        </w:rPr>
        <w:t>tors</w:t>
      </w:r>
      <w:r w:rsidR="00183F35" w:rsidRPr="00D32F3B">
        <w:rPr>
          <w:color w:val="000000"/>
        </w:rPr>
        <w:t xml:space="preserve"> </w:t>
      </w:r>
      <w:r w:rsidRPr="00D32F3B">
        <w:rPr>
          <w:color w:val="000000"/>
        </w:rPr>
        <w:t xml:space="preserve">among the </w:t>
      </w:r>
      <w:r w:rsidR="00685A5F" w:rsidRPr="00D32F3B">
        <w:rPr>
          <w:color w:val="000000"/>
        </w:rPr>
        <w:t xml:space="preserve">target </w:t>
      </w:r>
      <w:r w:rsidRPr="00D32F3B">
        <w:rPr>
          <w:color w:val="000000"/>
        </w:rPr>
        <w:t xml:space="preserve">cells compared </w:t>
      </w:r>
      <w:r w:rsidR="00685A5F" w:rsidRPr="00D32F3B">
        <w:rPr>
          <w:color w:val="000000"/>
        </w:rPr>
        <w:t>to</w:t>
      </w:r>
      <w:r w:rsidRPr="00D32F3B">
        <w:rPr>
          <w:color w:val="000000"/>
        </w:rPr>
        <w:t xml:space="preserve"> conventional transfection method</w:t>
      </w:r>
      <w:r w:rsidR="00685A5F" w:rsidRPr="00D32F3B">
        <w:rPr>
          <w:color w:val="000000"/>
        </w:rPr>
        <w:t>s</w:t>
      </w:r>
      <w:r w:rsidRPr="00D32F3B">
        <w:rPr>
          <w:color w:val="000000"/>
        </w:rPr>
        <w:t xml:space="preserve">. </w:t>
      </w:r>
      <w:r w:rsidR="00685A5F" w:rsidRPr="00D32F3B">
        <w:rPr>
          <w:color w:val="000000"/>
        </w:rPr>
        <w:t xml:space="preserve">Different cell types may require different promoters, and </w:t>
      </w:r>
      <w:r w:rsidR="00B012CF" w:rsidRPr="00D32F3B">
        <w:rPr>
          <w:color w:val="000000"/>
        </w:rPr>
        <w:t xml:space="preserve">the </w:t>
      </w:r>
      <w:r w:rsidR="00685A5F" w:rsidRPr="00D32F3B">
        <w:rPr>
          <w:color w:val="000000"/>
        </w:rPr>
        <w:t>choice of gene delivery system may need to change accordingly</w:t>
      </w:r>
      <w:hyperlink w:anchor="_ENREF_29" w:tooltip="Haery, 2019 #36" w:history="1">
        <w:r w:rsidR="00861AD7" w:rsidRPr="00D32F3B">
          <w:rPr>
            <w:color w:val="000000"/>
            <w:vertAlign w:val="superscript"/>
          </w:rPr>
          <w:fldChar w:fldCharType="begin">
            <w:fldData xml:space="preserve">PEVuZE5vdGU+PENpdGU+PEF1dGhvcj5IYWVyeTwvQXV0aG9yPjxZZWFyPjIwMTk8L1llYXI+PFJl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</w:fldData>
          </w:fldChar>
        </w:r>
        <w:r w:rsidR="00861AD7" w:rsidRPr="00D32F3B">
          <w:rPr>
            <w:color w:val="000000"/>
            <w:vertAlign w:val="superscript"/>
          </w:rPr>
          <w:instrText xml:space="preserve"> ADDIN EN.CITE </w:instrText>
        </w:r>
        <w:r w:rsidR="00861AD7" w:rsidRPr="00D32F3B">
          <w:rPr>
            <w:color w:val="000000"/>
            <w:vertAlign w:val="superscript"/>
          </w:rPr>
          <w:fldChar w:fldCharType="begin">
            <w:fldData xml:space="preserve">PEVuZE5vdGU+PENpdGU+PEF1dGhvcj5IYWVyeTwvQXV0aG9yPjxZZWFyPjIwMTk8L1llYXI+PFJl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</w:fldData>
          </w:fldChar>
        </w:r>
        <w:r w:rsidR="00861AD7" w:rsidRPr="00D32F3B">
          <w:rPr>
            <w:color w:val="000000"/>
            <w:vertAlign w:val="superscript"/>
          </w:rPr>
          <w:instrText xml:space="preserve"> ADDIN EN.CITE.DATA </w:instrText>
        </w:r>
        <w:r w:rsidR="00861AD7" w:rsidRPr="00D32F3B">
          <w:rPr>
            <w:color w:val="000000"/>
            <w:vertAlign w:val="superscript"/>
          </w:rPr>
        </w:r>
        <w:r w:rsidR="00861AD7" w:rsidRPr="00D32F3B">
          <w:rPr>
            <w:color w:val="000000"/>
            <w:vertAlign w:val="superscript"/>
          </w:rPr>
          <w:fldChar w:fldCharType="end"/>
        </w:r>
        <w:r w:rsidR="00861AD7" w:rsidRPr="00D32F3B">
          <w:rPr>
            <w:color w:val="000000"/>
            <w:vertAlign w:val="superscript"/>
          </w:rPr>
        </w:r>
        <w:r w:rsidR="00861AD7" w:rsidRPr="00D32F3B">
          <w:rPr>
            <w:color w:val="000000"/>
            <w:vertAlign w:val="superscript"/>
          </w:rPr>
          <w:fldChar w:fldCharType="separate"/>
        </w:r>
        <w:r w:rsidR="00861AD7" w:rsidRPr="00D32F3B">
          <w:rPr>
            <w:noProof/>
            <w:color w:val="000000"/>
            <w:vertAlign w:val="superscript"/>
          </w:rPr>
          <w:t>29-31</w:t>
        </w:r>
        <w:r w:rsidR="00861AD7" w:rsidRPr="00D32F3B">
          <w:rPr>
            <w:color w:val="000000"/>
            <w:vertAlign w:val="superscript"/>
          </w:rPr>
          <w:fldChar w:fldCharType="end"/>
        </w:r>
      </w:hyperlink>
      <w:r w:rsidRPr="00D32F3B">
        <w:rPr>
          <w:color w:val="000000"/>
        </w:rPr>
        <w:t>.</w:t>
      </w:r>
      <w:r w:rsidR="00D10782" w:rsidRPr="00D32F3B">
        <w:rPr>
          <w:color w:val="000000"/>
        </w:rPr>
        <w:t xml:space="preserve"> </w:t>
      </w:r>
      <w:r w:rsidR="00685A5F" w:rsidRPr="00D32F3B">
        <w:rPr>
          <w:color w:val="000000"/>
        </w:rPr>
        <w:t xml:space="preserve">In heterogeneous cell models, </w:t>
      </w:r>
      <w:r w:rsidRPr="00D32F3B">
        <w:rPr>
          <w:color w:val="000000"/>
        </w:rPr>
        <w:t>transduction</w:t>
      </w:r>
      <w:r w:rsidR="00685A5F" w:rsidRPr="00D32F3B">
        <w:rPr>
          <w:color w:val="000000"/>
        </w:rPr>
        <w:t xml:space="preserve"> and expression</w:t>
      </w:r>
      <w:r w:rsidRPr="00D32F3B">
        <w:rPr>
          <w:color w:val="000000"/>
        </w:rPr>
        <w:t xml:space="preserve"> efficiency</w:t>
      </w:r>
      <w:r w:rsidR="00685A5F" w:rsidRPr="00D32F3B">
        <w:rPr>
          <w:color w:val="000000"/>
        </w:rPr>
        <w:t xml:space="preserve"> may be different in </w:t>
      </w:r>
      <w:r w:rsidR="00B012CF" w:rsidRPr="00D32F3B">
        <w:rPr>
          <w:color w:val="000000"/>
        </w:rPr>
        <w:t>specific</w:t>
      </w:r>
      <w:r w:rsidR="00685A5F" w:rsidRPr="00D32F3B">
        <w:rPr>
          <w:color w:val="000000"/>
        </w:rPr>
        <w:t xml:space="preserve"> cell types. On the one hand, this</w:t>
      </w:r>
      <w:r w:rsidRPr="00D32F3B">
        <w:rPr>
          <w:color w:val="000000"/>
        </w:rPr>
        <w:t xml:space="preserve"> may </w:t>
      </w:r>
      <w:r w:rsidR="00685A5F" w:rsidRPr="00D32F3B">
        <w:rPr>
          <w:color w:val="000000"/>
        </w:rPr>
        <w:t>limit</w:t>
      </w:r>
      <w:r w:rsidRPr="00D32F3B">
        <w:rPr>
          <w:color w:val="000000"/>
        </w:rPr>
        <w:t xml:space="preserve"> the application </w:t>
      </w:r>
      <w:r w:rsidR="00685A5F" w:rsidRPr="00D32F3B">
        <w:rPr>
          <w:color w:val="000000"/>
        </w:rPr>
        <w:t>to</w:t>
      </w:r>
      <w:r w:rsidRPr="00D32F3B">
        <w:rPr>
          <w:color w:val="000000"/>
        </w:rPr>
        <w:t xml:space="preserve"> </w:t>
      </w:r>
      <w:r w:rsidR="00B012CF" w:rsidRPr="00D32F3B">
        <w:rPr>
          <w:color w:val="000000"/>
        </w:rPr>
        <w:t>particular</w:t>
      </w:r>
      <w:r w:rsidRPr="00D32F3B">
        <w:rPr>
          <w:color w:val="000000"/>
        </w:rPr>
        <w:t xml:space="preserve"> cells</w:t>
      </w:r>
      <w:r w:rsidR="00685A5F" w:rsidRPr="00D32F3B">
        <w:rPr>
          <w:color w:val="000000"/>
        </w:rPr>
        <w:t xml:space="preserve">, </w:t>
      </w:r>
      <w:r w:rsidRPr="00D32F3B">
        <w:rPr>
          <w:color w:val="000000"/>
        </w:rPr>
        <w:t>but</w:t>
      </w:r>
      <w:r w:rsidR="00685A5F" w:rsidRPr="00D32F3B">
        <w:rPr>
          <w:color w:val="000000"/>
        </w:rPr>
        <w:t xml:space="preserve"> the phenomenon</w:t>
      </w:r>
      <w:r w:rsidRPr="00D32F3B">
        <w:rPr>
          <w:color w:val="000000"/>
        </w:rPr>
        <w:t xml:space="preserve"> </w:t>
      </w:r>
      <w:r w:rsidR="00685A5F" w:rsidRPr="00D32F3B">
        <w:rPr>
          <w:color w:val="000000"/>
        </w:rPr>
        <w:t>can be exploited to</w:t>
      </w:r>
      <w:r w:rsidRPr="00D32F3B">
        <w:rPr>
          <w:color w:val="000000"/>
        </w:rPr>
        <w:t xml:space="preserve"> distinguish</w:t>
      </w:r>
      <w:r w:rsidR="00685A5F" w:rsidRPr="00D32F3B">
        <w:rPr>
          <w:color w:val="000000"/>
        </w:rPr>
        <w:t xml:space="preserve"> </w:t>
      </w:r>
      <w:r w:rsidR="00B012CF" w:rsidRPr="00D32F3B">
        <w:rPr>
          <w:color w:val="000000"/>
        </w:rPr>
        <w:t>particular</w:t>
      </w:r>
      <w:r w:rsidRPr="00D32F3B">
        <w:rPr>
          <w:color w:val="000000"/>
        </w:rPr>
        <w:t xml:space="preserve"> cell</w:t>
      </w:r>
      <w:r w:rsidR="00685A5F" w:rsidRPr="00D32F3B">
        <w:rPr>
          <w:color w:val="000000"/>
        </w:rPr>
        <w:t>s</w:t>
      </w:r>
      <w:r w:rsidRPr="00D32F3B">
        <w:rPr>
          <w:color w:val="000000"/>
        </w:rPr>
        <w:t xml:space="preserve"> in </w:t>
      </w:r>
      <w:r w:rsidR="00685A5F" w:rsidRPr="00D32F3B">
        <w:rPr>
          <w:color w:val="000000"/>
        </w:rPr>
        <w:t xml:space="preserve">a </w:t>
      </w:r>
      <w:r w:rsidRPr="00D32F3B">
        <w:rPr>
          <w:color w:val="000000"/>
        </w:rPr>
        <w:t>co-culture system</w:t>
      </w:r>
      <w:hyperlink w:anchor="_ENREF_32" w:tooltip="Fang, 2020 #48" w:history="1">
        <w:r w:rsidR="00861AD7" w:rsidRPr="00D32F3B">
          <w:rPr>
            <w:color w:val="000000"/>
          </w:rPr>
          <w:fldChar w:fldCharType="begin">
            <w:fldData xml:space="preserve">PEVuZE5vdGU+PENpdGU+PEF1dGhvcj5GYW5nPC9BdXRob3I+PFllYXI+MjAyMDwvWWVhcj48UmVj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=
</w:fldData>
          </w:fldChar>
        </w:r>
        <w:r w:rsidR="00861AD7" w:rsidRPr="00D32F3B">
          <w:rPr>
            <w:color w:val="000000"/>
          </w:rPr>
          <w:instrText xml:space="preserve"> ADDIN EN.CITE </w:instrText>
        </w:r>
        <w:r w:rsidR="00861AD7" w:rsidRPr="00D32F3B">
          <w:rPr>
            <w:color w:val="000000"/>
          </w:rPr>
          <w:fldChar w:fldCharType="begin">
            <w:fldData xml:space="preserve">PEVuZE5vdGU+PENpdGU+PEF1dGhvcj5GYW5nPC9BdXRob3I+PFllYXI+MjAyMDwvWWVhcj48UmVj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=
</w:fldData>
          </w:fldChar>
        </w:r>
        <w:r w:rsidR="00861AD7" w:rsidRPr="00D32F3B">
          <w:rPr>
            <w:color w:val="000000"/>
          </w:rPr>
          <w:instrText xml:space="preserve"> ADDIN EN.CITE.DATA </w:instrText>
        </w:r>
        <w:r w:rsidR="00861AD7" w:rsidRPr="00D32F3B">
          <w:rPr>
            <w:color w:val="000000"/>
          </w:rPr>
        </w:r>
        <w:r w:rsidR="00861AD7" w:rsidRPr="00D32F3B">
          <w:rPr>
            <w:color w:val="000000"/>
          </w:rPr>
          <w:fldChar w:fldCharType="end"/>
        </w:r>
        <w:r w:rsidR="00861AD7" w:rsidRPr="00D32F3B">
          <w:rPr>
            <w:color w:val="000000"/>
          </w:rPr>
        </w:r>
        <w:r w:rsidR="00861AD7" w:rsidRPr="00D32F3B">
          <w:rPr>
            <w:color w:val="000000"/>
          </w:rPr>
          <w:fldChar w:fldCharType="separate"/>
        </w:r>
        <w:r w:rsidR="00861AD7" w:rsidRPr="00D32F3B">
          <w:rPr>
            <w:noProof/>
            <w:color w:val="000000"/>
            <w:vertAlign w:val="superscript"/>
          </w:rPr>
          <w:t>32</w:t>
        </w:r>
        <w:r w:rsidR="00861AD7" w:rsidRPr="00D32F3B">
          <w:rPr>
            <w:color w:val="000000"/>
          </w:rPr>
          <w:fldChar w:fldCharType="end"/>
        </w:r>
      </w:hyperlink>
      <w:r w:rsidRPr="00D32F3B">
        <w:rPr>
          <w:color w:val="000000"/>
        </w:rPr>
        <w:t>.</w:t>
      </w:r>
    </w:p>
    <w:p w14:paraId="62A59952" w14:textId="5CE88596" w:rsidR="00460D5B" w:rsidRPr="00D32F3B" w:rsidRDefault="00460D5B" w:rsidP="00D32F3B">
      <w:pPr>
        <w:pBdr>
          <w:top w:val="nil"/>
          <w:left w:val="nil"/>
          <w:bottom w:val="nil"/>
          <w:right w:val="nil"/>
          <w:between w:val="nil"/>
        </w:pBdr>
        <w:rPr>
          <w:color w:val="000000"/>
        </w:rPr>
      </w:pPr>
    </w:p>
    <w:p w14:paraId="5F59BB35" w14:textId="28D13FF6" w:rsidR="00850BE1" w:rsidRPr="00D32F3B" w:rsidRDefault="00850BE1" w:rsidP="00D32F3B">
      <w:pPr>
        <w:pBdr>
          <w:top w:val="nil"/>
          <w:left w:val="nil"/>
          <w:bottom w:val="nil"/>
          <w:right w:val="nil"/>
          <w:between w:val="nil"/>
        </w:pBdr>
        <w:rPr>
          <w:color w:val="000000"/>
        </w:rPr>
      </w:pPr>
      <w:r w:rsidRPr="00D32F3B">
        <w:rPr>
          <w:color w:val="000000"/>
        </w:rPr>
        <w:t>The main impact of this approach is the liberation from the one-to-one relationship between the experimenter and the sample</w:t>
      </w:r>
      <w:r w:rsidR="00A80EA9" w:rsidRPr="00D32F3B">
        <w:rPr>
          <w:color w:val="000000"/>
        </w:rPr>
        <w:t xml:space="preserve"> by automation</w:t>
      </w:r>
      <w:r w:rsidRPr="00D32F3B">
        <w:rPr>
          <w:color w:val="000000"/>
        </w:rPr>
        <w:t>. In a standard multi-well experiment,</w:t>
      </w:r>
      <w:r w:rsidR="00D10782" w:rsidRPr="00D32F3B">
        <w:rPr>
          <w:color w:val="000000"/>
        </w:rPr>
        <w:t xml:space="preserve"> for</w:t>
      </w:r>
      <w:r w:rsidRPr="00D32F3B">
        <w:rPr>
          <w:color w:val="000000"/>
        </w:rPr>
        <w:t xml:space="preserve"> collecting data at four positions within a single well</w:t>
      </w:r>
      <w:r w:rsidR="00A80EA9" w:rsidRPr="00D32F3B">
        <w:rPr>
          <w:color w:val="000000"/>
        </w:rPr>
        <w:t>,</w:t>
      </w:r>
      <w:r w:rsidRPr="00D32F3B">
        <w:rPr>
          <w:color w:val="000000"/>
        </w:rPr>
        <w:t xml:space="preserve"> we estimate it takes about 15 h at the microscope to gather 30 s videos </w:t>
      </w:r>
      <w:r w:rsidR="00A80EA9" w:rsidRPr="00D32F3B">
        <w:rPr>
          <w:color w:val="000000"/>
        </w:rPr>
        <w:t>from</w:t>
      </w:r>
      <w:r w:rsidRPr="00D32F3B">
        <w:rPr>
          <w:color w:val="000000"/>
        </w:rPr>
        <w:t xml:space="preserve"> a 96 well plate.</w:t>
      </w:r>
      <w:r w:rsidR="00A80EA9" w:rsidRPr="00D32F3B">
        <w:rPr>
          <w:color w:val="000000"/>
        </w:rPr>
        <w:t xml:space="preserve"> In the automated system</w:t>
      </w:r>
      <w:r w:rsidR="009157E9" w:rsidRPr="00D32F3B">
        <w:rPr>
          <w:color w:val="000000"/>
        </w:rPr>
        <w:t>,</w:t>
      </w:r>
      <w:r w:rsidR="00A80EA9" w:rsidRPr="00D32F3B">
        <w:rPr>
          <w:color w:val="000000"/>
        </w:rPr>
        <w:t xml:space="preserve"> this takes </w:t>
      </w:r>
      <w:r w:rsidR="009157E9" w:rsidRPr="00D32F3B">
        <w:rPr>
          <w:color w:val="000000"/>
        </w:rPr>
        <w:t>~</w:t>
      </w:r>
      <w:r w:rsidR="00A80EA9" w:rsidRPr="00D32F3B">
        <w:rPr>
          <w:color w:val="000000"/>
        </w:rPr>
        <w:t xml:space="preserve">4 h. Furthermore, analysis of the data manually takes far longer than data acquisition. The analysis system used here is about 200 times faster than the manual equivalent. The net result is an improved workflow and </w:t>
      </w:r>
      <w:r w:rsidR="009157E9" w:rsidRPr="00D32F3B">
        <w:rPr>
          <w:color w:val="000000"/>
        </w:rPr>
        <w:t>high</w:t>
      </w:r>
      <w:r w:rsidR="00A80EA9" w:rsidRPr="00D32F3B">
        <w:rPr>
          <w:color w:val="000000"/>
        </w:rPr>
        <w:t xml:space="preserve"> cost and time savings.  </w:t>
      </w:r>
      <w:r w:rsidRPr="00D32F3B">
        <w:rPr>
          <w:color w:val="000000"/>
        </w:rPr>
        <w:t xml:space="preserve"> </w:t>
      </w:r>
    </w:p>
    <w:p w14:paraId="7E505038" w14:textId="77777777" w:rsidR="00850BE1" w:rsidRPr="00D32F3B" w:rsidRDefault="00850BE1" w:rsidP="00D32F3B">
      <w:pPr>
        <w:pBdr>
          <w:top w:val="nil"/>
          <w:left w:val="nil"/>
          <w:bottom w:val="nil"/>
          <w:right w:val="nil"/>
          <w:between w:val="nil"/>
        </w:pBdr>
        <w:rPr>
          <w:color w:val="000000"/>
        </w:rPr>
      </w:pPr>
    </w:p>
    <w:p w14:paraId="05F7DCF9" w14:textId="57F931BD" w:rsidR="00460D5B" w:rsidRPr="00D32F3B" w:rsidRDefault="00730914" w:rsidP="00D32F3B">
      <w:pPr>
        <w:pBdr>
          <w:top w:val="nil"/>
          <w:left w:val="nil"/>
          <w:bottom w:val="nil"/>
          <w:right w:val="nil"/>
          <w:between w:val="nil"/>
        </w:pBdr>
        <w:rPr>
          <w:color w:val="000000"/>
        </w:rPr>
      </w:pPr>
      <w:r w:rsidRPr="00D32F3B">
        <w:rPr>
          <w:color w:val="000000"/>
        </w:rPr>
        <w:t xml:space="preserve">In contrast to primary cardiomyocytes loaded with calcium dyes that survive in the order of </w:t>
      </w:r>
      <w:r w:rsidRPr="00D32F3B">
        <w:rPr>
          <w:color w:val="000000"/>
        </w:rPr>
        <w:lastRenderedPageBreak/>
        <w:t xml:space="preserve">hours, </w:t>
      </w:r>
      <w:r w:rsidR="00416C18" w:rsidRPr="00D32F3B">
        <w:rPr>
          <w:color w:val="000000"/>
        </w:rPr>
        <w:t xml:space="preserve">GECIs expressed </w:t>
      </w:r>
      <w:r w:rsidR="00685A5F" w:rsidRPr="00D32F3B">
        <w:rPr>
          <w:color w:val="000000"/>
        </w:rPr>
        <w:t>in iPS</w:t>
      </w:r>
      <w:r w:rsidR="004C28C0" w:rsidRPr="00D32F3B">
        <w:rPr>
          <w:color w:val="000000"/>
        </w:rPr>
        <w:t>C</w:t>
      </w:r>
      <w:r w:rsidR="00685A5F" w:rsidRPr="00D32F3B">
        <w:rPr>
          <w:color w:val="000000"/>
        </w:rPr>
        <w:t>-CM</w:t>
      </w:r>
      <w:r w:rsidR="00501010" w:rsidRPr="00D32F3B">
        <w:rPr>
          <w:color w:val="000000"/>
        </w:rPr>
        <w:t>'</w:t>
      </w:r>
      <w:r w:rsidR="00685A5F" w:rsidRPr="00D32F3B">
        <w:rPr>
          <w:color w:val="000000"/>
        </w:rPr>
        <w:t xml:space="preserve">s </w:t>
      </w:r>
      <w:r w:rsidR="00416C18" w:rsidRPr="00D32F3B">
        <w:rPr>
          <w:i/>
          <w:iCs/>
          <w:color w:val="000000"/>
        </w:rPr>
        <w:t>via</w:t>
      </w:r>
      <w:r w:rsidR="00416C18" w:rsidRPr="00D32F3B">
        <w:rPr>
          <w:color w:val="000000"/>
        </w:rPr>
        <w:t xml:space="preserve"> viral deliver</w:t>
      </w:r>
      <w:r w:rsidR="00EC1285" w:rsidRPr="00D32F3B">
        <w:rPr>
          <w:color w:val="000000"/>
        </w:rPr>
        <w:t>y</w:t>
      </w:r>
      <w:r w:rsidR="00416C18" w:rsidRPr="00D32F3B">
        <w:rPr>
          <w:color w:val="000000"/>
        </w:rPr>
        <w:t xml:space="preserve"> system</w:t>
      </w:r>
      <w:r w:rsidRPr="00D32F3B">
        <w:rPr>
          <w:color w:val="000000"/>
        </w:rPr>
        <w:t>s</w:t>
      </w:r>
      <w:r w:rsidR="00416C18" w:rsidRPr="00D32F3B">
        <w:rPr>
          <w:color w:val="000000"/>
        </w:rPr>
        <w:t xml:space="preserve"> can </w:t>
      </w:r>
      <w:r w:rsidR="00685A5F" w:rsidRPr="00D32F3B">
        <w:rPr>
          <w:color w:val="000000"/>
        </w:rPr>
        <w:t>yield a signal in a</w:t>
      </w:r>
      <w:r w:rsidRPr="00D32F3B">
        <w:rPr>
          <w:color w:val="000000"/>
        </w:rPr>
        <w:t>n experimental</w:t>
      </w:r>
      <w:r w:rsidR="00685A5F" w:rsidRPr="00D32F3B">
        <w:rPr>
          <w:color w:val="000000"/>
        </w:rPr>
        <w:t xml:space="preserve"> model that </w:t>
      </w:r>
      <w:r w:rsidRPr="00D32F3B">
        <w:rPr>
          <w:color w:val="000000"/>
        </w:rPr>
        <w:t>lives</w:t>
      </w:r>
      <w:r w:rsidR="00416C18" w:rsidRPr="00D32F3B">
        <w:rPr>
          <w:color w:val="000000"/>
        </w:rPr>
        <w:t xml:space="preserve"> for</w:t>
      </w:r>
      <w:r w:rsidRPr="00D32F3B">
        <w:rPr>
          <w:color w:val="000000"/>
        </w:rPr>
        <w:t xml:space="preserve"> a</w:t>
      </w:r>
      <w:r w:rsidR="00416C18" w:rsidRPr="00D32F3B">
        <w:rPr>
          <w:color w:val="000000"/>
        </w:rPr>
        <w:t xml:space="preserve"> few months</w:t>
      </w:r>
      <w:r w:rsidRPr="00D32F3B">
        <w:rPr>
          <w:color w:val="000000"/>
        </w:rPr>
        <w:t>. These models can be maintained in a multi-well format</w:t>
      </w:r>
      <w:r w:rsidR="00942E0F" w:rsidRPr="00D32F3B">
        <w:rPr>
          <w:color w:val="000000"/>
        </w:rPr>
        <w:t xml:space="preserve"> and tracked simultaneously</w:t>
      </w:r>
      <w:r w:rsidR="00015FA1" w:rsidRPr="00D32F3B">
        <w:rPr>
          <w:color w:val="000000"/>
        </w:rPr>
        <w:t xml:space="preserve"> </w:t>
      </w:r>
      <w:r w:rsidR="00460D5B" w:rsidRPr="00D32F3B">
        <w:rPr>
          <w:color w:val="000000"/>
        </w:rPr>
        <w:t xml:space="preserve">for </w:t>
      </w:r>
      <w:r w:rsidRPr="00D32F3B">
        <w:rPr>
          <w:color w:val="000000"/>
        </w:rPr>
        <w:t xml:space="preserve">serial analysis in </w:t>
      </w:r>
      <w:r w:rsidR="00C7401C" w:rsidRPr="00D32F3B">
        <w:rPr>
          <w:color w:val="000000"/>
        </w:rPr>
        <w:t>high-content imaging system</w:t>
      </w:r>
      <w:r w:rsidRPr="00D32F3B">
        <w:rPr>
          <w:color w:val="000000"/>
        </w:rPr>
        <w:t>s developed for small molecule screening. This produces a simple human experimental platform to test drug effects over durations closer to those experienced by patients (weeks or months) rather than the minutes typically used in toxicology assays</w:t>
      </w:r>
      <w:r w:rsidR="001235A6" w:rsidRPr="00D32F3B">
        <w:rPr>
          <w:color w:val="000000"/>
        </w:rPr>
        <w:t xml:space="preserve">. </w:t>
      </w:r>
    </w:p>
    <w:p w14:paraId="10E4EB71" w14:textId="77777777" w:rsidR="00460D5B" w:rsidRPr="00D32F3B" w:rsidRDefault="00460D5B" w:rsidP="00D32F3B">
      <w:pPr>
        <w:pBdr>
          <w:top w:val="nil"/>
          <w:left w:val="nil"/>
          <w:bottom w:val="nil"/>
          <w:right w:val="nil"/>
          <w:between w:val="nil"/>
        </w:pBdr>
        <w:rPr>
          <w:color w:val="000000"/>
        </w:rPr>
      </w:pPr>
    </w:p>
    <w:p w14:paraId="70D7BFC1" w14:textId="4C0EB8D1" w:rsidR="00BF10C4" w:rsidRPr="00D32F3B" w:rsidRDefault="00460D5B" w:rsidP="00D32F3B">
      <w:pPr>
        <w:pBdr>
          <w:top w:val="nil"/>
          <w:left w:val="nil"/>
          <w:bottom w:val="nil"/>
          <w:right w:val="nil"/>
          <w:between w:val="nil"/>
        </w:pBdr>
        <w:rPr>
          <w:color w:val="000000"/>
        </w:rPr>
      </w:pPr>
      <w:r w:rsidRPr="00D32F3B">
        <w:rPr>
          <w:color w:val="000000"/>
        </w:rPr>
        <w:t>T</w:t>
      </w:r>
      <w:r w:rsidR="00730914" w:rsidRPr="00D32F3B">
        <w:rPr>
          <w:color w:val="000000"/>
        </w:rPr>
        <w:t>he system can be expanded to deliver</w:t>
      </w:r>
      <w:r w:rsidRPr="00D32F3B">
        <w:rPr>
          <w:color w:val="000000"/>
        </w:rPr>
        <w:t xml:space="preserve"> multi</w:t>
      </w:r>
      <w:r w:rsidR="00730914" w:rsidRPr="00D32F3B">
        <w:rPr>
          <w:color w:val="000000"/>
        </w:rPr>
        <w:t>-</w:t>
      </w:r>
      <w:r w:rsidRPr="00D32F3B">
        <w:rPr>
          <w:color w:val="000000"/>
        </w:rPr>
        <w:t>parameter measurements</w:t>
      </w:r>
      <w:r w:rsidR="00730914" w:rsidRPr="00D32F3B">
        <w:rPr>
          <w:color w:val="000000"/>
        </w:rPr>
        <w:t xml:space="preserve"> by including</w:t>
      </w:r>
      <w:r w:rsidRPr="00D32F3B">
        <w:rPr>
          <w:color w:val="000000"/>
        </w:rPr>
        <w:t xml:space="preserve"> GECIs with</w:t>
      </w:r>
      <w:r w:rsidR="00730914" w:rsidRPr="00D32F3B">
        <w:rPr>
          <w:color w:val="000000"/>
        </w:rPr>
        <w:t xml:space="preserve"> distinct</w:t>
      </w:r>
      <w:r w:rsidRPr="00D32F3B">
        <w:rPr>
          <w:color w:val="000000"/>
        </w:rPr>
        <w:t xml:space="preserve"> emission </w:t>
      </w:r>
      <w:r w:rsidR="00730914" w:rsidRPr="00D32F3B">
        <w:rPr>
          <w:color w:val="000000"/>
        </w:rPr>
        <w:t xml:space="preserve">properties </w:t>
      </w:r>
      <w:r w:rsidRPr="00D32F3B">
        <w:rPr>
          <w:color w:val="000000"/>
        </w:rPr>
        <w:t xml:space="preserve">from green to near infra-red. </w:t>
      </w:r>
      <w:r w:rsidR="00237289" w:rsidRPr="00D32F3B">
        <w:rPr>
          <w:color w:val="000000"/>
        </w:rPr>
        <w:t xml:space="preserve">Such experiments require </w:t>
      </w:r>
      <w:r w:rsidRPr="00D32F3B">
        <w:rPr>
          <w:color w:val="000000"/>
        </w:rPr>
        <w:t>proper excitation light and filter sets in the experimental design</w:t>
      </w:r>
      <w:r w:rsidR="00237289" w:rsidRPr="00D32F3B">
        <w:rPr>
          <w:color w:val="000000"/>
        </w:rPr>
        <w:t xml:space="preserve"> to keep signals separate</w:t>
      </w:r>
      <w:r w:rsidRPr="00D32F3B">
        <w:rPr>
          <w:color w:val="000000"/>
        </w:rPr>
        <w:t xml:space="preserve">. </w:t>
      </w:r>
      <w:r w:rsidR="00237289" w:rsidRPr="00D32F3B">
        <w:rPr>
          <w:color w:val="000000"/>
        </w:rPr>
        <w:t>Broad application in a drug screening context requires robust and efficient analysis platforms in addition to drug dispensing. Although the model described here focus</w:t>
      </w:r>
      <w:r w:rsidR="008A0DAD" w:rsidRPr="00D32F3B">
        <w:rPr>
          <w:color w:val="000000"/>
        </w:rPr>
        <w:t>es on the use of multiple dynamic calcium indicators,</w:t>
      </w:r>
      <w:r w:rsidR="00237289" w:rsidRPr="00D32F3B">
        <w:rPr>
          <w:color w:val="000000"/>
        </w:rPr>
        <w:t xml:space="preserve"> this c</w:t>
      </w:r>
      <w:r w:rsidR="006460BD" w:rsidRPr="00D32F3B">
        <w:rPr>
          <w:color w:val="000000"/>
        </w:rPr>
        <w:t>ould</w:t>
      </w:r>
      <w:r w:rsidR="00237289" w:rsidRPr="00D32F3B">
        <w:rPr>
          <w:color w:val="000000"/>
        </w:rPr>
        <w:t xml:space="preserve"> be modified to structural markers of cell form or function. These are typically easier to visualize as they show little beat</w:t>
      </w:r>
      <w:r w:rsidR="008A0DAD" w:rsidRPr="00D32F3B">
        <w:rPr>
          <w:color w:val="000000"/>
        </w:rPr>
        <w:t>-to-</w:t>
      </w:r>
      <w:r w:rsidR="00237289" w:rsidRPr="00D32F3B">
        <w:rPr>
          <w:color w:val="000000"/>
        </w:rPr>
        <w:t xml:space="preserve">beat variability </w:t>
      </w:r>
      <w:r w:rsidR="008A0DAD" w:rsidRPr="00D32F3B">
        <w:rPr>
          <w:color w:val="000000"/>
        </w:rPr>
        <w:t>compared</w:t>
      </w:r>
      <w:r w:rsidR="00237289" w:rsidRPr="00D32F3B">
        <w:rPr>
          <w:color w:val="000000"/>
        </w:rPr>
        <w:t xml:space="preserve"> to the hundred-fold variation in intracellular calcium</w:t>
      </w:r>
      <w:r w:rsidR="006460BD" w:rsidRPr="00D32F3B">
        <w:rPr>
          <w:color w:val="000000"/>
        </w:rPr>
        <w:t xml:space="preserve"> concentration</w:t>
      </w:r>
      <w:r w:rsidR="00237289" w:rsidRPr="00D32F3B">
        <w:rPr>
          <w:color w:val="000000"/>
        </w:rPr>
        <w:t xml:space="preserve">. </w:t>
      </w:r>
      <w:r w:rsidR="00F14C2B" w:rsidRPr="00D32F3B">
        <w:rPr>
          <w:color w:val="000000"/>
        </w:rPr>
        <w:t>This approach may be particular</w:t>
      </w:r>
      <w:r w:rsidR="008A0DAD" w:rsidRPr="00D32F3B">
        <w:rPr>
          <w:color w:val="000000"/>
        </w:rPr>
        <w:t>ly</w:t>
      </w:r>
      <w:r w:rsidR="00F14C2B" w:rsidRPr="00D32F3B">
        <w:rPr>
          <w:color w:val="000000"/>
        </w:rPr>
        <w:t xml:space="preserve"> valuable for rare-disease where </w:t>
      </w:r>
      <w:r w:rsidR="00A40798" w:rsidRPr="00D32F3B">
        <w:rPr>
          <w:color w:val="000000"/>
        </w:rPr>
        <w:t>the</w:t>
      </w:r>
      <w:r w:rsidR="00D91EC4" w:rsidRPr="00D32F3B">
        <w:rPr>
          <w:color w:val="000000"/>
        </w:rPr>
        <w:t xml:space="preserve"> iPSC</w:t>
      </w:r>
      <w:r w:rsidR="00A40798" w:rsidRPr="00D32F3B">
        <w:rPr>
          <w:color w:val="000000"/>
        </w:rPr>
        <w:t xml:space="preserve"> intermediate</w:t>
      </w:r>
      <w:r w:rsidR="00F14C2B" w:rsidRPr="00D32F3B">
        <w:rPr>
          <w:color w:val="000000"/>
        </w:rPr>
        <w:t xml:space="preserve"> derived from patients</w:t>
      </w:r>
      <w:r w:rsidR="00A40798" w:rsidRPr="00D32F3B">
        <w:rPr>
          <w:color w:val="000000"/>
        </w:rPr>
        <w:t xml:space="preserve"> may</w:t>
      </w:r>
      <w:r w:rsidR="00F14C2B" w:rsidRPr="00D32F3B">
        <w:rPr>
          <w:color w:val="000000"/>
        </w:rPr>
        <w:t xml:space="preserve"> contain all the genetic drivers and modifiers of a particular condition which can be preserved in a scaleable cell model, facilitating</w:t>
      </w:r>
      <w:r w:rsidR="00196A51" w:rsidRPr="00D32F3B">
        <w:rPr>
          <w:color w:val="000000"/>
        </w:rPr>
        <w:t xml:space="preserve"> </w:t>
      </w:r>
      <w:r w:rsidR="00D91EC4" w:rsidRPr="00D32F3B">
        <w:rPr>
          <w:color w:val="000000"/>
        </w:rPr>
        <w:t>drug discovery in various diseases</w:t>
      </w:r>
      <w:r w:rsidR="00F14C2B" w:rsidRPr="00D32F3B">
        <w:rPr>
          <w:color w:val="000000"/>
        </w:rPr>
        <w:t xml:space="preserve"> based on cellular phenotypes that can be visualized independently of the underpinning biological mechanism which may be </w:t>
      </w:r>
      <w:r w:rsidR="008A0DAD" w:rsidRPr="00D32F3B">
        <w:rPr>
          <w:color w:val="000000"/>
        </w:rPr>
        <w:t>challenging</w:t>
      </w:r>
      <w:r w:rsidR="00F14C2B" w:rsidRPr="00D32F3B">
        <w:rPr>
          <w:color w:val="000000"/>
        </w:rPr>
        <w:t xml:space="preserve"> to elucidate.</w:t>
      </w:r>
    </w:p>
    <w:bookmarkEnd w:id="13"/>
    <w:p w14:paraId="12BB5FA9" w14:textId="77777777" w:rsidR="00BF10C4" w:rsidRPr="00D32F3B" w:rsidRDefault="00BF10C4" w:rsidP="00D32F3B">
      <w:pPr>
        <w:pBdr>
          <w:top w:val="nil"/>
          <w:left w:val="nil"/>
          <w:bottom w:val="nil"/>
          <w:right w:val="nil"/>
          <w:between w:val="nil"/>
        </w:pBdr>
        <w:rPr>
          <w:b/>
          <w:color w:val="000000"/>
        </w:rPr>
      </w:pPr>
    </w:p>
    <w:p w14:paraId="59F37CC4" w14:textId="5879B511" w:rsidR="006E4797" w:rsidRPr="00D32F3B" w:rsidRDefault="00551D82" w:rsidP="00D32F3B">
      <w:pPr>
        <w:pBdr>
          <w:top w:val="nil"/>
          <w:left w:val="nil"/>
          <w:bottom w:val="nil"/>
          <w:right w:val="nil"/>
          <w:between w:val="nil"/>
        </w:pBdr>
        <w:rPr>
          <w:b/>
          <w:color w:val="000000"/>
        </w:rPr>
      </w:pPr>
      <w:r w:rsidRPr="00D32F3B">
        <w:rPr>
          <w:b/>
          <w:color w:val="000000"/>
        </w:rPr>
        <w:t>ACKNOWLEDGMENTS:</w:t>
      </w:r>
    </w:p>
    <w:p w14:paraId="6D064C88" w14:textId="46608561" w:rsidR="006E4797" w:rsidRPr="00D32F3B" w:rsidRDefault="00FA030F" w:rsidP="00D32F3B">
      <w:pPr>
        <w:rPr>
          <w:color w:val="000000" w:themeColor="text1"/>
        </w:rPr>
      </w:pPr>
      <w:r w:rsidRPr="00D32F3B">
        <w:rPr>
          <w:color w:val="000000" w:themeColor="text1"/>
        </w:rPr>
        <w:t xml:space="preserve">We </w:t>
      </w:r>
      <w:r w:rsidR="00BF7BC3" w:rsidRPr="00D32F3B">
        <w:rPr>
          <w:color w:val="000000" w:themeColor="text1"/>
        </w:rPr>
        <w:t>thank</w:t>
      </w:r>
      <w:r w:rsidRPr="00D32F3B">
        <w:rPr>
          <w:color w:val="000000" w:themeColor="text1"/>
        </w:rPr>
        <w:t xml:space="preserve"> </w:t>
      </w:r>
      <w:r w:rsidR="00BF7BC3" w:rsidRPr="00D32F3B">
        <w:rPr>
          <w:color w:val="000000" w:themeColor="text1"/>
        </w:rPr>
        <w:t xml:space="preserve">Prof Robert Campbell </w:t>
      </w:r>
      <w:r w:rsidR="00D55480" w:rsidRPr="00D32F3B">
        <w:rPr>
          <w:color w:val="000000" w:themeColor="text1"/>
        </w:rPr>
        <w:t>at</w:t>
      </w:r>
      <w:r w:rsidR="00BF7BC3" w:rsidRPr="00D32F3B">
        <w:rPr>
          <w:color w:val="000000" w:themeColor="text1"/>
        </w:rPr>
        <w:t xml:space="preserve"> </w:t>
      </w:r>
      <w:r w:rsidR="00D55480" w:rsidRPr="00D32F3B">
        <w:rPr>
          <w:color w:val="000000" w:themeColor="text1"/>
        </w:rPr>
        <w:t xml:space="preserve">the </w:t>
      </w:r>
      <w:r w:rsidR="00BF7BC3" w:rsidRPr="00D32F3B">
        <w:rPr>
          <w:color w:val="000000" w:themeColor="text1"/>
        </w:rPr>
        <w:t xml:space="preserve">University of Tokyo for sharing the material and </w:t>
      </w:r>
      <w:r w:rsidR="00200C3E" w:rsidRPr="00D32F3B">
        <w:rPr>
          <w:color w:val="000000" w:themeColor="text1"/>
        </w:rPr>
        <w:t xml:space="preserve">valuable discussion; </w:t>
      </w:r>
      <w:r w:rsidR="00BF10C4" w:rsidRPr="00D32F3B">
        <w:rPr>
          <w:color w:val="000000" w:themeColor="text1"/>
        </w:rPr>
        <w:t>Dr</w:t>
      </w:r>
      <w:r w:rsidR="00311541" w:rsidRPr="00D32F3B">
        <w:rPr>
          <w:color w:val="000000" w:themeColor="text1"/>
        </w:rPr>
        <w:t>.</w:t>
      </w:r>
      <w:r w:rsidR="00200C3E" w:rsidRPr="00D32F3B">
        <w:rPr>
          <w:color w:val="000000" w:themeColor="text1"/>
        </w:rPr>
        <w:t xml:space="preserve"> </w:t>
      </w:r>
      <w:r w:rsidR="00F25595" w:rsidRPr="00D32F3B">
        <w:rPr>
          <w:color w:val="000000" w:themeColor="text1"/>
        </w:rPr>
        <w:t>Chia-Lin</w:t>
      </w:r>
      <w:r w:rsidR="00BF10C4" w:rsidRPr="00D32F3B">
        <w:rPr>
          <w:color w:val="000000" w:themeColor="text1"/>
        </w:rPr>
        <w:t xml:space="preserve"> Ho in Molecular Device for </w:t>
      </w:r>
      <w:r w:rsidRPr="00D32F3B">
        <w:rPr>
          <w:color w:val="000000" w:themeColor="text1"/>
        </w:rPr>
        <w:t>technical support</w:t>
      </w:r>
      <w:r w:rsidR="00BF10C4" w:rsidRPr="00D32F3B">
        <w:rPr>
          <w:color w:val="000000" w:themeColor="text1"/>
        </w:rPr>
        <w:t>.</w:t>
      </w:r>
    </w:p>
    <w:p w14:paraId="25B2FBBD" w14:textId="77777777" w:rsidR="006E4797" w:rsidRPr="00D32F3B" w:rsidRDefault="006E4797" w:rsidP="00D32F3B">
      <w:pPr>
        <w:rPr>
          <w:b/>
        </w:rPr>
      </w:pPr>
    </w:p>
    <w:p w14:paraId="5E703EBA" w14:textId="02E92B9F" w:rsidR="006E4797" w:rsidRPr="00D32F3B" w:rsidRDefault="00551D82" w:rsidP="00D32F3B">
      <w:pPr>
        <w:pBdr>
          <w:top w:val="nil"/>
          <w:left w:val="nil"/>
          <w:bottom w:val="nil"/>
          <w:right w:val="nil"/>
          <w:between w:val="nil"/>
        </w:pBdr>
        <w:rPr>
          <w:b/>
          <w:color w:val="000000"/>
        </w:rPr>
      </w:pPr>
      <w:r w:rsidRPr="00D32F3B">
        <w:rPr>
          <w:b/>
          <w:color w:val="000000"/>
        </w:rPr>
        <w:t>DISCLOSURES:</w:t>
      </w:r>
    </w:p>
    <w:p w14:paraId="132340D6" w14:textId="010738D9" w:rsidR="006E4797" w:rsidRPr="00D32F3B" w:rsidRDefault="00867766" w:rsidP="00D32F3B">
      <w:pPr>
        <w:rPr>
          <w:color w:val="000000" w:themeColor="text1"/>
        </w:rPr>
      </w:pPr>
      <w:r w:rsidRPr="00D32F3B">
        <w:rPr>
          <w:color w:val="000000" w:themeColor="text1"/>
        </w:rPr>
        <w:t>LumiSTAR has filed for patent protection of the use of K-GECO, NIR-GECO</w:t>
      </w:r>
      <w:r w:rsidR="00757610" w:rsidRPr="00D32F3B">
        <w:rPr>
          <w:color w:val="000000" w:themeColor="text1"/>
        </w:rPr>
        <w:t>,</w:t>
      </w:r>
      <w:r w:rsidR="00AE6E0E" w:rsidRPr="00D32F3B">
        <w:rPr>
          <w:color w:val="000000" w:themeColor="text1"/>
        </w:rPr>
        <w:t xml:space="preserve"> and LAR-GECO</w:t>
      </w:r>
      <w:r w:rsidRPr="00D32F3B">
        <w:rPr>
          <w:color w:val="000000" w:themeColor="text1"/>
        </w:rPr>
        <w:t>.</w:t>
      </w:r>
    </w:p>
    <w:p w14:paraId="4A7B0E5C" w14:textId="77777777" w:rsidR="006E4797" w:rsidRPr="00D32F3B" w:rsidRDefault="006E4797" w:rsidP="00D32F3B">
      <w:pPr>
        <w:rPr>
          <w:color w:val="000000"/>
          <w:lang w:val="en-GB"/>
        </w:rPr>
      </w:pPr>
    </w:p>
    <w:p w14:paraId="17918299" w14:textId="511D8425" w:rsidR="000F74AD" w:rsidRPr="00D32F3B" w:rsidRDefault="00551D82" w:rsidP="00D32F3B">
      <w:pPr>
        <w:rPr>
          <w:color w:val="7F7F7F"/>
        </w:rPr>
      </w:pPr>
      <w:r w:rsidRPr="00D32F3B">
        <w:rPr>
          <w:b/>
        </w:rPr>
        <w:t>REFERENCES:</w:t>
      </w:r>
      <w:r w:rsidRPr="00D32F3B">
        <w:t xml:space="preserve"> </w:t>
      </w:r>
    </w:p>
    <w:p w14:paraId="2B2D3A47" w14:textId="43EAA925" w:rsidR="00861AD7" w:rsidRPr="00D32F3B" w:rsidRDefault="000F74AD" w:rsidP="00D32F3B">
      <w:pPr>
        <w:pStyle w:val="EndNoteBibliography"/>
      </w:pPr>
      <w:r w:rsidRPr="00D32F3B">
        <w:rPr>
          <w:color w:val="7F7F7F"/>
        </w:rPr>
        <w:fldChar w:fldCharType="begin"/>
      </w:r>
      <w:r w:rsidRPr="00D32F3B">
        <w:rPr>
          <w:color w:val="7F7F7F"/>
        </w:rPr>
        <w:instrText xml:space="preserve"> ADDIN EN.REFLIST </w:instrText>
      </w:r>
      <w:r w:rsidRPr="00D32F3B">
        <w:rPr>
          <w:color w:val="7F7F7F"/>
        </w:rPr>
        <w:fldChar w:fldCharType="separate"/>
      </w:r>
      <w:r w:rsidR="003F614E" w:rsidRPr="00D32F3B">
        <w:rPr>
          <w:color w:val="7F7F7F"/>
        </w:rPr>
        <w:fldChar w:fldCharType="begin"/>
      </w:r>
      <w:r w:rsidR="003F614E" w:rsidRPr="00D32F3B">
        <w:rPr>
          <w:color w:val="7F7F7F"/>
        </w:rPr>
        <w:instrText xml:space="preserve"> ADDIN EN.REFLIST </w:instrText>
      </w:r>
      <w:r w:rsidR="003F614E" w:rsidRPr="00D32F3B">
        <w:rPr>
          <w:color w:val="7F7F7F"/>
        </w:rPr>
        <w:fldChar w:fldCharType="separate"/>
      </w:r>
      <w:bookmarkStart w:id="14" w:name="_ENREF_1"/>
      <w:r w:rsidR="00861AD7" w:rsidRPr="00D32F3B">
        <w:t>1</w:t>
      </w:r>
      <w:r w:rsidR="005B53EF" w:rsidRPr="00D32F3B">
        <w:t>.</w:t>
      </w:r>
      <w:r w:rsidR="00861AD7" w:rsidRPr="00D32F3B">
        <w:tab/>
        <w:t xml:space="preserve">O'Connor, M. D. The 3R principle: </w:t>
      </w:r>
      <w:r w:rsidR="00913C67" w:rsidRPr="00D32F3B">
        <w:t>A</w:t>
      </w:r>
      <w:r w:rsidR="00861AD7" w:rsidRPr="00D32F3B">
        <w:t xml:space="preserve">dvancing clinical application of human pluripotent stem cells. </w:t>
      </w:r>
      <w:r w:rsidR="00913C67" w:rsidRPr="00D32F3B">
        <w:rPr>
          <w:i/>
        </w:rPr>
        <w:t>Stem Cell Research &amp; Therapy</w:t>
      </w:r>
      <w:r w:rsidR="00861AD7" w:rsidRPr="00D32F3B">
        <w:rPr>
          <w:i/>
        </w:rPr>
        <w:t>.</w:t>
      </w:r>
      <w:r w:rsidR="00861AD7" w:rsidRPr="00D32F3B">
        <w:t xml:space="preserve"> </w:t>
      </w:r>
      <w:r w:rsidR="00861AD7" w:rsidRPr="00D32F3B">
        <w:rPr>
          <w:b/>
        </w:rPr>
        <w:t>4</w:t>
      </w:r>
      <w:r w:rsidR="00861AD7" w:rsidRPr="00D32F3B">
        <w:t xml:space="preserve"> (2), 21</w:t>
      </w:r>
      <w:r w:rsidR="00913C67" w:rsidRPr="00D32F3B">
        <w:t xml:space="preserve"> </w:t>
      </w:r>
      <w:r w:rsidR="00861AD7" w:rsidRPr="00D32F3B">
        <w:t>(2013).</w:t>
      </w:r>
      <w:bookmarkEnd w:id="14"/>
    </w:p>
    <w:p w14:paraId="23538468" w14:textId="16286B6F" w:rsidR="00861AD7" w:rsidRPr="00D32F3B" w:rsidRDefault="00861AD7" w:rsidP="00D32F3B">
      <w:pPr>
        <w:pStyle w:val="EndNoteBibliography"/>
      </w:pPr>
      <w:bookmarkStart w:id="15" w:name="_ENREF_2"/>
      <w:r w:rsidRPr="00D32F3B">
        <w:t>2</w:t>
      </w:r>
      <w:r w:rsidR="005B53EF" w:rsidRPr="00D32F3B">
        <w:t>.</w:t>
      </w:r>
      <w:r w:rsidRPr="00D32F3B">
        <w:tab/>
        <w:t>Ebert, A. D., Liang, P.</w:t>
      </w:r>
      <w:r w:rsidR="005B53EF" w:rsidRPr="00D32F3B">
        <w:t xml:space="preserve">, </w:t>
      </w:r>
      <w:r w:rsidRPr="00D32F3B">
        <w:t xml:space="preserve">Wu, J. C. Induced pluripotent stem cells as a disease modeling and drug screening platform. </w:t>
      </w:r>
      <w:r w:rsidR="005B53EF" w:rsidRPr="00D32F3B">
        <w:rPr>
          <w:i/>
        </w:rPr>
        <w:t>Journal of Cardiovascular Pharmacology</w:t>
      </w:r>
      <w:r w:rsidRPr="00D32F3B">
        <w:rPr>
          <w:i/>
        </w:rPr>
        <w:t>.</w:t>
      </w:r>
      <w:r w:rsidRPr="00D32F3B">
        <w:t xml:space="preserve"> </w:t>
      </w:r>
      <w:r w:rsidRPr="00D32F3B">
        <w:rPr>
          <w:b/>
        </w:rPr>
        <w:t>60</w:t>
      </w:r>
      <w:r w:rsidRPr="00D32F3B">
        <w:t xml:space="preserve"> (4), 408-416 (2012).</w:t>
      </w:r>
      <w:bookmarkEnd w:id="15"/>
    </w:p>
    <w:p w14:paraId="61C9AC6C" w14:textId="1FE0D493" w:rsidR="00861AD7" w:rsidRPr="00D32F3B" w:rsidRDefault="00861AD7" w:rsidP="00D32F3B">
      <w:pPr>
        <w:pStyle w:val="EndNoteBibliography"/>
      </w:pPr>
      <w:bookmarkStart w:id="16" w:name="_ENREF_3"/>
      <w:r w:rsidRPr="00D32F3B">
        <w:t>3</w:t>
      </w:r>
      <w:r w:rsidR="000C0822" w:rsidRPr="00D32F3B">
        <w:t>.</w:t>
      </w:r>
      <w:r w:rsidRPr="00D32F3B">
        <w:tab/>
        <w:t>Ovics, P.</w:t>
      </w:r>
      <w:r w:rsidRPr="00D32F3B">
        <w:rPr>
          <w:i/>
        </w:rPr>
        <w:t xml:space="preserve"> </w:t>
      </w:r>
      <w:r w:rsidRPr="00D32F3B">
        <w:rPr>
          <w:iCs/>
        </w:rPr>
        <w:t>et al</w:t>
      </w:r>
      <w:r w:rsidRPr="00D32F3B">
        <w:rPr>
          <w:i/>
        </w:rPr>
        <w:t>.</w:t>
      </w:r>
      <w:r w:rsidRPr="00D32F3B">
        <w:t xml:space="preserve"> Drug </w:t>
      </w:r>
      <w:r w:rsidR="000C0822" w:rsidRPr="00D32F3B">
        <w:t>development and the use of induced pluripotent stem cell-derived cardiomyocytes for disease modeling and drug toxicity screeni</w:t>
      </w:r>
      <w:r w:rsidRPr="00D32F3B">
        <w:t xml:space="preserve">ng. </w:t>
      </w:r>
      <w:r w:rsidRPr="00D32F3B">
        <w:rPr>
          <w:i/>
        </w:rPr>
        <w:t>International Journal of Molecular Sciences.</w:t>
      </w:r>
      <w:r w:rsidRPr="00D32F3B">
        <w:t xml:space="preserve"> </w:t>
      </w:r>
      <w:r w:rsidRPr="00D32F3B">
        <w:rPr>
          <w:b/>
        </w:rPr>
        <w:t>21</w:t>
      </w:r>
      <w:r w:rsidRPr="00D32F3B">
        <w:t xml:space="preserve"> (19)</w:t>
      </w:r>
      <w:r w:rsidR="00584898" w:rsidRPr="00D32F3B">
        <w:t>,</w:t>
      </w:r>
      <w:r w:rsidR="000C0822" w:rsidRPr="00D32F3B">
        <w:t xml:space="preserve"> </w:t>
      </w:r>
      <w:r w:rsidRPr="00D32F3B">
        <w:t>7320 (2020).</w:t>
      </w:r>
      <w:bookmarkEnd w:id="16"/>
    </w:p>
    <w:p w14:paraId="0DDAE25A" w14:textId="6B2FD202" w:rsidR="00861AD7" w:rsidRPr="00D32F3B" w:rsidRDefault="00861AD7" w:rsidP="00D32F3B">
      <w:pPr>
        <w:pStyle w:val="EndNoteBibliography"/>
      </w:pPr>
      <w:bookmarkStart w:id="17" w:name="_ENREF_4"/>
      <w:r w:rsidRPr="00D32F3B">
        <w:t>4</w:t>
      </w:r>
      <w:r w:rsidR="002D447F" w:rsidRPr="00D32F3B">
        <w:t>.</w:t>
      </w:r>
      <w:r w:rsidRPr="00D32F3B">
        <w:tab/>
        <w:t>Paredes, R. M., Etzler, J. C., Watts, L. T., Zheng, W.</w:t>
      </w:r>
      <w:r w:rsidR="002D447F" w:rsidRPr="00D32F3B">
        <w:t xml:space="preserve">, </w:t>
      </w:r>
      <w:r w:rsidRPr="00D32F3B">
        <w:t xml:space="preserve">Lechleiter, J. D. Chemical calcium indicators. </w:t>
      </w:r>
      <w:r w:rsidRPr="00D32F3B">
        <w:rPr>
          <w:i/>
        </w:rPr>
        <w:t>Methods.</w:t>
      </w:r>
      <w:r w:rsidRPr="00D32F3B">
        <w:t xml:space="preserve"> </w:t>
      </w:r>
      <w:r w:rsidRPr="00D32F3B">
        <w:rPr>
          <w:b/>
        </w:rPr>
        <w:t>46</w:t>
      </w:r>
      <w:r w:rsidRPr="00D32F3B">
        <w:t xml:space="preserve"> (3), 143-151 (2008).</w:t>
      </w:r>
      <w:bookmarkEnd w:id="17"/>
    </w:p>
    <w:p w14:paraId="6F46C1D3" w14:textId="43BF266A" w:rsidR="00861AD7" w:rsidRPr="00D32F3B" w:rsidRDefault="00861AD7" w:rsidP="00D32F3B">
      <w:pPr>
        <w:pStyle w:val="EndNoteBibliography"/>
      </w:pPr>
      <w:bookmarkStart w:id="18" w:name="_ENREF_5"/>
      <w:r w:rsidRPr="00D32F3B">
        <w:t>5</w:t>
      </w:r>
      <w:r w:rsidR="00F058FB" w:rsidRPr="00D32F3B">
        <w:t>.</w:t>
      </w:r>
      <w:r w:rsidRPr="00D32F3B">
        <w:tab/>
        <w:t>Takahashi, A., Camacho, P., Lechleiter, J. D.</w:t>
      </w:r>
      <w:r w:rsidR="002D447F" w:rsidRPr="00D32F3B">
        <w:t xml:space="preserve">, </w:t>
      </w:r>
      <w:r w:rsidRPr="00D32F3B">
        <w:t xml:space="preserve">Herman, B. Measurement of intracellular calcium. </w:t>
      </w:r>
      <w:r w:rsidR="002D447F" w:rsidRPr="00D32F3B">
        <w:rPr>
          <w:i/>
        </w:rPr>
        <w:t>Physiological Reviews</w:t>
      </w:r>
      <w:r w:rsidRPr="00D32F3B">
        <w:rPr>
          <w:i/>
        </w:rPr>
        <w:t>.</w:t>
      </w:r>
      <w:r w:rsidRPr="00D32F3B">
        <w:t xml:space="preserve"> </w:t>
      </w:r>
      <w:r w:rsidRPr="00D32F3B">
        <w:rPr>
          <w:b/>
        </w:rPr>
        <w:t>79</w:t>
      </w:r>
      <w:r w:rsidRPr="00D32F3B">
        <w:t xml:space="preserve"> (4), 1089-1125 (1999).</w:t>
      </w:r>
      <w:bookmarkEnd w:id="18"/>
    </w:p>
    <w:p w14:paraId="2AF56089" w14:textId="3E46618E" w:rsidR="00861AD7" w:rsidRPr="00D32F3B" w:rsidRDefault="00861AD7" w:rsidP="00D32F3B">
      <w:pPr>
        <w:pStyle w:val="EndNoteBibliography"/>
      </w:pPr>
      <w:bookmarkStart w:id="19" w:name="_ENREF_6"/>
      <w:r w:rsidRPr="00D32F3B">
        <w:t>6</w:t>
      </w:r>
      <w:r w:rsidR="00F058FB" w:rsidRPr="00D32F3B">
        <w:t>.</w:t>
      </w:r>
      <w:r w:rsidRPr="00D32F3B">
        <w:tab/>
        <w:t>Smith, N. A.</w:t>
      </w:r>
      <w:r w:rsidRPr="00D32F3B">
        <w:rPr>
          <w:iCs/>
        </w:rPr>
        <w:t xml:space="preserve"> et al</w:t>
      </w:r>
      <w:r w:rsidRPr="00D32F3B">
        <w:rPr>
          <w:i/>
        </w:rPr>
        <w:t>.</w:t>
      </w:r>
      <w:r w:rsidRPr="00D32F3B">
        <w:t xml:space="preserve"> Fluorescent Ca(2+) indicators directly inhibit the Na,K-ATPase and disrupt cellular functions. </w:t>
      </w:r>
      <w:r w:rsidRPr="00D32F3B">
        <w:rPr>
          <w:i/>
        </w:rPr>
        <w:t>Science Signaling.</w:t>
      </w:r>
      <w:r w:rsidRPr="00D32F3B">
        <w:t xml:space="preserve"> </w:t>
      </w:r>
      <w:r w:rsidRPr="00D32F3B">
        <w:rPr>
          <w:b/>
        </w:rPr>
        <w:t>11</w:t>
      </w:r>
      <w:r w:rsidRPr="00D32F3B">
        <w:t xml:space="preserve"> (515), eaal2039 (2018).</w:t>
      </w:r>
      <w:bookmarkEnd w:id="19"/>
    </w:p>
    <w:p w14:paraId="1094048B" w14:textId="3538A926" w:rsidR="00861AD7" w:rsidRPr="00D32F3B" w:rsidRDefault="00861AD7" w:rsidP="00D32F3B">
      <w:pPr>
        <w:pStyle w:val="EndNoteBibliography"/>
      </w:pPr>
      <w:bookmarkStart w:id="20" w:name="_ENREF_7"/>
      <w:r w:rsidRPr="00D32F3B">
        <w:t>7</w:t>
      </w:r>
      <w:r w:rsidR="00FD727C" w:rsidRPr="00D32F3B">
        <w:t>.</w:t>
      </w:r>
      <w:r w:rsidRPr="00D32F3B">
        <w:tab/>
        <w:t>Shen, Y.</w:t>
      </w:r>
      <w:r w:rsidRPr="00D32F3B">
        <w:rPr>
          <w:iCs/>
        </w:rPr>
        <w:t xml:space="preserve"> et al</w:t>
      </w:r>
      <w:r w:rsidRPr="00D32F3B">
        <w:rPr>
          <w:i/>
        </w:rPr>
        <w:t>.</w:t>
      </w:r>
      <w:r w:rsidRPr="00D32F3B">
        <w:t xml:space="preserve"> A genetically encoded Ca</w:t>
      </w:r>
      <w:r w:rsidRPr="00D32F3B">
        <w:rPr>
          <w:vertAlign w:val="superscript"/>
        </w:rPr>
        <w:t>2+</w:t>
      </w:r>
      <w:r w:rsidRPr="00D32F3B">
        <w:t xml:space="preserve"> indicator based on circularly permutated sea anemone red fluorescent protein eqFP578. </w:t>
      </w:r>
      <w:r w:rsidRPr="00D32F3B">
        <w:rPr>
          <w:i/>
        </w:rPr>
        <w:t>BMC Biol</w:t>
      </w:r>
      <w:r w:rsidR="00FD727C" w:rsidRPr="00D32F3B">
        <w:rPr>
          <w:i/>
        </w:rPr>
        <w:t>ogy</w:t>
      </w:r>
      <w:r w:rsidRPr="00D32F3B">
        <w:rPr>
          <w:i/>
        </w:rPr>
        <w:t>.</w:t>
      </w:r>
      <w:r w:rsidRPr="00D32F3B">
        <w:t xml:space="preserve"> </w:t>
      </w:r>
      <w:r w:rsidRPr="00D32F3B">
        <w:rPr>
          <w:b/>
        </w:rPr>
        <w:t>16</w:t>
      </w:r>
      <w:r w:rsidRPr="00D32F3B">
        <w:t xml:space="preserve"> (1), 9 (2018).</w:t>
      </w:r>
      <w:bookmarkEnd w:id="20"/>
    </w:p>
    <w:p w14:paraId="390B0051" w14:textId="7FF9300E" w:rsidR="00861AD7" w:rsidRPr="00D32F3B" w:rsidRDefault="00861AD7" w:rsidP="00D32F3B">
      <w:pPr>
        <w:pStyle w:val="EndNoteBibliography"/>
      </w:pPr>
      <w:bookmarkStart w:id="21" w:name="_ENREF_8"/>
      <w:r w:rsidRPr="00D32F3B">
        <w:lastRenderedPageBreak/>
        <w:t>8</w:t>
      </w:r>
      <w:r w:rsidR="00D54A58" w:rsidRPr="00D32F3B">
        <w:t>.</w:t>
      </w:r>
      <w:r w:rsidRPr="00D32F3B">
        <w:tab/>
        <w:t>Qian, Y.</w:t>
      </w:r>
      <w:r w:rsidRPr="00D32F3B">
        <w:rPr>
          <w:i/>
        </w:rPr>
        <w:t xml:space="preserve"> </w:t>
      </w:r>
      <w:r w:rsidRPr="00D32F3B">
        <w:rPr>
          <w:iCs/>
        </w:rPr>
        <w:t>et al</w:t>
      </w:r>
      <w:r w:rsidRPr="00D32F3B">
        <w:rPr>
          <w:i/>
        </w:rPr>
        <w:t>.</w:t>
      </w:r>
      <w:r w:rsidRPr="00D32F3B">
        <w:t xml:space="preserve"> A genetically encoded near-infrared fluorescent calcium ion indicator. </w:t>
      </w:r>
      <w:r w:rsidRPr="00D32F3B">
        <w:rPr>
          <w:i/>
        </w:rPr>
        <w:t>Nature Methods.</w:t>
      </w:r>
      <w:r w:rsidRPr="00D32F3B">
        <w:t xml:space="preserve"> </w:t>
      </w:r>
      <w:r w:rsidRPr="00D32F3B">
        <w:rPr>
          <w:b/>
        </w:rPr>
        <w:t>16</w:t>
      </w:r>
      <w:r w:rsidRPr="00D32F3B">
        <w:t xml:space="preserve"> (2), 171-174 (2019).</w:t>
      </w:r>
      <w:bookmarkEnd w:id="21"/>
    </w:p>
    <w:p w14:paraId="39AE921A" w14:textId="7080BEAC" w:rsidR="00861AD7" w:rsidRPr="00D32F3B" w:rsidRDefault="00861AD7" w:rsidP="00D32F3B">
      <w:pPr>
        <w:pStyle w:val="EndNoteBibliography"/>
      </w:pPr>
      <w:bookmarkStart w:id="22" w:name="_ENREF_9"/>
      <w:r w:rsidRPr="00D32F3B">
        <w:t>9</w:t>
      </w:r>
      <w:r w:rsidR="000F6669" w:rsidRPr="00D32F3B">
        <w:t>.</w:t>
      </w:r>
      <w:r w:rsidRPr="00D32F3B">
        <w:tab/>
        <w:t>Wu, J.</w:t>
      </w:r>
      <w:r w:rsidRPr="00D32F3B">
        <w:rPr>
          <w:i/>
        </w:rPr>
        <w:t xml:space="preserve"> </w:t>
      </w:r>
      <w:r w:rsidRPr="00D32F3B">
        <w:rPr>
          <w:iCs/>
        </w:rPr>
        <w:t>et al</w:t>
      </w:r>
      <w:r w:rsidRPr="00D32F3B">
        <w:rPr>
          <w:i/>
        </w:rPr>
        <w:t>.</w:t>
      </w:r>
      <w:r w:rsidRPr="00D32F3B">
        <w:t xml:space="preserve"> Red fluorescent genetically encoded Ca2+ indicators for use in mitochondria and endoplasmic reticulum. </w:t>
      </w:r>
      <w:r w:rsidR="000F6669" w:rsidRPr="00D32F3B">
        <w:rPr>
          <w:i/>
        </w:rPr>
        <w:t>Biochemical Journal</w:t>
      </w:r>
      <w:r w:rsidRPr="00D32F3B">
        <w:rPr>
          <w:i/>
        </w:rPr>
        <w:t>.</w:t>
      </w:r>
      <w:r w:rsidRPr="00D32F3B">
        <w:t xml:space="preserve"> </w:t>
      </w:r>
      <w:r w:rsidRPr="00D32F3B">
        <w:rPr>
          <w:b/>
        </w:rPr>
        <w:t>464</w:t>
      </w:r>
      <w:r w:rsidRPr="00D32F3B">
        <w:t xml:space="preserve"> (1), 13-22 (2014).</w:t>
      </w:r>
      <w:bookmarkEnd w:id="22"/>
    </w:p>
    <w:p w14:paraId="232B2051" w14:textId="1CDA8A7A" w:rsidR="00861AD7" w:rsidRPr="00D32F3B" w:rsidRDefault="00861AD7" w:rsidP="00D32F3B">
      <w:pPr>
        <w:pStyle w:val="EndNoteBibliography"/>
      </w:pPr>
      <w:bookmarkStart w:id="23" w:name="_ENREF_10"/>
      <w:r w:rsidRPr="00D32F3B">
        <w:t>10</w:t>
      </w:r>
      <w:r w:rsidR="00EF435A" w:rsidRPr="00D32F3B">
        <w:t>.</w:t>
      </w:r>
      <w:r w:rsidRPr="00D32F3B">
        <w:tab/>
        <w:t>Zarowny, L.</w:t>
      </w:r>
      <w:r w:rsidRPr="00D32F3B">
        <w:rPr>
          <w:iCs/>
        </w:rPr>
        <w:t xml:space="preserve"> et al</w:t>
      </w:r>
      <w:r w:rsidRPr="00D32F3B">
        <w:rPr>
          <w:i/>
        </w:rPr>
        <w:t>.</w:t>
      </w:r>
      <w:r w:rsidRPr="00D32F3B">
        <w:t xml:space="preserve"> Bright </w:t>
      </w:r>
      <w:r w:rsidR="00EF435A" w:rsidRPr="00D32F3B">
        <w:t>and high-performance genetically encoded Ca</w:t>
      </w:r>
      <w:r w:rsidR="00EF435A" w:rsidRPr="00D32F3B">
        <w:rPr>
          <w:vertAlign w:val="superscript"/>
        </w:rPr>
        <w:t>2+</w:t>
      </w:r>
      <w:r w:rsidR="00EF435A" w:rsidRPr="00D32F3B">
        <w:t xml:space="preserve"> indicator based on mneongreen fluorescent prote</w:t>
      </w:r>
      <w:r w:rsidRPr="00D32F3B">
        <w:t xml:space="preserve">in. </w:t>
      </w:r>
      <w:r w:rsidRPr="00D32F3B">
        <w:rPr>
          <w:i/>
        </w:rPr>
        <w:t>ACS Sensors.</w:t>
      </w:r>
      <w:r w:rsidRPr="00D32F3B">
        <w:t xml:space="preserve"> </w:t>
      </w:r>
      <w:r w:rsidRPr="00D32F3B">
        <w:rPr>
          <w:b/>
        </w:rPr>
        <w:t>5</w:t>
      </w:r>
      <w:r w:rsidRPr="00D32F3B">
        <w:t xml:space="preserve"> (7), 1959-1968 (2020).</w:t>
      </w:r>
      <w:bookmarkEnd w:id="23"/>
    </w:p>
    <w:p w14:paraId="57470246" w14:textId="3EE4D4BE" w:rsidR="00861AD7" w:rsidRPr="00D32F3B" w:rsidRDefault="00861AD7" w:rsidP="00D32F3B">
      <w:pPr>
        <w:pStyle w:val="EndNoteBibliography"/>
      </w:pPr>
      <w:bookmarkStart w:id="24" w:name="_ENREF_11"/>
      <w:r w:rsidRPr="00D32F3B">
        <w:t>11</w:t>
      </w:r>
      <w:r w:rsidR="00774B82" w:rsidRPr="00D32F3B">
        <w:t>.</w:t>
      </w:r>
      <w:r w:rsidRPr="00D32F3B">
        <w:tab/>
        <w:t>Potekhina, E. S.</w:t>
      </w:r>
      <w:r w:rsidRPr="00D32F3B">
        <w:rPr>
          <w:i/>
        </w:rPr>
        <w:t xml:space="preserve"> </w:t>
      </w:r>
      <w:r w:rsidRPr="00D32F3B">
        <w:rPr>
          <w:iCs/>
        </w:rPr>
        <w:t>et al</w:t>
      </w:r>
      <w:r w:rsidRPr="00D32F3B">
        <w:rPr>
          <w:i/>
        </w:rPr>
        <w:t>.</w:t>
      </w:r>
      <w:r w:rsidRPr="00D32F3B">
        <w:t xml:space="preserve"> Drug </w:t>
      </w:r>
      <w:r w:rsidR="00774B82" w:rsidRPr="00D32F3B">
        <w:t>screening with genetically encoded fluorescent sensors: today and tomorro</w:t>
      </w:r>
      <w:r w:rsidRPr="00D32F3B">
        <w:t xml:space="preserve">w. </w:t>
      </w:r>
      <w:r w:rsidRPr="00D32F3B">
        <w:rPr>
          <w:i/>
        </w:rPr>
        <w:t>International Journal of Molecular Sciences.</w:t>
      </w:r>
      <w:r w:rsidRPr="00D32F3B">
        <w:t xml:space="preserve"> </w:t>
      </w:r>
      <w:r w:rsidRPr="00D32F3B">
        <w:rPr>
          <w:b/>
        </w:rPr>
        <w:t>22</w:t>
      </w:r>
      <w:r w:rsidRPr="00D32F3B">
        <w:t xml:space="preserve"> (1)</w:t>
      </w:r>
      <w:r w:rsidR="00236559" w:rsidRPr="00D32F3B">
        <w:t>,</w:t>
      </w:r>
      <w:r w:rsidR="00774B82" w:rsidRPr="00D32F3B">
        <w:t xml:space="preserve"> 148 </w:t>
      </w:r>
      <w:r w:rsidRPr="00D32F3B">
        <w:t>(2021).</w:t>
      </w:r>
      <w:bookmarkEnd w:id="24"/>
    </w:p>
    <w:p w14:paraId="5DCFB20B" w14:textId="1E8B6562" w:rsidR="00861AD7" w:rsidRPr="00D32F3B" w:rsidRDefault="00861AD7" w:rsidP="00D32F3B">
      <w:pPr>
        <w:pStyle w:val="EndNoteBibliography"/>
      </w:pPr>
      <w:bookmarkStart w:id="25" w:name="_ENREF_12"/>
      <w:r w:rsidRPr="00D32F3B">
        <w:t>12</w:t>
      </w:r>
      <w:r w:rsidR="001D3D7A" w:rsidRPr="00D32F3B">
        <w:t>.</w:t>
      </w:r>
      <w:r w:rsidRPr="00D32F3B">
        <w:tab/>
        <w:t>Chang, Y.-F.</w:t>
      </w:r>
      <w:r w:rsidRPr="00D32F3B">
        <w:rPr>
          <w:i/>
        </w:rPr>
        <w:t xml:space="preserve"> </w:t>
      </w:r>
      <w:r w:rsidRPr="00D32F3B">
        <w:rPr>
          <w:iCs/>
        </w:rPr>
        <w:t>et al</w:t>
      </w:r>
      <w:r w:rsidRPr="00D32F3B">
        <w:rPr>
          <w:i/>
        </w:rPr>
        <w:t>.</w:t>
      </w:r>
      <w:r w:rsidRPr="00D32F3B">
        <w:t xml:space="preserve"> Non-invasive phenotyping and drug testing in single cardiomyocytes or beta-cells by calcium imaging and optogenetics. </w:t>
      </w:r>
      <w:r w:rsidRPr="00D32F3B">
        <w:rPr>
          <w:i/>
        </w:rPr>
        <w:t>PLoS One.</w:t>
      </w:r>
      <w:r w:rsidRPr="00D32F3B">
        <w:t xml:space="preserve"> </w:t>
      </w:r>
      <w:r w:rsidRPr="00D32F3B">
        <w:rPr>
          <w:b/>
        </w:rPr>
        <w:t>12</w:t>
      </w:r>
      <w:r w:rsidRPr="00D32F3B">
        <w:t xml:space="preserve"> (4), e0174181 (2017).</w:t>
      </w:r>
      <w:bookmarkEnd w:id="25"/>
    </w:p>
    <w:p w14:paraId="193C5CE0" w14:textId="3BE706FF" w:rsidR="00861AD7" w:rsidRPr="00D32F3B" w:rsidRDefault="00861AD7" w:rsidP="00D32F3B">
      <w:pPr>
        <w:pStyle w:val="EndNoteBibliography"/>
      </w:pPr>
      <w:bookmarkStart w:id="26" w:name="_ENREF_13"/>
      <w:r w:rsidRPr="00D32F3B">
        <w:t>13</w:t>
      </w:r>
      <w:r w:rsidR="000C2BA4" w:rsidRPr="00D32F3B">
        <w:t>.</w:t>
      </w:r>
      <w:r w:rsidRPr="00D32F3B">
        <w:tab/>
        <w:t>Chang, Y.-F., Arai, Y.</w:t>
      </w:r>
      <w:r w:rsidR="000C2BA4" w:rsidRPr="00D32F3B">
        <w:t xml:space="preserve">, </w:t>
      </w:r>
      <w:r w:rsidRPr="00D32F3B">
        <w:t xml:space="preserve">Nagai, T. Optogenetic activation during detector </w:t>
      </w:r>
      <w:r w:rsidR="002A04DB" w:rsidRPr="00D32F3B">
        <w:t>"</w:t>
      </w:r>
      <w:r w:rsidRPr="00D32F3B">
        <w:t>dead time</w:t>
      </w:r>
      <w:r w:rsidR="002A04DB" w:rsidRPr="00D32F3B">
        <w:t xml:space="preserve">" </w:t>
      </w:r>
      <w:r w:rsidRPr="00D32F3B">
        <w:t xml:space="preserve">enables compatible real-time fluorescence imaging. </w:t>
      </w:r>
      <w:r w:rsidRPr="00D32F3B">
        <w:rPr>
          <w:i/>
        </w:rPr>
        <w:t>Neurosci</w:t>
      </w:r>
      <w:r w:rsidR="000C2BA4" w:rsidRPr="00D32F3B">
        <w:rPr>
          <w:i/>
        </w:rPr>
        <w:t>ence</w:t>
      </w:r>
      <w:r w:rsidRPr="00D32F3B">
        <w:rPr>
          <w:i/>
        </w:rPr>
        <w:t xml:space="preserve"> Res</w:t>
      </w:r>
      <w:r w:rsidR="000C2BA4" w:rsidRPr="00D32F3B">
        <w:rPr>
          <w:i/>
        </w:rPr>
        <w:t>earch</w:t>
      </w:r>
      <w:r w:rsidRPr="00D32F3B">
        <w:rPr>
          <w:i/>
        </w:rPr>
        <w:t>.</w:t>
      </w:r>
      <w:r w:rsidRPr="00D32F3B">
        <w:t xml:space="preserve"> </w:t>
      </w:r>
      <w:r w:rsidRPr="00D32F3B">
        <w:rPr>
          <w:b/>
        </w:rPr>
        <w:t>73</w:t>
      </w:r>
      <w:r w:rsidRPr="00D32F3B">
        <w:t xml:space="preserve"> (4), 341-347 (2012).</w:t>
      </w:r>
      <w:bookmarkEnd w:id="26"/>
    </w:p>
    <w:p w14:paraId="628751D7" w14:textId="250971BC" w:rsidR="00861AD7" w:rsidRPr="00D32F3B" w:rsidRDefault="00861AD7" w:rsidP="00D32F3B">
      <w:pPr>
        <w:pStyle w:val="EndNoteBibliography"/>
      </w:pPr>
      <w:bookmarkStart w:id="27" w:name="_ENREF_14"/>
      <w:r w:rsidRPr="00D32F3B">
        <w:t>14</w:t>
      </w:r>
      <w:r w:rsidR="00FA0B41" w:rsidRPr="00D32F3B">
        <w:t>.</w:t>
      </w:r>
      <w:r w:rsidRPr="00D32F3B">
        <w:tab/>
        <w:t>Chen, G.</w:t>
      </w:r>
      <w:r w:rsidRPr="00D32F3B">
        <w:rPr>
          <w:i/>
        </w:rPr>
        <w:t xml:space="preserve"> </w:t>
      </w:r>
      <w:r w:rsidRPr="00D32F3B">
        <w:rPr>
          <w:iCs/>
        </w:rPr>
        <w:t>et al</w:t>
      </w:r>
      <w:r w:rsidRPr="00D32F3B">
        <w:rPr>
          <w:i/>
        </w:rPr>
        <w:t>.</w:t>
      </w:r>
      <w:r w:rsidRPr="00D32F3B">
        <w:t xml:space="preserve"> Chemically defined conditions for human iPSC derivation and culture. </w:t>
      </w:r>
      <w:r w:rsidRPr="00D32F3B">
        <w:rPr>
          <w:i/>
        </w:rPr>
        <w:t>Nat</w:t>
      </w:r>
      <w:r w:rsidR="00FA0B41" w:rsidRPr="00D32F3B">
        <w:rPr>
          <w:i/>
        </w:rPr>
        <w:t>ure</w:t>
      </w:r>
      <w:r w:rsidRPr="00D32F3B">
        <w:rPr>
          <w:i/>
        </w:rPr>
        <w:t xml:space="preserve"> Methods.</w:t>
      </w:r>
      <w:r w:rsidRPr="00D32F3B">
        <w:t xml:space="preserve"> </w:t>
      </w:r>
      <w:r w:rsidRPr="00D32F3B">
        <w:rPr>
          <w:b/>
        </w:rPr>
        <w:t>8</w:t>
      </w:r>
      <w:r w:rsidRPr="00D32F3B">
        <w:t xml:space="preserve"> (5), 424-429 (2011).</w:t>
      </w:r>
      <w:bookmarkEnd w:id="27"/>
    </w:p>
    <w:p w14:paraId="610A2E94" w14:textId="4A83125A" w:rsidR="00861AD7" w:rsidRPr="00D32F3B" w:rsidRDefault="00861AD7" w:rsidP="00D32F3B">
      <w:pPr>
        <w:pStyle w:val="EndNoteBibliography"/>
      </w:pPr>
      <w:bookmarkStart w:id="28" w:name="_ENREF_15"/>
      <w:r w:rsidRPr="00D32F3B">
        <w:t>15</w:t>
      </w:r>
      <w:r w:rsidR="005C4585" w:rsidRPr="00D32F3B">
        <w:t>.</w:t>
      </w:r>
      <w:r w:rsidRPr="00D32F3B">
        <w:tab/>
        <w:t xml:space="preserve">Strober, W. Trypan </w:t>
      </w:r>
      <w:r w:rsidR="002430C0" w:rsidRPr="00D32F3B">
        <w:t>blue exclusion test of cell viab</w:t>
      </w:r>
      <w:r w:rsidRPr="00D32F3B">
        <w:t xml:space="preserve">ility. </w:t>
      </w:r>
      <w:r w:rsidR="002430C0" w:rsidRPr="00D32F3B">
        <w:rPr>
          <w:i/>
        </w:rPr>
        <w:t>Current Protocols in Immunology</w:t>
      </w:r>
      <w:r w:rsidRPr="00D32F3B">
        <w:rPr>
          <w:i/>
        </w:rPr>
        <w:t>.</w:t>
      </w:r>
      <w:r w:rsidRPr="00D32F3B">
        <w:t xml:space="preserve"> </w:t>
      </w:r>
      <w:r w:rsidRPr="00D32F3B">
        <w:rPr>
          <w:b/>
        </w:rPr>
        <w:t>111</w:t>
      </w:r>
      <w:r w:rsidR="002430C0" w:rsidRPr="00D32F3B">
        <w:rPr>
          <w:bCs/>
        </w:rPr>
        <w:t>,</w:t>
      </w:r>
      <w:r w:rsidRPr="00D32F3B">
        <w:rPr>
          <w:bCs/>
        </w:rPr>
        <w:t xml:space="preserve"> </w:t>
      </w:r>
      <w:r w:rsidRPr="00D32F3B">
        <w:t>A3.B.1-A3.B.3 (2015).</w:t>
      </w:r>
      <w:bookmarkEnd w:id="28"/>
    </w:p>
    <w:p w14:paraId="5D8BE875" w14:textId="11084930" w:rsidR="00861AD7" w:rsidRPr="00D32F3B" w:rsidRDefault="00861AD7" w:rsidP="00D32F3B">
      <w:pPr>
        <w:pStyle w:val="EndNoteBibliography"/>
      </w:pPr>
      <w:bookmarkStart w:id="29" w:name="_ENREF_16"/>
      <w:r w:rsidRPr="00D32F3B">
        <w:t>16</w:t>
      </w:r>
      <w:r w:rsidR="00DE3573" w:rsidRPr="00D32F3B">
        <w:t>.</w:t>
      </w:r>
      <w:r w:rsidRPr="00D32F3B">
        <w:tab/>
        <w:t>Jang, Y.</w:t>
      </w:r>
      <w:r w:rsidRPr="00D32F3B">
        <w:rPr>
          <w:i/>
        </w:rPr>
        <w:t xml:space="preserve"> </w:t>
      </w:r>
      <w:r w:rsidRPr="00D32F3B">
        <w:rPr>
          <w:iCs/>
        </w:rPr>
        <w:t>et al</w:t>
      </w:r>
      <w:r w:rsidRPr="00D32F3B">
        <w:rPr>
          <w:i/>
        </w:rPr>
        <w:t>.</w:t>
      </w:r>
      <w:r w:rsidRPr="00D32F3B">
        <w:t xml:space="preserve"> Modulating cardiomyocyte and fibroblast interaction using layer-by-layer deposition facilitates synchronisation of cardiac macro tissues. </w:t>
      </w:r>
      <w:r w:rsidRPr="00D32F3B">
        <w:rPr>
          <w:i/>
        </w:rPr>
        <w:t>Soft Matter.</w:t>
      </w:r>
      <w:r w:rsidRPr="00D32F3B">
        <w:t xml:space="preserve"> </w:t>
      </w:r>
      <w:r w:rsidRPr="00D32F3B">
        <w:rPr>
          <w:b/>
        </w:rPr>
        <w:t>16</w:t>
      </w:r>
      <w:r w:rsidRPr="00D32F3B">
        <w:t xml:space="preserve"> (2), 428-434 (2020).</w:t>
      </w:r>
      <w:bookmarkEnd w:id="29"/>
    </w:p>
    <w:p w14:paraId="1EB9DC50" w14:textId="0F53BDAC" w:rsidR="00861AD7" w:rsidRPr="00D32F3B" w:rsidRDefault="00861AD7" w:rsidP="00D32F3B">
      <w:pPr>
        <w:pStyle w:val="EndNoteBibliography"/>
      </w:pPr>
      <w:bookmarkStart w:id="30" w:name="_ENREF_17"/>
      <w:r w:rsidRPr="00D32F3B">
        <w:t>17</w:t>
      </w:r>
      <w:r w:rsidR="00267D71" w:rsidRPr="00D32F3B">
        <w:t>.</w:t>
      </w:r>
      <w:r w:rsidRPr="00D32F3B">
        <w:tab/>
        <w:t>Leonard, R. G.</w:t>
      </w:r>
      <w:r w:rsidR="00267D71" w:rsidRPr="00D32F3B">
        <w:t xml:space="preserve">, </w:t>
      </w:r>
      <w:r w:rsidRPr="00D32F3B">
        <w:t xml:space="preserve">Talbert, R. L. Calcium-channel blocking agents. </w:t>
      </w:r>
      <w:r w:rsidR="00267D71" w:rsidRPr="00D32F3B">
        <w:rPr>
          <w:i/>
        </w:rPr>
        <w:t>Clinical Pharmacology</w:t>
      </w:r>
      <w:r w:rsidRPr="00D32F3B">
        <w:rPr>
          <w:i/>
        </w:rPr>
        <w:t>.</w:t>
      </w:r>
      <w:r w:rsidRPr="00D32F3B">
        <w:t xml:space="preserve"> </w:t>
      </w:r>
      <w:r w:rsidRPr="00D32F3B">
        <w:rPr>
          <w:b/>
        </w:rPr>
        <w:t>1</w:t>
      </w:r>
      <w:r w:rsidRPr="00D32F3B">
        <w:t xml:space="preserve"> (1), 17-33 (1982).</w:t>
      </w:r>
      <w:bookmarkEnd w:id="30"/>
    </w:p>
    <w:p w14:paraId="0FE0DBD5" w14:textId="4530E2C4" w:rsidR="00861AD7" w:rsidRPr="00D32F3B" w:rsidRDefault="00861AD7" w:rsidP="00D32F3B">
      <w:pPr>
        <w:pStyle w:val="EndNoteBibliography"/>
      </w:pPr>
      <w:bookmarkStart w:id="31" w:name="_ENREF_18"/>
      <w:r w:rsidRPr="00D32F3B">
        <w:t>18</w:t>
      </w:r>
      <w:r w:rsidR="005B420B" w:rsidRPr="00D32F3B">
        <w:t>.</w:t>
      </w:r>
      <w:r w:rsidRPr="00D32F3B">
        <w:tab/>
        <w:t>Sanguinetti, M. C.</w:t>
      </w:r>
      <w:r w:rsidR="005B420B" w:rsidRPr="00D32F3B">
        <w:t xml:space="preserve">, </w:t>
      </w:r>
      <w:r w:rsidRPr="00D32F3B">
        <w:t xml:space="preserve">Jurkiewicz, N. K. Two components of cardiac delayed rectifier K+ current. Differential sensitivity to block by class III antiarrhythmic agents. </w:t>
      </w:r>
      <w:r w:rsidR="005B420B" w:rsidRPr="00D32F3B">
        <w:rPr>
          <w:i/>
        </w:rPr>
        <w:t>The Journal of General Physiology</w:t>
      </w:r>
      <w:r w:rsidRPr="00D32F3B">
        <w:rPr>
          <w:i/>
        </w:rPr>
        <w:t>.</w:t>
      </w:r>
      <w:r w:rsidRPr="00D32F3B">
        <w:t xml:space="preserve"> </w:t>
      </w:r>
      <w:r w:rsidRPr="00D32F3B">
        <w:rPr>
          <w:b/>
        </w:rPr>
        <w:t>96</w:t>
      </w:r>
      <w:r w:rsidRPr="00D32F3B">
        <w:t xml:space="preserve"> (1), 195-215 (1990).</w:t>
      </w:r>
      <w:bookmarkEnd w:id="31"/>
    </w:p>
    <w:p w14:paraId="710B26BD" w14:textId="551EB473" w:rsidR="00861AD7" w:rsidRPr="00D32F3B" w:rsidRDefault="00861AD7" w:rsidP="00D32F3B">
      <w:pPr>
        <w:pStyle w:val="EndNoteBibliography"/>
      </w:pPr>
      <w:bookmarkStart w:id="32" w:name="_ENREF_19"/>
      <w:r w:rsidRPr="00D32F3B">
        <w:t>19</w:t>
      </w:r>
      <w:r w:rsidR="00880070" w:rsidRPr="00D32F3B">
        <w:t>.</w:t>
      </w:r>
      <w:r w:rsidRPr="00D32F3B">
        <w:tab/>
        <w:t>Lees-Miller, J. P., Duan, Y., Teng, G. Q.</w:t>
      </w:r>
      <w:r w:rsidR="00880070" w:rsidRPr="00D32F3B">
        <w:t xml:space="preserve">, </w:t>
      </w:r>
      <w:r w:rsidRPr="00D32F3B">
        <w:t xml:space="preserve">Duff, H. J. Molecular determinant of high-affinity dofetilide binding to HERG1 expressed in Xenopus oocytes: </w:t>
      </w:r>
      <w:r w:rsidR="00880070" w:rsidRPr="00D32F3B">
        <w:t>I</w:t>
      </w:r>
      <w:r w:rsidRPr="00D32F3B">
        <w:t xml:space="preserve">nvolvement of S6 sites. </w:t>
      </w:r>
      <w:r w:rsidR="00880070" w:rsidRPr="00D32F3B">
        <w:rPr>
          <w:i/>
        </w:rPr>
        <w:t>Molecular Pharmacology</w:t>
      </w:r>
      <w:r w:rsidRPr="00D32F3B">
        <w:rPr>
          <w:i/>
        </w:rPr>
        <w:t>.</w:t>
      </w:r>
      <w:r w:rsidRPr="00D32F3B">
        <w:t xml:space="preserve"> </w:t>
      </w:r>
      <w:r w:rsidRPr="00D32F3B">
        <w:rPr>
          <w:b/>
        </w:rPr>
        <w:t>57</w:t>
      </w:r>
      <w:r w:rsidRPr="00D32F3B">
        <w:t xml:space="preserve"> (2), 367-374 (2000).</w:t>
      </w:r>
      <w:bookmarkEnd w:id="32"/>
    </w:p>
    <w:p w14:paraId="700F2858" w14:textId="53B16399" w:rsidR="00861AD7" w:rsidRPr="00D32F3B" w:rsidRDefault="00861AD7" w:rsidP="00D32F3B">
      <w:pPr>
        <w:pStyle w:val="EndNoteBibliography"/>
      </w:pPr>
      <w:bookmarkStart w:id="33" w:name="_ENREF_20"/>
      <w:r w:rsidRPr="00D32F3B">
        <w:t>20</w:t>
      </w:r>
      <w:r w:rsidR="00A84D19" w:rsidRPr="00D32F3B">
        <w:t>.</w:t>
      </w:r>
      <w:r w:rsidRPr="00D32F3B">
        <w:tab/>
        <w:t>Kamiya, K., Niwa, R., Mitcheson, J. S.</w:t>
      </w:r>
      <w:r w:rsidR="00A84D19" w:rsidRPr="00D32F3B">
        <w:t xml:space="preserve">, </w:t>
      </w:r>
      <w:r w:rsidRPr="00D32F3B">
        <w:t xml:space="preserve">Sanguinetti, M. C. Molecular determinants of HERG channel block. </w:t>
      </w:r>
      <w:r w:rsidR="00A84D19" w:rsidRPr="00D32F3B">
        <w:rPr>
          <w:i/>
        </w:rPr>
        <w:t>Molecular Pharmacology</w:t>
      </w:r>
      <w:r w:rsidRPr="00D32F3B">
        <w:rPr>
          <w:i/>
        </w:rPr>
        <w:t>.</w:t>
      </w:r>
      <w:r w:rsidRPr="00D32F3B">
        <w:t xml:space="preserve"> </w:t>
      </w:r>
      <w:r w:rsidRPr="00D32F3B">
        <w:rPr>
          <w:b/>
        </w:rPr>
        <w:t>69</w:t>
      </w:r>
      <w:r w:rsidRPr="00D32F3B">
        <w:t xml:space="preserve"> (5), 1709-1716 (2006).</w:t>
      </w:r>
      <w:bookmarkEnd w:id="33"/>
    </w:p>
    <w:p w14:paraId="3FF5F4B2" w14:textId="33089640" w:rsidR="00861AD7" w:rsidRPr="00D32F3B" w:rsidRDefault="00861AD7" w:rsidP="00D32F3B">
      <w:pPr>
        <w:pStyle w:val="EndNoteBibliography"/>
      </w:pPr>
      <w:bookmarkStart w:id="34" w:name="_ENREF_21"/>
      <w:r w:rsidRPr="00D32F3B">
        <w:t>21</w:t>
      </w:r>
      <w:r w:rsidR="00F23D4C" w:rsidRPr="00D32F3B">
        <w:t>.</w:t>
      </w:r>
      <w:r w:rsidRPr="00D32F3B">
        <w:tab/>
        <w:t>Fukushima, H.</w:t>
      </w:r>
      <w:r w:rsidRPr="00D32F3B">
        <w:rPr>
          <w:i/>
        </w:rPr>
        <w:t xml:space="preserve"> </w:t>
      </w:r>
      <w:r w:rsidRPr="00D32F3B">
        <w:rPr>
          <w:iCs/>
        </w:rPr>
        <w:t>et al</w:t>
      </w:r>
      <w:r w:rsidRPr="00D32F3B">
        <w:rPr>
          <w:i/>
        </w:rPr>
        <w:t>.</w:t>
      </w:r>
      <w:r w:rsidRPr="00D32F3B">
        <w:t xml:space="preserve"> Specific induction and long-term maintenance of high purity ventricular cardiomyocytes from human induced pluripotent stem cells. </w:t>
      </w:r>
      <w:r w:rsidRPr="00D32F3B">
        <w:rPr>
          <w:i/>
        </w:rPr>
        <w:t>PLoS One.</w:t>
      </w:r>
      <w:r w:rsidRPr="00D32F3B">
        <w:t xml:space="preserve"> </w:t>
      </w:r>
      <w:r w:rsidRPr="00D32F3B">
        <w:rPr>
          <w:b/>
        </w:rPr>
        <w:t>15</w:t>
      </w:r>
      <w:r w:rsidRPr="00D32F3B">
        <w:t xml:space="preserve"> (11), e0241287 (2020).</w:t>
      </w:r>
      <w:bookmarkEnd w:id="34"/>
    </w:p>
    <w:p w14:paraId="474C83E2" w14:textId="112638AF" w:rsidR="00861AD7" w:rsidRPr="00D32F3B" w:rsidRDefault="00861AD7" w:rsidP="00D32F3B">
      <w:pPr>
        <w:pStyle w:val="EndNoteBibliography"/>
      </w:pPr>
      <w:bookmarkStart w:id="35" w:name="_ENREF_22"/>
      <w:r w:rsidRPr="00D32F3B">
        <w:t>22</w:t>
      </w:r>
      <w:r w:rsidR="007906A2" w:rsidRPr="00D32F3B">
        <w:t>.</w:t>
      </w:r>
      <w:r w:rsidRPr="00D32F3B">
        <w:tab/>
        <w:t>Suzuki, J., Kanemaru, K.</w:t>
      </w:r>
      <w:r w:rsidR="007906A2" w:rsidRPr="00D32F3B">
        <w:t xml:space="preserve">, </w:t>
      </w:r>
      <w:r w:rsidRPr="00D32F3B">
        <w:t xml:space="preserve">Iino, M. Genetically </w:t>
      </w:r>
      <w:r w:rsidR="007906A2" w:rsidRPr="00D32F3B">
        <w:t>encoded fluorescent indicators for organellar calcium im</w:t>
      </w:r>
      <w:r w:rsidRPr="00D32F3B">
        <w:t>aging.</w:t>
      </w:r>
      <w:r w:rsidR="007906A2" w:rsidRPr="00D32F3B">
        <w:t xml:space="preserve"> </w:t>
      </w:r>
      <w:r w:rsidR="007906A2" w:rsidRPr="00D32F3B">
        <w:rPr>
          <w:i/>
          <w:iCs/>
        </w:rPr>
        <w:t>Biophysical Journal</w:t>
      </w:r>
      <w:r w:rsidRPr="00D32F3B">
        <w:rPr>
          <w:i/>
        </w:rPr>
        <w:t>.</w:t>
      </w:r>
      <w:r w:rsidRPr="00D32F3B">
        <w:t xml:space="preserve"> </w:t>
      </w:r>
      <w:r w:rsidRPr="00D32F3B">
        <w:rPr>
          <w:b/>
        </w:rPr>
        <w:t>111</w:t>
      </w:r>
      <w:r w:rsidRPr="00D32F3B">
        <w:t xml:space="preserve"> (6), 1119-1131 (2016).</w:t>
      </w:r>
      <w:bookmarkEnd w:id="35"/>
    </w:p>
    <w:p w14:paraId="207ED551" w14:textId="606DACD6" w:rsidR="00861AD7" w:rsidRPr="00D32F3B" w:rsidRDefault="00861AD7" w:rsidP="00D32F3B">
      <w:pPr>
        <w:pStyle w:val="EndNoteBibliography"/>
      </w:pPr>
      <w:bookmarkStart w:id="36" w:name="_ENREF_23"/>
      <w:r w:rsidRPr="00D32F3B">
        <w:t>23</w:t>
      </w:r>
      <w:r w:rsidR="00263F52" w:rsidRPr="00D32F3B">
        <w:t>.</w:t>
      </w:r>
      <w:r w:rsidRPr="00D32F3B">
        <w:tab/>
        <w:t>Suzuki, J.</w:t>
      </w:r>
      <w:r w:rsidRPr="00D32F3B">
        <w:rPr>
          <w:i/>
        </w:rPr>
        <w:t xml:space="preserve"> </w:t>
      </w:r>
      <w:r w:rsidRPr="00D32F3B">
        <w:rPr>
          <w:iCs/>
        </w:rPr>
        <w:t>et al</w:t>
      </w:r>
      <w:r w:rsidRPr="00D32F3B">
        <w:rPr>
          <w:i/>
        </w:rPr>
        <w:t>.</w:t>
      </w:r>
      <w:r w:rsidRPr="00D32F3B">
        <w:t xml:space="preserve"> Imaging intraorganellar Ca</w:t>
      </w:r>
      <w:r w:rsidRPr="00D32F3B">
        <w:rPr>
          <w:vertAlign w:val="superscript"/>
        </w:rPr>
        <w:t>2+</w:t>
      </w:r>
      <w:r w:rsidRPr="00D32F3B">
        <w:t xml:space="preserve"> at subcellular resolution using CEPIA. </w:t>
      </w:r>
      <w:r w:rsidRPr="00D32F3B">
        <w:rPr>
          <w:i/>
        </w:rPr>
        <w:t>Nat</w:t>
      </w:r>
      <w:r w:rsidR="00263F52" w:rsidRPr="00D32F3B">
        <w:rPr>
          <w:i/>
        </w:rPr>
        <w:t>ure</w:t>
      </w:r>
      <w:r w:rsidRPr="00D32F3B">
        <w:rPr>
          <w:i/>
        </w:rPr>
        <w:t xml:space="preserve"> Commun</w:t>
      </w:r>
      <w:r w:rsidR="00263F52" w:rsidRPr="00D32F3B">
        <w:rPr>
          <w:i/>
        </w:rPr>
        <w:t>ications</w:t>
      </w:r>
      <w:r w:rsidRPr="00D32F3B">
        <w:rPr>
          <w:i/>
        </w:rPr>
        <w:t>.</w:t>
      </w:r>
      <w:r w:rsidRPr="00D32F3B">
        <w:t xml:space="preserve"> </w:t>
      </w:r>
      <w:r w:rsidRPr="00D32F3B">
        <w:rPr>
          <w:b/>
        </w:rPr>
        <w:t>5</w:t>
      </w:r>
      <w:r w:rsidR="00263F52" w:rsidRPr="00D32F3B">
        <w:rPr>
          <w:bCs/>
        </w:rPr>
        <w:t>,</w:t>
      </w:r>
      <w:r w:rsidRPr="00D32F3B">
        <w:rPr>
          <w:bCs/>
        </w:rPr>
        <w:t xml:space="preserve"> </w:t>
      </w:r>
      <w:r w:rsidRPr="00D32F3B">
        <w:t>4153 (2014).</w:t>
      </w:r>
      <w:bookmarkEnd w:id="36"/>
    </w:p>
    <w:p w14:paraId="176B32D7" w14:textId="68111F26" w:rsidR="00861AD7" w:rsidRPr="00D32F3B" w:rsidRDefault="00861AD7" w:rsidP="00D32F3B">
      <w:pPr>
        <w:pStyle w:val="EndNoteBibliography"/>
      </w:pPr>
      <w:bookmarkStart w:id="37" w:name="_ENREF_24"/>
      <w:r w:rsidRPr="00D32F3B">
        <w:t>24</w:t>
      </w:r>
      <w:r w:rsidR="005109E6" w:rsidRPr="00D32F3B">
        <w:t>.</w:t>
      </w:r>
      <w:r w:rsidRPr="00D32F3B">
        <w:tab/>
        <w:t>Qian, Y.</w:t>
      </w:r>
      <w:r w:rsidRPr="00D32F3B">
        <w:rPr>
          <w:i/>
        </w:rPr>
        <w:t xml:space="preserve"> </w:t>
      </w:r>
      <w:r w:rsidRPr="00D32F3B">
        <w:rPr>
          <w:iCs/>
        </w:rPr>
        <w:t>et al</w:t>
      </w:r>
      <w:r w:rsidRPr="00D32F3B">
        <w:rPr>
          <w:i/>
        </w:rPr>
        <w:t>.</w:t>
      </w:r>
      <w:r w:rsidRPr="00D32F3B">
        <w:t xml:space="preserve"> Improved genetically encoded near-infrared fluorescent calcium ion indicators for in vivo imaging. </w:t>
      </w:r>
      <w:r w:rsidRPr="00D32F3B">
        <w:rPr>
          <w:i/>
        </w:rPr>
        <w:t>PLoS Biol</w:t>
      </w:r>
      <w:r w:rsidR="005109E6" w:rsidRPr="00D32F3B">
        <w:rPr>
          <w:i/>
        </w:rPr>
        <w:t>ogy</w:t>
      </w:r>
      <w:r w:rsidRPr="00D32F3B">
        <w:rPr>
          <w:i/>
        </w:rPr>
        <w:t>.</w:t>
      </w:r>
      <w:r w:rsidRPr="00D32F3B">
        <w:t xml:space="preserve"> </w:t>
      </w:r>
      <w:r w:rsidRPr="00D32F3B">
        <w:rPr>
          <w:b/>
        </w:rPr>
        <w:t>18</w:t>
      </w:r>
      <w:r w:rsidRPr="00D32F3B">
        <w:t xml:space="preserve"> (11), e3000965 (2020).</w:t>
      </w:r>
      <w:bookmarkEnd w:id="37"/>
    </w:p>
    <w:p w14:paraId="12371BB8" w14:textId="4A1F554F" w:rsidR="00861AD7" w:rsidRPr="00D32F3B" w:rsidRDefault="00861AD7" w:rsidP="00D32F3B">
      <w:pPr>
        <w:pStyle w:val="EndNoteBibliography"/>
      </w:pPr>
      <w:bookmarkStart w:id="38" w:name="_ENREF_25"/>
      <w:r w:rsidRPr="00D32F3B">
        <w:t>25</w:t>
      </w:r>
      <w:r w:rsidR="00750F7D" w:rsidRPr="00D32F3B">
        <w:t>.</w:t>
      </w:r>
      <w:r w:rsidRPr="00D32F3B">
        <w:tab/>
        <w:t>Dynes, J. L., Amcheslavsky, A.</w:t>
      </w:r>
      <w:r w:rsidR="00750F7D" w:rsidRPr="00D32F3B">
        <w:t xml:space="preserve">, </w:t>
      </w:r>
      <w:r w:rsidRPr="00D32F3B">
        <w:t xml:space="preserve">Cahalan, M. D. Genetically targeted single-channel optical recording reveals multiple Orai1 gating states and oscillations in calcium influx. </w:t>
      </w:r>
      <w:r w:rsidR="00750F7D" w:rsidRPr="00D32F3B">
        <w:rPr>
          <w:i/>
        </w:rPr>
        <w:t>Proceedings of the National Academy of Sciences of the United States of America</w:t>
      </w:r>
      <w:r w:rsidRPr="00D32F3B">
        <w:rPr>
          <w:i/>
        </w:rPr>
        <w:t>.</w:t>
      </w:r>
      <w:r w:rsidRPr="00D32F3B">
        <w:t xml:space="preserve"> </w:t>
      </w:r>
      <w:r w:rsidRPr="00D32F3B">
        <w:rPr>
          <w:b/>
        </w:rPr>
        <w:t>113</w:t>
      </w:r>
      <w:r w:rsidRPr="00D32F3B">
        <w:t xml:space="preserve"> (2), 440-445 (2016).</w:t>
      </w:r>
      <w:bookmarkEnd w:id="38"/>
    </w:p>
    <w:p w14:paraId="67089C54" w14:textId="05268A41" w:rsidR="00861AD7" w:rsidRPr="00D32F3B" w:rsidRDefault="00861AD7" w:rsidP="00D32F3B">
      <w:pPr>
        <w:pStyle w:val="EndNoteBibliography"/>
      </w:pPr>
      <w:bookmarkStart w:id="39" w:name="_ENREF_26"/>
      <w:r w:rsidRPr="00D32F3B">
        <w:t>26</w:t>
      </w:r>
      <w:r w:rsidR="00A11E33" w:rsidRPr="00D32F3B">
        <w:t>.</w:t>
      </w:r>
      <w:r w:rsidRPr="00D32F3B">
        <w:tab/>
        <w:t>Broyles, C. N., Robinson, P.</w:t>
      </w:r>
      <w:r w:rsidR="00A11E33" w:rsidRPr="00D32F3B">
        <w:t xml:space="preserve">, </w:t>
      </w:r>
      <w:r w:rsidRPr="00D32F3B">
        <w:t xml:space="preserve">Daniels, M. J. Fluorescent, </w:t>
      </w:r>
      <w:r w:rsidR="00A11E33" w:rsidRPr="00D32F3B">
        <w:t>bioluminescent, and optogenetic approaches to study excitable physiology in the single cardiomyocyte</w:t>
      </w:r>
      <w:r w:rsidRPr="00D32F3B">
        <w:t xml:space="preserve">. </w:t>
      </w:r>
      <w:r w:rsidRPr="00D32F3B">
        <w:rPr>
          <w:i/>
        </w:rPr>
        <w:t>Cells.</w:t>
      </w:r>
      <w:r w:rsidRPr="00D32F3B">
        <w:t xml:space="preserve"> </w:t>
      </w:r>
      <w:r w:rsidRPr="00D32F3B">
        <w:rPr>
          <w:b/>
        </w:rPr>
        <w:t>7</w:t>
      </w:r>
      <w:r w:rsidRPr="00D32F3B">
        <w:t xml:space="preserve"> (6), 51 (2018).</w:t>
      </w:r>
      <w:bookmarkEnd w:id="39"/>
    </w:p>
    <w:p w14:paraId="5BFB3A99" w14:textId="15AB22E7" w:rsidR="00861AD7" w:rsidRPr="00D32F3B" w:rsidRDefault="00861AD7" w:rsidP="00D32F3B">
      <w:pPr>
        <w:pStyle w:val="EndNoteBibliography"/>
      </w:pPr>
      <w:bookmarkStart w:id="40" w:name="_ENREF_27"/>
      <w:r w:rsidRPr="00D32F3B">
        <w:t>27</w:t>
      </w:r>
      <w:r w:rsidR="002F74E7" w:rsidRPr="00D32F3B">
        <w:t>.</w:t>
      </w:r>
      <w:r w:rsidRPr="00D32F3B">
        <w:tab/>
        <w:t>Cao, F.</w:t>
      </w:r>
      <w:r w:rsidRPr="00D32F3B">
        <w:rPr>
          <w:i/>
        </w:rPr>
        <w:t xml:space="preserve"> </w:t>
      </w:r>
      <w:r w:rsidRPr="00D32F3B">
        <w:rPr>
          <w:iCs/>
        </w:rPr>
        <w:t>et al</w:t>
      </w:r>
      <w:r w:rsidRPr="00D32F3B">
        <w:rPr>
          <w:i/>
        </w:rPr>
        <w:t>.</w:t>
      </w:r>
      <w:r w:rsidRPr="00D32F3B">
        <w:t xml:space="preserve"> Comparison of gene-transfer efficiency in human embryonic stem cells. </w:t>
      </w:r>
      <w:r w:rsidR="002F74E7" w:rsidRPr="00D32F3B">
        <w:rPr>
          <w:i/>
        </w:rPr>
        <w:lastRenderedPageBreak/>
        <w:t>Molecular Imaging and Biology</w:t>
      </w:r>
      <w:r w:rsidRPr="00D32F3B">
        <w:rPr>
          <w:i/>
        </w:rPr>
        <w:t>.</w:t>
      </w:r>
      <w:r w:rsidRPr="00D32F3B">
        <w:t xml:space="preserve"> </w:t>
      </w:r>
      <w:r w:rsidRPr="00D32F3B">
        <w:rPr>
          <w:b/>
        </w:rPr>
        <w:t>12</w:t>
      </w:r>
      <w:r w:rsidRPr="00D32F3B">
        <w:t xml:space="preserve"> (1), 15-24 (2010).</w:t>
      </w:r>
      <w:bookmarkEnd w:id="40"/>
    </w:p>
    <w:p w14:paraId="414278AE" w14:textId="3D9726EF" w:rsidR="00861AD7" w:rsidRPr="00D32F3B" w:rsidRDefault="00861AD7" w:rsidP="00D32F3B">
      <w:pPr>
        <w:pStyle w:val="EndNoteBibliography"/>
      </w:pPr>
      <w:bookmarkStart w:id="41" w:name="_ENREF_28"/>
      <w:r w:rsidRPr="00D32F3B">
        <w:t>28</w:t>
      </w:r>
      <w:r w:rsidR="00545F22" w:rsidRPr="00D32F3B">
        <w:t>.</w:t>
      </w:r>
      <w:r w:rsidRPr="00D32F3B">
        <w:tab/>
        <w:t>Ma, Y., Ramezani, A., Lewis, R., Hawley, R. G.</w:t>
      </w:r>
      <w:r w:rsidR="00545F22" w:rsidRPr="00D32F3B">
        <w:t xml:space="preserve">, </w:t>
      </w:r>
      <w:r w:rsidRPr="00D32F3B">
        <w:t xml:space="preserve">Thomson, J. A. High-level sustained transgene expression in human embryonic stem cells using lentiviral vectors. </w:t>
      </w:r>
      <w:r w:rsidRPr="00D32F3B">
        <w:rPr>
          <w:i/>
        </w:rPr>
        <w:t>Stem Cells.</w:t>
      </w:r>
      <w:r w:rsidRPr="00D32F3B">
        <w:t xml:space="preserve"> </w:t>
      </w:r>
      <w:r w:rsidRPr="00D32F3B">
        <w:rPr>
          <w:b/>
        </w:rPr>
        <w:t>21</w:t>
      </w:r>
      <w:r w:rsidRPr="00D32F3B">
        <w:t xml:space="preserve"> (1), 111-117 (2003).</w:t>
      </w:r>
      <w:bookmarkEnd w:id="41"/>
    </w:p>
    <w:p w14:paraId="5D716543" w14:textId="1D16F754" w:rsidR="00861AD7" w:rsidRPr="00D32F3B" w:rsidRDefault="00861AD7" w:rsidP="00D32F3B">
      <w:pPr>
        <w:pStyle w:val="EndNoteBibliography"/>
      </w:pPr>
      <w:bookmarkStart w:id="42" w:name="_ENREF_29"/>
      <w:r w:rsidRPr="00D32F3B">
        <w:t>29</w:t>
      </w:r>
      <w:r w:rsidR="00313E1B" w:rsidRPr="00D32F3B">
        <w:t>.</w:t>
      </w:r>
      <w:r w:rsidRPr="00D32F3B">
        <w:tab/>
        <w:t>Haery, L.</w:t>
      </w:r>
      <w:r w:rsidRPr="00D32F3B">
        <w:rPr>
          <w:i/>
        </w:rPr>
        <w:t xml:space="preserve"> </w:t>
      </w:r>
      <w:r w:rsidRPr="00D32F3B">
        <w:rPr>
          <w:iCs/>
        </w:rPr>
        <w:t>et al</w:t>
      </w:r>
      <w:r w:rsidRPr="00D32F3B">
        <w:rPr>
          <w:i/>
        </w:rPr>
        <w:t>.</w:t>
      </w:r>
      <w:r w:rsidRPr="00D32F3B">
        <w:t xml:space="preserve"> Adeno-</w:t>
      </w:r>
      <w:r w:rsidR="00313E1B" w:rsidRPr="00D32F3B">
        <w:t>associated virus technologies and methods for targeted neuronal manipulat</w:t>
      </w:r>
      <w:r w:rsidRPr="00D32F3B">
        <w:t xml:space="preserve">ion. </w:t>
      </w:r>
      <w:r w:rsidR="00313E1B" w:rsidRPr="00D32F3B">
        <w:rPr>
          <w:i/>
        </w:rPr>
        <w:t>Frontiers in Neuroanatomy</w:t>
      </w:r>
      <w:r w:rsidRPr="00D32F3B">
        <w:rPr>
          <w:i/>
        </w:rPr>
        <w:t>.</w:t>
      </w:r>
      <w:r w:rsidRPr="00D32F3B">
        <w:t xml:space="preserve"> </w:t>
      </w:r>
      <w:r w:rsidRPr="00D32F3B">
        <w:rPr>
          <w:b/>
        </w:rPr>
        <w:t>13</w:t>
      </w:r>
      <w:r w:rsidR="00313E1B" w:rsidRPr="00D32F3B">
        <w:rPr>
          <w:bCs/>
        </w:rPr>
        <w:t>,</w:t>
      </w:r>
      <w:r w:rsidRPr="00D32F3B">
        <w:t xml:space="preserve"> 93 (2019).</w:t>
      </w:r>
      <w:bookmarkEnd w:id="42"/>
    </w:p>
    <w:p w14:paraId="602FFFE3" w14:textId="7E682291" w:rsidR="00861AD7" w:rsidRPr="00D32F3B" w:rsidRDefault="00861AD7" w:rsidP="00D32F3B">
      <w:pPr>
        <w:pStyle w:val="EndNoteBibliography"/>
      </w:pPr>
      <w:bookmarkStart w:id="43" w:name="_ENREF_30"/>
      <w:r w:rsidRPr="00D32F3B">
        <w:t>30</w:t>
      </w:r>
      <w:r w:rsidR="00B80787" w:rsidRPr="00D32F3B">
        <w:t>.</w:t>
      </w:r>
      <w:r w:rsidRPr="00D32F3B">
        <w:tab/>
        <w:t>Nieuwenhuis, B.</w:t>
      </w:r>
      <w:r w:rsidRPr="00D32F3B">
        <w:rPr>
          <w:i/>
        </w:rPr>
        <w:t xml:space="preserve"> </w:t>
      </w:r>
      <w:r w:rsidRPr="00D32F3B">
        <w:rPr>
          <w:iCs/>
        </w:rPr>
        <w:t>et al</w:t>
      </w:r>
      <w:r w:rsidRPr="00D32F3B">
        <w:rPr>
          <w:i/>
        </w:rPr>
        <w:t>.</w:t>
      </w:r>
      <w:r w:rsidRPr="00D32F3B">
        <w:t xml:space="preserve"> Optimization of adeno-associated viral vector-mediated transduction of the corticospinal tract: </w:t>
      </w:r>
      <w:r w:rsidR="00B80787" w:rsidRPr="00D32F3B">
        <w:t>C</w:t>
      </w:r>
      <w:r w:rsidRPr="00D32F3B">
        <w:t xml:space="preserve">omparison of four promoters. </w:t>
      </w:r>
      <w:r w:rsidRPr="00D32F3B">
        <w:rPr>
          <w:i/>
        </w:rPr>
        <w:t>Gene Ther</w:t>
      </w:r>
      <w:r w:rsidR="00B80787" w:rsidRPr="00D32F3B">
        <w:rPr>
          <w:i/>
        </w:rPr>
        <w:t>apy</w:t>
      </w:r>
      <w:r w:rsidRPr="00D32F3B">
        <w:rPr>
          <w:i/>
        </w:rPr>
        <w:t>.</w:t>
      </w:r>
      <w:r w:rsidRPr="00D32F3B">
        <w:t xml:space="preserve"> </w:t>
      </w:r>
      <w:r w:rsidRPr="00D32F3B">
        <w:rPr>
          <w:b/>
        </w:rPr>
        <w:t>28</w:t>
      </w:r>
      <w:r w:rsidRPr="00D32F3B">
        <w:t xml:space="preserve"> (1), 56-74 (2021).</w:t>
      </w:r>
      <w:bookmarkEnd w:id="43"/>
    </w:p>
    <w:p w14:paraId="3D0D8F86" w14:textId="2572F287" w:rsidR="00861AD7" w:rsidRPr="00D32F3B" w:rsidRDefault="00861AD7" w:rsidP="00D32F3B">
      <w:pPr>
        <w:pStyle w:val="EndNoteBibliography"/>
      </w:pPr>
      <w:bookmarkStart w:id="44" w:name="_ENREF_31"/>
      <w:r w:rsidRPr="00D32F3B">
        <w:t>31</w:t>
      </w:r>
      <w:r w:rsidR="00520388" w:rsidRPr="00D32F3B">
        <w:t>.</w:t>
      </w:r>
      <w:r w:rsidRPr="00D32F3B">
        <w:tab/>
        <w:t>Smith, R. L.</w:t>
      </w:r>
      <w:r w:rsidRPr="00D32F3B">
        <w:rPr>
          <w:i/>
        </w:rPr>
        <w:t xml:space="preserve"> </w:t>
      </w:r>
      <w:r w:rsidRPr="00D32F3B">
        <w:rPr>
          <w:iCs/>
        </w:rPr>
        <w:t>et al</w:t>
      </w:r>
      <w:r w:rsidRPr="00D32F3B">
        <w:rPr>
          <w:i/>
        </w:rPr>
        <w:t>.</w:t>
      </w:r>
      <w:r w:rsidRPr="00D32F3B">
        <w:t xml:space="preserve"> Characterization of promoter function and cell-type-specific expression from viral vectors in the nervous system. </w:t>
      </w:r>
      <w:r w:rsidR="00520388" w:rsidRPr="00D32F3B">
        <w:rPr>
          <w:i/>
        </w:rPr>
        <w:t>Journal of Virology</w:t>
      </w:r>
      <w:r w:rsidRPr="00D32F3B">
        <w:rPr>
          <w:i/>
        </w:rPr>
        <w:t>.</w:t>
      </w:r>
      <w:r w:rsidRPr="00D32F3B">
        <w:t xml:space="preserve"> </w:t>
      </w:r>
      <w:r w:rsidRPr="00D32F3B">
        <w:rPr>
          <w:b/>
        </w:rPr>
        <w:t>74</w:t>
      </w:r>
      <w:r w:rsidRPr="00D32F3B">
        <w:t xml:space="preserve"> (23), 11254-11261 (2000).</w:t>
      </w:r>
      <w:bookmarkEnd w:id="44"/>
    </w:p>
    <w:p w14:paraId="4A7ACE06" w14:textId="6DB2C154" w:rsidR="00385651" w:rsidRPr="00D32F3B" w:rsidRDefault="00861AD7" w:rsidP="00D32F3B">
      <w:pPr>
        <w:pStyle w:val="EndNoteBibliography"/>
        <w:rPr>
          <w:lang w:val="en-GB"/>
        </w:rPr>
      </w:pPr>
      <w:bookmarkStart w:id="45" w:name="_ENREF_32"/>
      <w:r w:rsidRPr="00D32F3B">
        <w:t>32</w:t>
      </w:r>
      <w:r w:rsidR="00617C29" w:rsidRPr="00D32F3B">
        <w:t>.</w:t>
      </w:r>
      <w:r w:rsidRPr="00D32F3B">
        <w:tab/>
        <w:t>Fang, Y.</w:t>
      </w:r>
      <w:r w:rsidRPr="00D32F3B">
        <w:rPr>
          <w:iCs/>
        </w:rPr>
        <w:t xml:space="preserve"> et al</w:t>
      </w:r>
      <w:r w:rsidRPr="00D32F3B">
        <w:rPr>
          <w:i/>
        </w:rPr>
        <w:t>.</w:t>
      </w:r>
      <w:r w:rsidRPr="00D32F3B">
        <w:t xml:space="preserve"> Safety and </w:t>
      </w:r>
      <w:r w:rsidR="00617C29" w:rsidRPr="00D32F3B">
        <w:t>efficacy of an immune cell-specific chimeric promoter in regulating a</w:t>
      </w:r>
      <w:r w:rsidRPr="00D32F3B">
        <w:t xml:space="preserve">nti-PD-1 </w:t>
      </w:r>
      <w:r w:rsidR="00617C29" w:rsidRPr="00D32F3B">
        <w:t>antibody expression in</w:t>
      </w:r>
      <w:r w:rsidRPr="00D32F3B">
        <w:t xml:space="preserve"> CAR T </w:t>
      </w:r>
      <w:r w:rsidR="00617C29" w:rsidRPr="00D32F3B">
        <w:t>cell</w:t>
      </w:r>
      <w:r w:rsidRPr="00D32F3B">
        <w:t xml:space="preserve">s. </w:t>
      </w:r>
      <w:r w:rsidRPr="00D32F3B">
        <w:rPr>
          <w:i/>
        </w:rPr>
        <w:t>Molecular Therapy - Methods &amp; Clinical Development.</w:t>
      </w:r>
      <w:r w:rsidRPr="00D32F3B">
        <w:t xml:space="preserve"> </w:t>
      </w:r>
      <w:r w:rsidRPr="00D32F3B">
        <w:rPr>
          <w:b/>
        </w:rPr>
        <w:t>19</w:t>
      </w:r>
      <w:r w:rsidR="00617C29" w:rsidRPr="00D32F3B">
        <w:rPr>
          <w:bCs/>
        </w:rPr>
        <w:t>,</w:t>
      </w:r>
      <w:r w:rsidRPr="00D32F3B">
        <w:rPr>
          <w:bCs/>
        </w:rPr>
        <w:t xml:space="preserve"> </w:t>
      </w:r>
      <w:r w:rsidRPr="00D32F3B">
        <w:t>14-23 (2020).</w:t>
      </w:r>
      <w:bookmarkEnd w:id="45"/>
      <w:r w:rsidR="003F614E" w:rsidRPr="00D32F3B">
        <w:rPr>
          <w:color w:val="7F7F7F"/>
        </w:rPr>
        <w:fldChar w:fldCharType="end"/>
      </w:r>
    </w:p>
    <w:p w14:paraId="6B2B1AA9" w14:textId="07A35515" w:rsidR="006E4797" w:rsidRPr="00D32F3B" w:rsidRDefault="000F74AD" w:rsidP="00D32F3B">
      <w:pPr>
        <w:rPr>
          <w:color w:val="7F7F7F"/>
        </w:rPr>
      </w:pPr>
      <w:r w:rsidRPr="00D32F3B">
        <w:rPr>
          <w:color w:val="7F7F7F"/>
        </w:rPr>
        <w:fldChar w:fldCharType="end"/>
      </w:r>
    </w:p>
    <w:sectPr w:rsidR="006E4797" w:rsidRPr="00D32F3B" w:rsidSect="00D32F3B">
      <w:headerReference w:type="even" r:id="rId18"/>
      <w:headerReference w:type="default" r:id="rId19"/>
      <w:footerReference w:type="even" r:id="rId20"/>
      <w:footerReference w:type="default" r:id="rId21"/>
      <w:headerReference w:type="first" r:id="rId22"/>
      <w:footerReference w:type="first" r:id="rId23"/>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C64CA" w14:textId="77777777" w:rsidR="00992081" w:rsidRDefault="00992081">
      <w:r>
        <w:separator/>
      </w:r>
    </w:p>
  </w:endnote>
  <w:endnote w:type="continuationSeparator" w:id="0">
    <w:p w14:paraId="4A089FC2" w14:textId="77777777" w:rsidR="00992081" w:rsidRDefault="009920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996981" w:rsidRDefault="00996981">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8FE0E" w14:textId="77777777" w:rsidR="00996981" w:rsidRDefault="009969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9673F" w14:textId="77777777" w:rsidR="00996981" w:rsidRDefault="00996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A62AE" w14:textId="77777777" w:rsidR="00992081" w:rsidRDefault="00992081">
      <w:r>
        <w:separator/>
      </w:r>
    </w:p>
  </w:footnote>
  <w:footnote w:type="continuationSeparator" w:id="0">
    <w:p w14:paraId="372EE51F" w14:textId="77777777" w:rsidR="00992081" w:rsidRDefault="009920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996981" w:rsidRDefault="0099698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996981" w:rsidRDefault="00996981">
    <w:pPr>
      <w:pBdr>
        <w:top w:val="nil"/>
        <w:left w:val="nil"/>
        <w:bottom w:val="nil"/>
        <w:right w:val="nil"/>
        <w:between w:val="nil"/>
      </w:pBdr>
      <w:tabs>
        <w:tab w:val="center" w:pos="4680"/>
        <w:tab w:val="right" w:pos="9360"/>
        <w:tab w:val="left" w:pos="5724"/>
      </w:tabs>
      <w:rPr>
        <w:b/>
        <w:color w:val="1F497D"/>
        <w:sz w:val="28"/>
        <w:szCs w:val="28"/>
      </w:rPr>
    </w:pPr>
    <w:bookmarkStart w:id="46" w:name="_26in1rg" w:colFirst="0" w:colLast="0"/>
    <w:bookmarkEnd w:id="46"/>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422FF8B" w:rsidR="00996981" w:rsidRPr="0066549F" w:rsidRDefault="00996981" w:rsidP="006654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D022E"/>
    <w:multiLevelType w:val="multilevel"/>
    <w:tmpl w:val="1520BA00"/>
    <w:lvl w:ilvl="0">
      <w:start w:val="1"/>
      <w:numFmt w:val="decimal"/>
      <w:lvlText w:val="%1."/>
      <w:lvlJc w:val="left"/>
      <w:pPr>
        <w:ind w:left="360" w:hanging="360"/>
      </w:pPr>
    </w:lvl>
    <w:lvl w:ilvl="1">
      <w:start w:val="1"/>
      <w:numFmt w:val="decimal"/>
      <w:lvlText w:val="%1.%2."/>
      <w:lvlJc w:val="left"/>
      <w:pPr>
        <w:ind w:left="716"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3534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442F0F"/>
    <w:multiLevelType w:val="hybridMultilevel"/>
    <w:tmpl w:val="AB2A1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037960"/>
    <w:multiLevelType w:val="hybridMultilevel"/>
    <w:tmpl w:val="40F0C59E"/>
    <w:lvl w:ilvl="0" w:tplc="CB8E95E6">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 w15:restartNumberingAfterBreak="0">
    <w:nsid w:val="1C2B4450"/>
    <w:multiLevelType w:val="hybridMultilevel"/>
    <w:tmpl w:val="37AC17D0"/>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317382"/>
    <w:multiLevelType w:val="hybridMultilevel"/>
    <w:tmpl w:val="5B845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87055B"/>
    <w:multiLevelType w:val="hybridMultilevel"/>
    <w:tmpl w:val="680AE70A"/>
    <w:lvl w:ilvl="0" w:tplc="6BAAF1F8">
      <w:start w:val="5"/>
      <w:numFmt w:val="decimal"/>
      <w:lvlText w:val="%1"/>
      <w:lvlJc w:val="left"/>
      <w:pPr>
        <w:ind w:left="720" w:hanging="360"/>
      </w:pPr>
      <w:rPr>
        <w:rFonts w:eastAsia="PMingLiU"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B38433C"/>
    <w:multiLevelType w:val="hybridMultilevel"/>
    <w:tmpl w:val="334070D8"/>
    <w:lvl w:ilvl="0" w:tplc="806AFED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1F2111A"/>
    <w:multiLevelType w:val="hybridMultilevel"/>
    <w:tmpl w:val="46684FCA"/>
    <w:lvl w:ilvl="0" w:tplc="6DCCB8A0">
      <w:start w:val="1"/>
      <w:numFmt w:val="upperLetter"/>
      <w:lvlText w:val="(%1)"/>
      <w:lvlJc w:val="left"/>
      <w:pPr>
        <w:ind w:left="720" w:hanging="360"/>
      </w:pPr>
      <w:rPr>
        <w:rFonts w:hint="default"/>
      </w:rPr>
    </w:lvl>
    <w:lvl w:ilvl="1" w:tplc="4C4ED8D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1520220"/>
    <w:multiLevelType w:val="multilevel"/>
    <w:tmpl w:val="0409001F"/>
    <w:lvl w:ilvl="0">
      <w:start w:val="1"/>
      <w:numFmt w:val="decimal"/>
      <w:lvlText w:val="%1."/>
      <w:lvlJc w:val="left"/>
      <w:pPr>
        <w:ind w:left="360" w:hanging="360"/>
      </w:pPr>
    </w:lvl>
    <w:lvl w:ilvl="1">
      <w:start w:val="1"/>
      <w:numFmt w:val="decimal"/>
      <w:lvlText w:val="%1.%2."/>
      <w:lvlJc w:val="left"/>
      <w:pPr>
        <w:ind w:left="716"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D8800D5"/>
    <w:multiLevelType w:val="hybridMultilevel"/>
    <w:tmpl w:val="B0B22752"/>
    <w:lvl w:ilvl="0" w:tplc="F8DA6F30">
      <w:start w:val="1"/>
      <w:numFmt w:val="decimal"/>
      <w:lvlText w:val="%1."/>
      <w:lvlJc w:val="left"/>
      <w:pPr>
        <w:ind w:left="720" w:hanging="360"/>
      </w:pPr>
      <w:rPr>
        <w:rFonts w:asciiTheme="majorHAnsi" w:hAnsiTheme="majorHAnsi"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1C61AE3"/>
    <w:multiLevelType w:val="hybridMultilevel"/>
    <w:tmpl w:val="4B50B8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6"/>
  </w:num>
  <w:num w:numId="3">
    <w:abstractNumId w:val="22"/>
  </w:num>
  <w:num w:numId="4">
    <w:abstractNumId w:val="6"/>
  </w:num>
  <w:num w:numId="5">
    <w:abstractNumId w:val="18"/>
  </w:num>
  <w:num w:numId="6">
    <w:abstractNumId w:val="21"/>
  </w:num>
  <w:num w:numId="7">
    <w:abstractNumId w:val="12"/>
  </w:num>
  <w:num w:numId="8">
    <w:abstractNumId w:val="14"/>
  </w:num>
  <w:num w:numId="9">
    <w:abstractNumId w:val="8"/>
  </w:num>
  <w:num w:numId="10">
    <w:abstractNumId w:val="13"/>
  </w:num>
  <w:num w:numId="11">
    <w:abstractNumId w:val="17"/>
  </w:num>
  <w:num w:numId="12">
    <w:abstractNumId w:val="10"/>
  </w:num>
  <w:num w:numId="13">
    <w:abstractNumId w:val="20"/>
  </w:num>
  <w:num w:numId="14">
    <w:abstractNumId w:val="5"/>
  </w:num>
  <w:num w:numId="15">
    <w:abstractNumId w:val="15"/>
  </w:num>
  <w:num w:numId="16">
    <w:abstractNumId w:val="2"/>
  </w:num>
  <w:num w:numId="17">
    <w:abstractNumId w:val="4"/>
  </w:num>
  <w:num w:numId="18">
    <w:abstractNumId w:val="3"/>
  </w:num>
  <w:num w:numId="19">
    <w:abstractNumId w:val="23"/>
  </w:num>
  <w:num w:numId="20">
    <w:abstractNumId w:val="7"/>
  </w:num>
  <w:num w:numId="21">
    <w:abstractNumId w:val="1"/>
  </w:num>
  <w:num w:numId="22">
    <w:abstractNumId w:val="0"/>
  </w:num>
  <w:num w:numId="23">
    <w:abstractNumId w:val="19"/>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xMDUzNDW2sDQ3sTBQ0lEKTi0uzszPAykwqwUAJMdSl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xw5p92zv5fs8earetp9zet929tdsss0p9p&quot;&gt;My EndNote Library-JoVE&lt;record-ids&gt;&lt;item&gt;4&lt;/item&gt;&lt;item&gt;5&lt;/item&gt;&lt;item&gt;6&lt;/item&gt;&lt;item&gt;7&lt;/item&gt;&lt;item&gt;8&lt;/item&gt;&lt;item&gt;9&lt;/item&gt;&lt;item&gt;11&lt;/item&gt;&lt;item&gt;13&lt;/item&gt;&lt;item&gt;22&lt;/item&gt;&lt;item&gt;25&lt;/item&gt;&lt;item&gt;26&lt;/item&gt;&lt;item&gt;31&lt;/item&gt;&lt;item&gt;32&lt;/item&gt;&lt;item&gt;33&lt;/item&gt;&lt;item&gt;34&lt;/item&gt;&lt;item&gt;36&lt;/item&gt;&lt;item&gt;44&lt;/item&gt;&lt;item&gt;45&lt;/item&gt;&lt;item&gt;48&lt;/item&gt;&lt;item&gt;60&lt;/item&gt;&lt;item&gt;61&lt;/item&gt;&lt;item&gt;62&lt;/item&gt;&lt;item&gt;63&lt;/item&gt;&lt;item&gt;65&lt;/item&gt;&lt;item&gt;66&lt;/item&gt;&lt;item&gt;67&lt;/item&gt;&lt;item&gt;68&lt;/item&gt;&lt;item&gt;74&lt;/item&gt;&lt;item&gt;77&lt;/item&gt;&lt;item&gt;78&lt;/item&gt;&lt;item&gt;80&lt;/item&gt;&lt;item&gt;81&lt;/item&gt;&lt;/record-ids&gt;&lt;/item&gt;&lt;/Libraries&gt;"/>
  </w:docVars>
  <w:rsids>
    <w:rsidRoot w:val="006E4797"/>
    <w:rsid w:val="00002B50"/>
    <w:rsid w:val="00002F63"/>
    <w:rsid w:val="0000399C"/>
    <w:rsid w:val="00005E85"/>
    <w:rsid w:val="00010A26"/>
    <w:rsid w:val="00015477"/>
    <w:rsid w:val="00015FA1"/>
    <w:rsid w:val="000236B7"/>
    <w:rsid w:val="0002795E"/>
    <w:rsid w:val="00027E02"/>
    <w:rsid w:val="000364FA"/>
    <w:rsid w:val="00036F32"/>
    <w:rsid w:val="00041B6D"/>
    <w:rsid w:val="00042CD8"/>
    <w:rsid w:val="00042E16"/>
    <w:rsid w:val="0004772A"/>
    <w:rsid w:val="000507D9"/>
    <w:rsid w:val="0005246C"/>
    <w:rsid w:val="0005281F"/>
    <w:rsid w:val="00056641"/>
    <w:rsid w:val="0006685A"/>
    <w:rsid w:val="00066C96"/>
    <w:rsid w:val="000713C4"/>
    <w:rsid w:val="00074A28"/>
    <w:rsid w:val="0008035E"/>
    <w:rsid w:val="000807FA"/>
    <w:rsid w:val="00084108"/>
    <w:rsid w:val="000845BF"/>
    <w:rsid w:val="00084B8A"/>
    <w:rsid w:val="00085E1E"/>
    <w:rsid w:val="000909C5"/>
    <w:rsid w:val="00093DB0"/>
    <w:rsid w:val="00097637"/>
    <w:rsid w:val="000A132A"/>
    <w:rsid w:val="000A593B"/>
    <w:rsid w:val="000B1EC3"/>
    <w:rsid w:val="000B2739"/>
    <w:rsid w:val="000B474E"/>
    <w:rsid w:val="000B51D6"/>
    <w:rsid w:val="000B5582"/>
    <w:rsid w:val="000B6A42"/>
    <w:rsid w:val="000B6B7C"/>
    <w:rsid w:val="000B709E"/>
    <w:rsid w:val="000B7136"/>
    <w:rsid w:val="000C0822"/>
    <w:rsid w:val="000C1D20"/>
    <w:rsid w:val="000C1E1E"/>
    <w:rsid w:val="000C2BA4"/>
    <w:rsid w:val="000C3FAD"/>
    <w:rsid w:val="000C61F6"/>
    <w:rsid w:val="000D05C8"/>
    <w:rsid w:val="000D068C"/>
    <w:rsid w:val="000D6C1F"/>
    <w:rsid w:val="000D7B01"/>
    <w:rsid w:val="000E10F3"/>
    <w:rsid w:val="000E4CC3"/>
    <w:rsid w:val="000E740D"/>
    <w:rsid w:val="000E74CE"/>
    <w:rsid w:val="000F6669"/>
    <w:rsid w:val="000F74AD"/>
    <w:rsid w:val="00104CDE"/>
    <w:rsid w:val="00110A65"/>
    <w:rsid w:val="00111D69"/>
    <w:rsid w:val="00115DB8"/>
    <w:rsid w:val="00115F3F"/>
    <w:rsid w:val="00121886"/>
    <w:rsid w:val="00121D77"/>
    <w:rsid w:val="00122589"/>
    <w:rsid w:val="001235A6"/>
    <w:rsid w:val="001263EC"/>
    <w:rsid w:val="00130552"/>
    <w:rsid w:val="00130CE0"/>
    <w:rsid w:val="0013113B"/>
    <w:rsid w:val="00132156"/>
    <w:rsid w:val="00132493"/>
    <w:rsid w:val="00132A16"/>
    <w:rsid w:val="001358C0"/>
    <w:rsid w:val="00137D73"/>
    <w:rsid w:val="00140D1F"/>
    <w:rsid w:val="00140F76"/>
    <w:rsid w:val="00141EC6"/>
    <w:rsid w:val="00143B78"/>
    <w:rsid w:val="001470F2"/>
    <w:rsid w:val="0014731D"/>
    <w:rsid w:val="00147C0E"/>
    <w:rsid w:val="001512DA"/>
    <w:rsid w:val="001515FD"/>
    <w:rsid w:val="00151D04"/>
    <w:rsid w:val="001562EC"/>
    <w:rsid w:val="00157158"/>
    <w:rsid w:val="001603D0"/>
    <w:rsid w:val="00160663"/>
    <w:rsid w:val="00160F9D"/>
    <w:rsid w:val="00163EF6"/>
    <w:rsid w:val="00164CD2"/>
    <w:rsid w:val="0017207D"/>
    <w:rsid w:val="00172B48"/>
    <w:rsid w:val="00175560"/>
    <w:rsid w:val="00175C61"/>
    <w:rsid w:val="001824D7"/>
    <w:rsid w:val="00183F35"/>
    <w:rsid w:val="001848BE"/>
    <w:rsid w:val="00184CC1"/>
    <w:rsid w:val="00184F7B"/>
    <w:rsid w:val="00185394"/>
    <w:rsid w:val="00185396"/>
    <w:rsid w:val="001859E4"/>
    <w:rsid w:val="00186D3F"/>
    <w:rsid w:val="00187101"/>
    <w:rsid w:val="0019091F"/>
    <w:rsid w:val="00190CF3"/>
    <w:rsid w:val="00191912"/>
    <w:rsid w:val="001941DD"/>
    <w:rsid w:val="00194853"/>
    <w:rsid w:val="00195140"/>
    <w:rsid w:val="00195B37"/>
    <w:rsid w:val="00196A51"/>
    <w:rsid w:val="00197254"/>
    <w:rsid w:val="001A01B4"/>
    <w:rsid w:val="001A03D3"/>
    <w:rsid w:val="001A2BE7"/>
    <w:rsid w:val="001A5815"/>
    <w:rsid w:val="001A58BB"/>
    <w:rsid w:val="001A5AD9"/>
    <w:rsid w:val="001A647A"/>
    <w:rsid w:val="001B0226"/>
    <w:rsid w:val="001B1797"/>
    <w:rsid w:val="001B2290"/>
    <w:rsid w:val="001B2CEC"/>
    <w:rsid w:val="001B3895"/>
    <w:rsid w:val="001B7B4B"/>
    <w:rsid w:val="001C36EE"/>
    <w:rsid w:val="001D072C"/>
    <w:rsid w:val="001D1A4C"/>
    <w:rsid w:val="001D1BBB"/>
    <w:rsid w:val="001D2B8E"/>
    <w:rsid w:val="001D3D7A"/>
    <w:rsid w:val="001D4388"/>
    <w:rsid w:val="001D5577"/>
    <w:rsid w:val="001D6DA9"/>
    <w:rsid w:val="001E03E7"/>
    <w:rsid w:val="001F14DA"/>
    <w:rsid w:val="001F1C53"/>
    <w:rsid w:val="001F6982"/>
    <w:rsid w:val="001F6C08"/>
    <w:rsid w:val="00200C3E"/>
    <w:rsid w:val="002021F9"/>
    <w:rsid w:val="00204155"/>
    <w:rsid w:val="00204B05"/>
    <w:rsid w:val="002066C9"/>
    <w:rsid w:val="0020745C"/>
    <w:rsid w:val="00211F7B"/>
    <w:rsid w:val="00220535"/>
    <w:rsid w:val="002239BB"/>
    <w:rsid w:val="00224940"/>
    <w:rsid w:val="002263EF"/>
    <w:rsid w:val="00234F93"/>
    <w:rsid w:val="002360A2"/>
    <w:rsid w:val="00236559"/>
    <w:rsid w:val="00237289"/>
    <w:rsid w:val="002376AC"/>
    <w:rsid w:val="00237A4B"/>
    <w:rsid w:val="002421E7"/>
    <w:rsid w:val="00242883"/>
    <w:rsid w:val="002430C0"/>
    <w:rsid w:val="002449EC"/>
    <w:rsid w:val="00244A38"/>
    <w:rsid w:val="00247EE4"/>
    <w:rsid w:val="002504B3"/>
    <w:rsid w:val="00250DC9"/>
    <w:rsid w:val="002514A2"/>
    <w:rsid w:val="00253689"/>
    <w:rsid w:val="00257CE7"/>
    <w:rsid w:val="00260BD7"/>
    <w:rsid w:val="002621BD"/>
    <w:rsid w:val="002634BA"/>
    <w:rsid w:val="00263F52"/>
    <w:rsid w:val="00267D71"/>
    <w:rsid w:val="0027008E"/>
    <w:rsid w:val="00273C75"/>
    <w:rsid w:val="002752FC"/>
    <w:rsid w:val="00277BA5"/>
    <w:rsid w:val="00280181"/>
    <w:rsid w:val="002830DD"/>
    <w:rsid w:val="00283EEC"/>
    <w:rsid w:val="002859F8"/>
    <w:rsid w:val="00285DAD"/>
    <w:rsid w:val="0028602F"/>
    <w:rsid w:val="002878A7"/>
    <w:rsid w:val="00287975"/>
    <w:rsid w:val="00290A43"/>
    <w:rsid w:val="002951F4"/>
    <w:rsid w:val="002957ED"/>
    <w:rsid w:val="00297ABC"/>
    <w:rsid w:val="002A04DB"/>
    <w:rsid w:val="002B1DDD"/>
    <w:rsid w:val="002B2F88"/>
    <w:rsid w:val="002B6804"/>
    <w:rsid w:val="002B74E2"/>
    <w:rsid w:val="002C0A98"/>
    <w:rsid w:val="002C1101"/>
    <w:rsid w:val="002C319E"/>
    <w:rsid w:val="002C3817"/>
    <w:rsid w:val="002C39A1"/>
    <w:rsid w:val="002C4A43"/>
    <w:rsid w:val="002C6799"/>
    <w:rsid w:val="002D35AB"/>
    <w:rsid w:val="002D3BD2"/>
    <w:rsid w:val="002D447F"/>
    <w:rsid w:val="002D5724"/>
    <w:rsid w:val="002D6030"/>
    <w:rsid w:val="002D6D03"/>
    <w:rsid w:val="002D7D15"/>
    <w:rsid w:val="002E29CE"/>
    <w:rsid w:val="002E2E2C"/>
    <w:rsid w:val="002E610E"/>
    <w:rsid w:val="002F3BE6"/>
    <w:rsid w:val="002F6E59"/>
    <w:rsid w:val="002F74E7"/>
    <w:rsid w:val="002F7F99"/>
    <w:rsid w:val="003016D3"/>
    <w:rsid w:val="00301AA3"/>
    <w:rsid w:val="00301FD7"/>
    <w:rsid w:val="00302AAF"/>
    <w:rsid w:val="00302FC6"/>
    <w:rsid w:val="00304577"/>
    <w:rsid w:val="00305CCD"/>
    <w:rsid w:val="00306026"/>
    <w:rsid w:val="00311541"/>
    <w:rsid w:val="00313E1B"/>
    <w:rsid w:val="00314894"/>
    <w:rsid w:val="003177D1"/>
    <w:rsid w:val="00317E90"/>
    <w:rsid w:val="00320200"/>
    <w:rsid w:val="00320A03"/>
    <w:rsid w:val="00325424"/>
    <w:rsid w:val="00325B9C"/>
    <w:rsid w:val="00326221"/>
    <w:rsid w:val="0033205B"/>
    <w:rsid w:val="00333C1B"/>
    <w:rsid w:val="00333FA5"/>
    <w:rsid w:val="00343B0E"/>
    <w:rsid w:val="00343CAD"/>
    <w:rsid w:val="003452FB"/>
    <w:rsid w:val="00351087"/>
    <w:rsid w:val="0035163E"/>
    <w:rsid w:val="00353A00"/>
    <w:rsid w:val="0035444B"/>
    <w:rsid w:val="003577C7"/>
    <w:rsid w:val="00357FDB"/>
    <w:rsid w:val="0036058B"/>
    <w:rsid w:val="0036213A"/>
    <w:rsid w:val="003635E3"/>
    <w:rsid w:val="00365C89"/>
    <w:rsid w:val="00366C7F"/>
    <w:rsid w:val="0036723D"/>
    <w:rsid w:val="003738F5"/>
    <w:rsid w:val="003744C8"/>
    <w:rsid w:val="0037588B"/>
    <w:rsid w:val="00381F3F"/>
    <w:rsid w:val="00382B05"/>
    <w:rsid w:val="00383612"/>
    <w:rsid w:val="00383E4D"/>
    <w:rsid w:val="00383EAB"/>
    <w:rsid w:val="00385651"/>
    <w:rsid w:val="00385A31"/>
    <w:rsid w:val="00386119"/>
    <w:rsid w:val="0038765F"/>
    <w:rsid w:val="00390EAC"/>
    <w:rsid w:val="0039237E"/>
    <w:rsid w:val="00392644"/>
    <w:rsid w:val="00392789"/>
    <w:rsid w:val="00393F64"/>
    <w:rsid w:val="0039443E"/>
    <w:rsid w:val="003974B2"/>
    <w:rsid w:val="003A0D43"/>
    <w:rsid w:val="003A1269"/>
    <w:rsid w:val="003A2164"/>
    <w:rsid w:val="003A2673"/>
    <w:rsid w:val="003A2A04"/>
    <w:rsid w:val="003A3A7B"/>
    <w:rsid w:val="003A4C06"/>
    <w:rsid w:val="003A4DD8"/>
    <w:rsid w:val="003A5760"/>
    <w:rsid w:val="003A7BC3"/>
    <w:rsid w:val="003B03FE"/>
    <w:rsid w:val="003B0EDE"/>
    <w:rsid w:val="003B214C"/>
    <w:rsid w:val="003B2311"/>
    <w:rsid w:val="003B50DE"/>
    <w:rsid w:val="003B5A63"/>
    <w:rsid w:val="003B6D5D"/>
    <w:rsid w:val="003B7B2F"/>
    <w:rsid w:val="003C078F"/>
    <w:rsid w:val="003C0C52"/>
    <w:rsid w:val="003C0FE4"/>
    <w:rsid w:val="003C24BB"/>
    <w:rsid w:val="003C3DE5"/>
    <w:rsid w:val="003C3EB8"/>
    <w:rsid w:val="003C7CA6"/>
    <w:rsid w:val="003D04CE"/>
    <w:rsid w:val="003D1620"/>
    <w:rsid w:val="003D19BB"/>
    <w:rsid w:val="003D473E"/>
    <w:rsid w:val="003D593D"/>
    <w:rsid w:val="003D6B47"/>
    <w:rsid w:val="003E4903"/>
    <w:rsid w:val="003E6892"/>
    <w:rsid w:val="003E7996"/>
    <w:rsid w:val="003E7B24"/>
    <w:rsid w:val="003E7B92"/>
    <w:rsid w:val="003F0329"/>
    <w:rsid w:val="003F4C1A"/>
    <w:rsid w:val="003F5815"/>
    <w:rsid w:val="003F6027"/>
    <w:rsid w:val="003F614E"/>
    <w:rsid w:val="003F7588"/>
    <w:rsid w:val="00400191"/>
    <w:rsid w:val="00400B09"/>
    <w:rsid w:val="00401435"/>
    <w:rsid w:val="00404172"/>
    <w:rsid w:val="004042F2"/>
    <w:rsid w:val="0040464F"/>
    <w:rsid w:val="00404A1B"/>
    <w:rsid w:val="0040790E"/>
    <w:rsid w:val="004079E7"/>
    <w:rsid w:val="0041391E"/>
    <w:rsid w:val="00413F74"/>
    <w:rsid w:val="00415EE5"/>
    <w:rsid w:val="00416C18"/>
    <w:rsid w:val="00417932"/>
    <w:rsid w:val="00420ACB"/>
    <w:rsid w:val="00422380"/>
    <w:rsid w:val="0042278A"/>
    <w:rsid w:val="00423FE3"/>
    <w:rsid w:val="00425579"/>
    <w:rsid w:val="004257FD"/>
    <w:rsid w:val="00430924"/>
    <w:rsid w:val="00431DFD"/>
    <w:rsid w:val="004331DB"/>
    <w:rsid w:val="004358D3"/>
    <w:rsid w:val="004364EC"/>
    <w:rsid w:val="00436F5D"/>
    <w:rsid w:val="00437CDB"/>
    <w:rsid w:val="00440155"/>
    <w:rsid w:val="0044241E"/>
    <w:rsid w:val="00442ED8"/>
    <w:rsid w:val="00444355"/>
    <w:rsid w:val="0044774B"/>
    <w:rsid w:val="00452EA9"/>
    <w:rsid w:val="00454644"/>
    <w:rsid w:val="004547D1"/>
    <w:rsid w:val="0046029D"/>
    <w:rsid w:val="0046085C"/>
    <w:rsid w:val="00460D5B"/>
    <w:rsid w:val="00461F7E"/>
    <w:rsid w:val="0046400B"/>
    <w:rsid w:val="00464BF9"/>
    <w:rsid w:val="00467192"/>
    <w:rsid w:val="004701B2"/>
    <w:rsid w:val="0047047B"/>
    <w:rsid w:val="00472353"/>
    <w:rsid w:val="00472413"/>
    <w:rsid w:val="004736A2"/>
    <w:rsid w:val="004770EB"/>
    <w:rsid w:val="004802AA"/>
    <w:rsid w:val="004803D4"/>
    <w:rsid w:val="004826FE"/>
    <w:rsid w:val="004830A1"/>
    <w:rsid w:val="004852E9"/>
    <w:rsid w:val="00491404"/>
    <w:rsid w:val="00491B40"/>
    <w:rsid w:val="004947A3"/>
    <w:rsid w:val="004963AB"/>
    <w:rsid w:val="00496E44"/>
    <w:rsid w:val="00497B8A"/>
    <w:rsid w:val="004A12F3"/>
    <w:rsid w:val="004A1AB0"/>
    <w:rsid w:val="004A1CEF"/>
    <w:rsid w:val="004A485B"/>
    <w:rsid w:val="004A52D4"/>
    <w:rsid w:val="004A5659"/>
    <w:rsid w:val="004B0193"/>
    <w:rsid w:val="004B0AA9"/>
    <w:rsid w:val="004B2C19"/>
    <w:rsid w:val="004B3CD4"/>
    <w:rsid w:val="004B4161"/>
    <w:rsid w:val="004B7F73"/>
    <w:rsid w:val="004C002F"/>
    <w:rsid w:val="004C0B65"/>
    <w:rsid w:val="004C28C0"/>
    <w:rsid w:val="004C44D6"/>
    <w:rsid w:val="004C485E"/>
    <w:rsid w:val="004C57B5"/>
    <w:rsid w:val="004D09FF"/>
    <w:rsid w:val="004D0E03"/>
    <w:rsid w:val="004D1C42"/>
    <w:rsid w:val="004D4651"/>
    <w:rsid w:val="004D64AA"/>
    <w:rsid w:val="004D75C8"/>
    <w:rsid w:val="004D79CD"/>
    <w:rsid w:val="004E058C"/>
    <w:rsid w:val="004E0FFF"/>
    <w:rsid w:val="004E42F8"/>
    <w:rsid w:val="004E440D"/>
    <w:rsid w:val="004E61FF"/>
    <w:rsid w:val="004F53EF"/>
    <w:rsid w:val="004F692C"/>
    <w:rsid w:val="0050052D"/>
    <w:rsid w:val="00501010"/>
    <w:rsid w:val="005032D3"/>
    <w:rsid w:val="00503F9F"/>
    <w:rsid w:val="0050661F"/>
    <w:rsid w:val="005079CA"/>
    <w:rsid w:val="005109E6"/>
    <w:rsid w:val="00511B2D"/>
    <w:rsid w:val="00512CB8"/>
    <w:rsid w:val="00514269"/>
    <w:rsid w:val="00514605"/>
    <w:rsid w:val="00515A6A"/>
    <w:rsid w:val="00520388"/>
    <w:rsid w:val="00523412"/>
    <w:rsid w:val="00530FE4"/>
    <w:rsid w:val="00531B79"/>
    <w:rsid w:val="00531E06"/>
    <w:rsid w:val="0053201D"/>
    <w:rsid w:val="0054039A"/>
    <w:rsid w:val="00541A36"/>
    <w:rsid w:val="00543532"/>
    <w:rsid w:val="005444A5"/>
    <w:rsid w:val="005446BE"/>
    <w:rsid w:val="00544EC8"/>
    <w:rsid w:val="00545F22"/>
    <w:rsid w:val="005466CF"/>
    <w:rsid w:val="005471F9"/>
    <w:rsid w:val="00551D82"/>
    <w:rsid w:val="00555D1E"/>
    <w:rsid w:val="00556122"/>
    <w:rsid w:val="0055644F"/>
    <w:rsid w:val="00557E96"/>
    <w:rsid w:val="005605DB"/>
    <w:rsid w:val="00562C55"/>
    <w:rsid w:val="00565D02"/>
    <w:rsid w:val="005665D8"/>
    <w:rsid w:val="00570343"/>
    <w:rsid w:val="00571BFB"/>
    <w:rsid w:val="0057213F"/>
    <w:rsid w:val="005721EF"/>
    <w:rsid w:val="00572418"/>
    <w:rsid w:val="00574D62"/>
    <w:rsid w:val="00575758"/>
    <w:rsid w:val="00575E14"/>
    <w:rsid w:val="005813B2"/>
    <w:rsid w:val="00581CF2"/>
    <w:rsid w:val="00582A13"/>
    <w:rsid w:val="00584898"/>
    <w:rsid w:val="00585309"/>
    <w:rsid w:val="00586083"/>
    <w:rsid w:val="00593214"/>
    <w:rsid w:val="005952CF"/>
    <w:rsid w:val="0059662A"/>
    <w:rsid w:val="00597679"/>
    <w:rsid w:val="00597EB9"/>
    <w:rsid w:val="005A05B2"/>
    <w:rsid w:val="005A1FDD"/>
    <w:rsid w:val="005A2299"/>
    <w:rsid w:val="005A2AB9"/>
    <w:rsid w:val="005A6A06"/>
    <w:rsid w:val="005B2838"/>
    <w:rsid w:val="005B2B8A"/>
    <w:rsid w:val="005B420B"/>
    <w:rsid w:val="005B4210"/>
    <w:rsid w:val="005B53EF"/>
    <w:rsid w:val="005B6284"/>
    <w:rsid w:val="005C0D12"/>
    <w:rsid w:val="005C2012"/>
    <w:rsid w:val="005C43B3"/>
    <w:rsid w:val="005C4585"/>
    <w:rsid w:val="005C5D7A"/>
    <w:rsid w:val="005C64A9"/>
    <w:rsid w:val="005C710B"/>
    <w:rsid w:val="005D4614"/>
    <w:rsid w:val="005D48A7"/>
    <w:rsid w:val="005D4C28"/>
    <w:rsid w:val="005D6298"/>
    <w:rsid w:val="005D7069"/>
    <w:rsid w:val="005E0039"/>
    <w:rsid w:val="005E0AE7"/>
    <w:rsid w:val="005E1768"/>
    <w:rsid w:val="005F213D"/>
    <w:rsid w:val="005F29D9"/>
    <w:rsid w:val="005F3361"/>
    <w:rsid w:val="005F4A27"/>
    <w:rsid w:val="005F64D3"/>
    <w:rsid w:val="005F70F8"/>
    <w:rsid w:val="00603D04"/>
    <w:rsid w:val="00605C9D"/>
    <w:rsid w:val="00605D58"/>
    <w:rsid w:val="0060777B"/>
    <w:rsid w:val="006128DE"/>
    <w:rsid w:val="00612EF1"/>
    <w:rsid w:val="00613197"/>
    <w:rsid w:val="006153F0"/>
    <w:rsid w:val="00617C29"/>
    <w:rsid w:val="00617CBC"/>
    <w:rsid w:val="00620F36"/>
    <w:rsid w:val="00621A70"/>
    <w:rsid w:val="00622578"/>
    <w:rsid w:val="00624110"/>
    <w:rsid w:val="00626B9D"/>
    <w:rsid w:val="0063104C"/>
    <w:rsid w:val="00631B50"/>
    <w:rsid w:val="00632066"/>
    <w:rsid w:val="00633447"/>
    <w:rsid w:val="00634909"/>
    <w:rsid w:val="00634940"/>
    <w:rsid w:val="00641E68"/>
    <w:rsid w:val="00642E9A"/>
    <w:rsid w:val="006460BD"/>
    <w:rsid w:val="00646A44"/>
    <w:rsid w:val="006474BC"/>
    <w:rsid w:val="00650CA0"/>
    <w:rsid w:val="00650DFF"/>
    <w:rsid w:val="00651DAB"/>
    <w:rsid w:val="006536B2"/>
    <w:rsid w:val="006557E2"/>
    <w:rsid w:val="00657FB3"/>
    <w:rsid w:val="0066050C"/>
    <w:rsid w:val="00661730"/>
    <w:rsid w:val="0066313F"/>
    <w:rsid w:val="0066372A"/>
    <w:rsid w:val="0066549F"/>
    <w:rsid w:val="00665B87"/>
    <w:rsid w:val="006662CE"/>
    <w:rsid w:val="00666A23"/>
    <w:rsid w:val="0067020B"/>
    <w:rsid w:val="00670AEC"/>
    <w:rsid w:val="00670C8D"/>
    <w:rsid w:val="00673AB0"/>
    <w:rsid w:val="00675830"/>
    <w:rsid w:val="006771E0"/>
    <w:rsid w:val="00677788"/>
    <w:rsid w:val="00680DD8"/>
    <w:rsid w:val="00681482"/>
    <w:rsid w:val="00682B07"/>
    <w:rsid w:val="00685287"/>
    <w:rsid w:val="00685871"/>
    <w:rsid w:val="00685A5F"/>
    <w:rsid w:val="00686069"/>
    <w:rsid w:val="00690056"/>
    <w:rsid w:val="00690F88"/>
    <w:rsid w:val="006A1954"/>
    <w:rsid w:val="006A4983"/>
    <w:rsid w:val="006A60ED"/>
    <w:rsid w:val="006B38B3"/>
    <w:rsid w:val="006B38EE"/>
    <w:rsid w:val="006C063C"/>
    <w:rsid w:val="006C2129"/>
    <w:rsid w:val="006C3CBA"/>
    <w:rsid w:val="006C449B"/>
    <w:rsid w:val="006C6F08"/>
    <w:rsid w:val="006C73CA"/>
    <w:rsid w:val="006C73EC"/>
    <w:rsid w:val="006D3207"/>
    <w:rsid w:val="006D39F8"/>
    <w:rsid w:val="006D42DB"/>
    <w:rsid w:val="006D7503"/>
    <w:rsid w:val="006D7F63"/>
    <w:rsid w:val="006E0DCB"/>
    <w:rsid w:val="006E30A0"/>
    <w:rsid w:val="006E3E6A"/>
    <w:rsid w:val="006E43D2"/>
    <w:rsid w:val="006E4628"/>
    <w:rsid w:val="006E4797"/>
    <w:rsid w:val="006E5D40"/>
    <w:rsid w:val="006E6BDA"/>
    <w:rsid w:val="006E7659"/>
    <w:rsid w:val="006F10A9"/>
    <w:rsid w:val="006F1F53"/>
    <w:rsid w:val="006F56A2"/>
    <w:rsid w:val="006F7032"/>
    <w:rsid w:val="006F7E79"/>
    <w:rsid w:val="006F7FB1"/>
    <w:rsid w:val="0070444F"/>
    <w:rsid w:val="00704961"/>
    <w:rsid w:val="00713191"/>
    <w:rsid w:val="007135EF"/>
    <w:rsid w:val="0071397F"/>
    <w:rsid w:val="00715D0B"/>
    <w:rsid w:val="00717814"/>
    <w:rsid w:val="007205EC"/>
    <w:rsid w:val="00721E71"/>
    <w:rsid w:val="00725E23"/>
    <w:rsid w:val="007260FF"/>
    <w:rsid w:val="007264F2"/>
    <w:rsid w:val="00730914"/>
    <w:rsid w:val="007341FE"/>
    <w:rsid w:val="00740859"/>
    <w:rsid w:val="00740E51"/>
    <w:rsid w:val="0074203E"/>
    <w:rsid w:val="0074342E"/>
    <w:rsid w:val="00744B56"/>
    <w:rsid w:val="0074606F"/>
    <w:rsid w:val="00746D08"/>
    <w:rsid w:val="00750F7D"/>
    <w:rsid w:val="00751D09"/>
    <w:rsid w:val="00754E44"/>
    <w:rsid w:val="00757610"/>
    <w:rsid w:val="00760650"/>
    <w:rsid w:val="007616D9"/>
    <w:rsid w:val="007656CB"/>
    <w:rsid w:val="00770D13"/>
    <w:rsid w:val="007727CD"/>
    <w:rsid w:val="007745BE"/>
    <w:rsid w:val="00774B82"/>
    <w:rsid w:val="00774D6E"/>
    <w:rsid w:val="0077755B"/>
    <w:rsid w:val="00781930"/>
    <w:rsid w:val="00782E29"/>
    <w:rsid w:val="00785081"/>
    <w:rsid w:val="00786CF6"/>
    <w:rsid w:val="007906A2"/>
    <w:rsid w:val="007915BD"/>
    <w:rsid w:val="00791C33"/>
    <w:rsid w:val="00793FA8"/>
    <w:rsid w:val="0079775B"/>
    <w:rsid w:val="007A5304"/>
    <w:rsid w:val="007A6D14"/>
    <w:rsid w:val="007A736E"/>
    <w:rsid w:val="007A7746"/>
    <w:rsid w:val="007B2251"/>
    <w:rsid w:val="007B28EA"/>
    <w:rsid w:val="007B2C64"/>
    <w:rsid w:val="007B2E39"/>
    <w:rsid w:val="007B5A85"/>
    <w:rsid w:val="007B6A30"/>
    <w:rsid w:val="007B6CB1"/>
    <w:rsid w:val="007B7D3A"/>
    <w:rsid w:val="007C0AFD"/>
    <w:rsid w:val="007C41F3"/>
    <w:rsid w:val="007C5755"/>
    <w:rsid w:val="007C6458"/>
    <w:rsid w:val="007C70B9"/>
    <w:rsid w:val="007C7DFF"/>
    <w:rsid w:val="007D0A7C"/>
    <w:rsid w:val="007D0AA0"/>
    <w:rsid w:val="007D4C77"/>
    <w:rsid w:val="007D51DF"/>
    <w:rsid w:val="007D5732"/>
    <w:rsid w:val="007D6573"/>
    <w:rsid w:val="007D6B1B"/>
    <w:rsid w:val="007E488D"/>
    <w:rsid w:val="007E4D05"/>
    <w:rsid w:val="007E4E79"/>
    <w:rsid w:val="007E6EBA"/>
    <w:rsid w:val="007F1CA8"/>
    <w:rsid w:val="007F2CD1"/>
    <w:rsid w:val="007F38B4"/>
    <w:rsid w:val="007F3E31"/>
    <w:rsid w:val="007F4DAB"/>
    <w:rsid w:val="007F5D12"/>
    <w:rsid w:val="007F6422"/>
    <w:rsid w:val="007F71F9"/>
    <w:rsid w:val="0080304A"/>
    <w:rsid w:val="00803B49"/>
    <w:rsid w:val="0080476F"/>
    <w:rsid w:val="00805456"/>
    <w:rsid w:val="008056A5"/>
    <w:rsid w:val="0080626B"/>
    <w:rsid w:val="0081211B"/>
    <w:rsid w:val="008140CE"/>
    <w:rsid w:val="0081445D"/>
    <w:rsid w:val="00815DFE"/>
    <w:rsid w:val="008221FC"/>
    <w:rsid w:val="00824A5B"/>
    <w:rsid w:val="008268EC"/>
    <w:rsid w:val="008329C4"/>
    <w:rsid w:val="008346F0"/>
    <w:rsid w:val="00835CDA"/>
    <w:rsid w:val="008360DB"/>
    <w:rsid w:val="0083647C"/>
    <w:rsid w:val="00841571"/>
    <w:rsid w:val="00841590"/>
    <w:rsid w:val="0084175F"/>
    <w:rsid w:val="00842035"/>
    <w:rsid w:val="0084231C"/>
    <w:rsid w:val="008440F0"/>
    <w:rsid w:val="00844730"/>
    <w:rsid w:val="008454BE"/>
    <w:rsid w:val="00846D66"/>
    <w:rsid w:val="00847E4F"/>
    <w:rsid w:val="00847F79"/>
    <w:rsid w:val="00850685"/>
    <w:rsid w:val="008509FC"/>
    <w:rsid w:val="00850BE1"/>
    <w:rsid w:val="00851483"/>
    <w:rsid w:val="008516AD"/>
    <w:rsid w:val="008538EE"/>
    <w:rsid w:val="0085554D"/>
    <w:rsid w:val="008572E7"/>
    <w:rsid w:val="0086061A"/>
    <w:rsid w:val="008606EE"/>
    <w:rsid w:val="0086088D"/>
    <w:rsid w:val="00861AD7"/>
    <w:rsid w:val="008654DB"/>
    <w:rsid w:val="00867766"/>
    <w:rsid w:val="00872874"/>
    <w:rsid w:val="00872B16"/>
    <w:rsid w:val="00873FEB"/>
    <w:rsid w:val="00877363"/>
    <w:rsid w:val="00880070"/>
    <w:rsid w:val="00881561"/>
    <w:rsid w:val="00883347"/>
    <w:rsid w:val="00883754"/>
    <w:rsid w:val="0088384F"/>
    <w:rsid w:val="00887AE4"/>
    <w:rsid w:val="00887DF1"/>
    <w:rsid w:val="00892613"/>
    <w:rsid w:val="008933B9"/>
    <w:rsid w:val="00893486"/>
    <w:rsid w:val="0089486B"/>
    <w:rsid w:val="0089582A"/>
    <w:rsid w:val="008A012B"/>
    <w:rsid w:val="008A08B3"/>
    <w:rsid w:val="008A0DAD"/>
    <w:rsid w:val="008A179F"/>
    <w:rsid w:val="008A2790"/>
    <w:rsid w:val="008A27F3"/>
    <w:rsid w:val="008A6411"/>
    <w:rsid w:val="008A6BC4"/>
    <w:rsid w:val="008B1300"/>
    <w:rsid w:val="008B48F0"/>
    <w:rsid w:val="008B50F0"/>
    <w:rsid w:val="008B7306"/>
    <w:rsid w:val="008C0851"/>
    <w:rsid w:val="008C0A8C"/>
    <w:rsid w:val="008C1003"/>
    <w:rsid w:val="008C49D3"/>
    <w:rsid w:val="008C51A4"/>
    <w:rsid w:val="008C6090"/>
    <w:rsid w:val="008D2C67"/>
    <w:rsid w:val="008D3117"/>
    <w:rsid w:val="008D4088"/>
    <w:rsid w:val="008D5C80"/>
    <w:rsid w:val="008E3529"/>
    <w:rsid w:val="008E4868"/>
    <w:rsid w:val="008E6BD1"/>
    <w:rsid w:val="008F0301"/>
    <w:rsid w:val="008F708F"/>
    <w:rsid w:val="00901244"/>
    <w:rsid w:val="0090417F"/>
    <w:rsid w:val="00906720"/>
    <w:rsid w:val="009078FB"/>
    <w:rsid w:val="009102A7"/>
    <w:rsid w:val="00912337"/>
    <w:rsid w:val="00912A5E"/>
    <w:rsid w:val="00913C67"/>
    <w:rsid w:val="009142FF"/>
    <w:rsid w:val="009157E9"/>
    <w:rsid w:val="0092090E"/>
    <w:rsid w:val="00923728"/>
    <w:rsid w:val="00926321"/>
    <w:rsid w:val="0092782B"/>
    <w:rsid w:val="00931244"/>
    <w:rsid w:val="009313D6"/>
    <w:rsid w:val="00932148"/>
    <w:rsid w:val="00932534"/>
    <w:rsid w:val="00932575"/>
    <w:rsid w:val="0093287D"/>
    <w:rsid w:val="00932F47"/>
    <w:rsid w:val="00932F5C"/>
    <w:rsid w:val="009338F3"/>
    <w:rsid w:val="00933DEF"/>
    <w:rsid w:val="009342E1"/>
    <w:rsid w:val="0093502A"/>
    <w:rsid w:val="00941C18"/>
    <w:rsid w:val="0094205B"/>
    <w:rsid w:val="00942E0F"/>
    <w:rsid w:val="0094318B"/>
    <w:rsid w:val="00944510"/>
    <w:rsid w:val="00946C94"/>
    <w:rsid w:val="00946ECD"/>
    <w:rsid w:val="00947CB4"/>
    <w:rsid w:val="0095420E"/>
    <w:rsid w:val="00954CF8"/>
    <w:rsid w:val="00955F63"/>
    <w:rsid w:val="00957942"/>
    <w:rsid w:val="009607F6"/>
    <w:rsid w:val="00963EAC"/>
    <w:rsid w:val="00963F39"/>
    <w:rsid w:val="00965EFC"/>
    <w:rsid w:val="0096631D"/>
    <w:rsid w:val="00970540"/>
    <w:rsid w:val="009709A6"/>
    <w:rsid w:val="00971EE7"/>
    <w:rsid w:val="0097218C"/>
    <w:rsid w:val="00972C00"/>
    <w:rsid w:val="00973A1A"/>
    <w:rsid w:val="00973DAF"/>
    <w:rsid w:val="009758E5"/>
    <w:rsid w:val="00975E65"/>
    <w:rsid w:val="00976D61"/>
    <w:rsid w:val="00981110"/>
    <w:rsid w:val="0098218B"/>
    <w:rsid w:val="00983836"/>
    <w:rsid w:val="0098420C"/>
    <w:rsid w:val="00991204"/>
    <w:rsid w:val="00991651"/>
    <w:rsid w:val="00992081"/>
    <w:rsid w:val="00994004"/>
    <w:rsid w:val="009940C0"/>
    <w:rsid w:val="00996981"/>
    <w:rsid w:val="009A56F5"/>
    <w:rsid w:val="009A5D70"/>
    <w:rsid w:val="009A7126"/>
    <w:rsid w:val="009B0C18"/>
    <w:rsid w:val="009B1A24"/>
    <w:rsid w:val="009B200B"/>
    <w:rsid w:val="009B2D66"/>
    <w:rsid w:val="009B559F"/>
    <w:rsid w:val="009C1BF4"/>
    <w:rsid w:val="009C35D7"/>
    <w:rsid w:val="009C7915"/>
    <w:rsid w:val="009D2E05"/>
    <w:rsid w:val="009D4D17"/>
    <w:rsid w:val="009D4E8E"/>
    <w:rsid w:val="009D65E5"/>
    <w:rsid w:val="009D6952"/>
    <w:rsid w:val="009D6C5C"/>
    <w:rsid w:val="009D7A41"/>
    <w:rsid w:val="009E141E"/>
    <w:rsid w:val="009E164C"/>
    <w:rsid w:val="009E17F6"/>
    <w:rsid w:val="009E5032"/>
    <w:rsid w:val="009E5445"/>
    <w:rsid w:val="009F2130"/>
    <w:rsid w:val="009F2EF5"/>
    <w:rsid w:val="009F3A23"/>
    <w:rsid w:val="00A007B1"/>
    <w:rsid w:val="00A02066"/>
    <w:rsid w:val="00A02070"/>
    <w:rsid w:val="00A02FFD"/>
    <w:rsid w:val="00A03175"/>
    <w:rsid w:val="00A041B9"/>
    <w:rsid w:val="00A07F10"/>
    <w:rsid w:val="00A11E33"/>
    <w:rsid w:val="00A12672"/>
    <w:rsid w:val="00A14924"/>
    <w:rsid w:val="00A179C3"/>
    <w:rsid w:val="00A20789"/>
    <w:rsid w:val="00A2429D"/>
    <w:rsid w:val="00A26FE2"/>
    <w:rsid w:val="00A27C17"/>
    <w:rsid w:val="00A311D3"/>
    <w:rsid w:val="00A32296"/>
    <w:rsid w:val="00A3329C"/>
    <w:rsid w:val="00A3393A"/>
    <w:rsid w:val="00A40798"/>
    <w:rsid w:val="00A409E7"/>
    <w:rsid w:val="00A420E8"/>
    <w:rsid w:val="00A44303"/>
    <w:rsid w:val="00A4578E"/>
    <w:rsid w:val="00A45FF4"/>
    <w:rsid w:val="00A478D0"/>
    <w:rsid w:val="00A53D3B"/>
    <w:rsid w:val="00A54DFA"/>
    <w:rsid w:val="00A5542E"/>
    <w:rsid w:val="00A56FD4"/>
    <w:rsid w:val="00A577D7"/>
    <w:rsid w:val="00A63F1E"/>
    <w:rsid w:val="00A6676E"/>
    <w:rsid w:val="00A70166"/>
    <w:rsid w:val="00A72068"/>
    <w:rsid w:val="00A73929"/>
    <w:rsid w:val="00A779CB"/>
    <w:rsid w:val="00A80EA9"/>
    <w:rsid w:val="00A821EB"/>
    <w:rsid w:val="00A8253C"/>
    <w:rsid w:val="00A83B80"/>
    <w:rsid w:val="00A83E17"/>
    <w:rsid w:val="00A84D19"/>
    <w:rsid w:val="00A86C82"/>
    <w:rsid w:val="00A94250"/>
    <w:rsid w:val="00A94429"/>
    <w:rsid w:val="00A96C80"/>
    <w:rsid w:val="00A97BB8"/>
    <w:rsid w:val="00AA008C"/>
    <w:rsid w:val="00AA0BF1"/>
    <w:rsid w:val="00AA3D96"/>
    <w:rsid w:val="00AA74EA"/>
    <w:rsid w:val="00AB044E"/>
    <w:rsid w:val="00AB04F7"/>
    <w:rsid w:val="00AB1EBA"/>
    <w:rsid w:val="00AB3093"/>
    <w:rsid w:val="00AB62AA"/>
    <w:rsid w:val="00AC251B"/>
    <w:rsid w:val="00AC63BA"/>
    <w:rsid w:val="00AC697C"/>
    <w:rsid w:val="00AD0A68"/>
    <w:rsid w:val="00AD1BB7"/>
    <w:rsid w:val="00AD2B28"/>
    <w:rsid w:val="00AD5695"/>
    <w:rsid w:val="00AD5780"/>
    <w:rsid w:val="00AE6E0E"/>
    <w:rsid w:val="00AE7FEB"/>
    <w:rsid w:val="00AF0146"/>
    <w:rsid w:val="00AF055F"/>
    <w:rsid w:val="00AF3C04"/>
    <w:rsid w:val="00AF444D"/>
    <w:rsid w:val="00B005F7"/>
    <w:rsid w:val="00B00709"/>
    <w:rsid w:val="00B00CF3"/>
    <w:rsid w:val="00B012CF"/>
    <w:rsid w:val="00B078A2"/>
    <w:rsid w:val="00B10314"/>
    <w:rsid w:val="00B116E9"/>
    <w:rsid w:val="00B128E2"/>
    <w:rsid w:val="00B15375"/>
    <w:rsid w:val="00B15B59"/>
    <w:rsid w:val="00B17A8A"/>
    <w:rsid w:val="00B17C0D"/>
    <w:rsid w:val="00B20B86"/>
    <w:rsid w:val="00B22B00"/>
    <w:rsid w:val="00B26871"/>
    <w:rsid w:val="00B27C53"/>
    <w:rsid w:val="00B32081"/>
    <w:rsid w:val="00B32328"/>
    <w:rsid w:val="00B34FE9"/>
    <w:rsid w:val="00B35291"/>
    <w:rsid w:val="00B43549"/>
    <w:rsid w:val="00B540D2"/>
    <w:rsid w:val="00B543FF"/>
    <w:rsid w:val="00B57C01"/>
    <w:rsid w:val="00B61BEC"/>
    <w:rsid w:val="00B61F3D"/>
    <w:rsid w:val="00B66281"/>
    <w:rsid w:val="00B66BF8"/>
    <w:rsid w:val="00B70B9E"/>
    <w:rsid w:val="00B7110F"/>
    <w:rsid w:val="00B72954"/>
    <w:rsid w:val="00B77AF1"/>
    <w:rsid w:val="00B80787"/>
    <w:rsid w:val="00B81CA2"/>
    <w:rsid w:val="00B8324C"/>
    <w:rsid w:val="00B8713E"/>
    <w:rsid w:val="00B919A0"/>
    <w:rsid w:val="00BA1C40"/>
    <w:rsid w:val="00BA33F4"/>
    <w:rsid w:val="00BA39A1"/>
    <w:rsid w:val="00BA58B8"/>
    <w:rsid w:val="00BA6409"/>
    <w:rsid w:val="00BB06E0"/>
    <w:rsid w:val="00BB48BC"/>
    <w:rsid w:val="00BB5DDC"/>
    <w:rsid w:val="00BB7E8E"/>
    <w:rsid w:val="00BC3489"/>
    <w:rsid w:val="00BC3E47"/>
    <w:rsid w:val="00BC4D39"/>
    <w:rsid w:val="00BD0EB2"/>
    <w:rsid w:val="00BD51DD"/>
    <w:rsid w:val="00BE20EC"/>
    <w:rsid w:val="00BE22A2"/>
    <w:rsid w:val="00BE2437"/>
    <w:rsid w:val="00BE2CB1"/>
    <w:rsid w:val="00BE3C04"/>
    <w:rsid w:val="00BE46EF"/>
    <w:rsid w:val="00BE66D6"/>
    <w:rsid w:val="00BF10C4"/>
    <w:rsid w:val="00BF1C98"/>
    <w:rsid w:val="00BF22E6"/>
    <w:rsid w:val="00BF24D8"/>
    <w:rsid w:val="00BF3222"/>
    <w:rsid w:val="00BF6362"/>
    <w:rsid w:val="00BF704F"/>
    <w:rsid w:val="00BF7BC3"/>
    <w:rsid w:val="00C10BB7"/>
    <w:rsid w:val="00C12B3D"/>
    <w:rsid w:val="00C16570"/>
    <w:rsid w:val="00C17125"/>
    <w:rsid w:val="00C175A6"/>
    <w:rsid w:val="00C2301F"/>
    <w:rsid w:val="00C24E0F"/>
    <w:rsid w:val="00C2514D"/>
    <w:rsid w:val="00C2687F"/>
    <w:rsid w:val="00C26A07"/>
    <w:rsid w:val="00C3032E"/>
    <w:rsid w:val="00C36362"/>
    <w:rsid w:val="00C3666F"/>
    <w:rsid w:val="00C37312"/>
    <w:rsid w:val="00C37879"/>
    <w:rsid w:val="00C43960"/>
    <w:rsid w:val="00C43C6F"/>
    <w:rsid w:val="00C4430E"/>
    <w:rsid w:val="00C45131"/>
    <w:rsid w:val="00C45370"/>
    <w:rsid w:val="00C45D9C"/>
    <w:rsid w:val="00C467D1"/>
    <w:rsid w:val="00C46876"/>
    <w:rsid w:val="00C46E69"/>
    <w:rsid w:val="00C46FE6"/>
    <w:rsid w:val="00C53AAB"/>
    <w:rsid w:val="00C555DB"/>
    <w:rsid w:val="00C5633D"/>
    <w:rsid w:val="00C61189"/>
    <w:rsid w:val="00C725EB"/>
    <w:rsid w:val="00C738D5"/>
    <w:rsid w:val="00C7401C"/>
    <w:rsid w:val="00C7519E"/>
    <w:rsid w:val="00C77A72"/>
    <w:rsid w:val="00C81410"/>
    <w:rsid w:val="00C8185F"/>
    <w:rsid w:val="00C8431D"/>
    <w:rsid w:val="00C84F6F"/>
    <w:rsid w:val="00C87C21"/>
    <w:rsid w:val="00C91152"/>
    <w:rsid w:val="00C9157B"/>
    <w:rsid w:val="00C92512"/>
    <w:rsid w:val="00C9513B"/>
    <w:rsid w:val="00C96FF1"/>
    <w:rsid w:val="00CA0314"/>
    <w:rsid w:val="00CA0758"/>
    <w:rsid w:val="00CA0D49"/>
    <w:rsid w:val="00CA4793"/>
    <w:rsid w:val="00CA5071"/>
    <w:rsid w:val="00CA52CF"/>
    <w:rsid w:val="00CB5AD0"/>
    <w:rsid w:val="00CB706F"/>
    <w:rsid w:val="00CC027D"/>
    <w:rsid w:val="00CC07DB"/>
    <w:rsid w:val="00CC0835"/>
    <w:rsid w:val="00CC1DDA"/>
    <w:rsid w:val="00CC2886"/>
    <w:rsid w:val="00CC2C39"/>
    <w:rsid w:val="00CC6256"/>
    <w:rsid w:val="00CC683D"/>
    <w:rsid w:val="00CC7FA9"/>
    <w:rsid w:val="00CD3761"/>
    <w:rsid w:val="00CD75B1"/>
    <w:rsid w:val="00CE2DD2"/>
    <w:rsid w:val="00CE30A0"/>
    <w:rsid w:val="00CE5538"/>
    <w:rsid w:val="00CE6AFC"/>
    <w:rsid w:val="00CF7235"/>
    <w:rsid w:val="00CF7EF1"/>
    <w:rsid w:val="00D03AAB"/>
    <w:rsid w:val="00D06FDE"/>
    <w:rsid w:val="00D10782"/>
    <w:rsid w:val="00D114DC"/>
    <w:rsid w:val="00D1198D"/>
    <w:rsid w:val="00D12AAF"/>
    <w:rsid w:val="00D213ED"/>
    <w:rsid w:val="00D2201A"/>
    <w:rsid w:val="00D235D9"/>
    <w:rsid w:val="00D251C1"/>
    <w:rsid w:val="00D25E41"/>
    <w:rsid w:val="00D25EEC"/>
    <w:rsid w:val="00D27898"/>
    <w:rsid w:val="00D3011F"/>
    <w:rsid w:val="00D302D9"/>
    <w:rsid w:val="00D3094B"/>
    <w:rsid w:val="00D30C09"/>
    <w:rsid w:val="00D31018"/>
    <w:rsid w:val="00D31A7B"/>
    <w:rsid w:val="00D32B2C"/>
    <w:rsid w:val="00D32B77"/>
    <w:rsid w:val="00D32F3B"/>
    <w:rsid w:val="00D3409A"/>
    <w:rsid w:val="00D34870"/>
    <w:rsid w:val="00D4248A"/>
    <w:rsid w:val="00D441B7"/>
    <w:rsid w:val="00D46657"/>
    <w:rsid w:val="00D46BB4"/>
    <w:rsid w:val="00D47694"/>
    <w:rsid w:val="00D53E49"/>
    <w:rsid w:val="00D53EF5"/>
    <w:rsid w:val="00D53F2E"/>
    <w:rsid w:val="00D54434"/>
    <w:rsid w:val="00D54A58"/>
    <w:rsid w:val="00D55480"/>
    <w:rsid w:val="00D5661E"/>
    <w:rsid w:val="00D5678B"/>
    <w:rsid w:val="00D57178"/>
    <w:rsid w:val="00D57CF2"/>
    <w:rsid w:val="00D60431"/>
    <w:rsid w:val="00D6044C"/>
    <w:rsid w:val="00D61915"/>
    <w:rsid w:val="00D628B2"/>
    <w:rsid w:val="00D63610"/>
    <w:rsid w:val="00D64A13"/>
    <w:rsid w:val="00D65C83"/>
    <w:rsid w:val="00D70E54"/>
    <w:rsid w:val="00D71199"/>
    <w:rsid w:val="00D738FD"/>
    <w:rsid w:val="00D84587"/>
    <w:rsid w:val="00D857B9"/>
    <w:rsid w:val="00D8662C"/>
    <w:rsid w:val="00D86A6B"/>
    <w:rsid w:val="00D9174A"/>
    <w:rsid w:val="00D91B68"/>
    <w:rsid w:val="00D91EC4"/>
    <w:rsid w:val="00D92513"/>
    <w:rsid w:val="00D93761"/>
    <w:rsid w:val="00DA2170"/>
    <w:rsid w:val="00DA7867"/>
    <w:rsid w:val="00DB0322"/>
    <w:rsid w:val="00DB794D"/>
    <w:rsid w:val="00DC1820"/>
    <w:rsid w:val="00DC555D"/>
    <w:rsid w:val="00DC585D"/>
    <w:rsid w:val="00DD3384"/>
    <w:rsid w:val="00DD3CB4"/>
    <w:rsid w:val="00DD4AF7"/>
    <w:rsid w:val="00DD647B"/>
    <w:rsid w:val="00DE0041"/>
    <w:rsid w:val="00DE1DA5"/>
    <w:rsid w:val="00DE3573"/>
    <w:rsid w:val="00DE3F07"/>
    <w:rsid w:val="00DE6EA6"/>
    <w:rsid w:val="00DE78C9"/>
    <w:rsid w:val="00DF06AB"/>
    <w:rsid w:val="00DF06AF"/>
    <w:rsid w:val="00DF2C81"/>
    <w:rsid w:val="00DF384A"/>
    <w:rsid w:val="00DF39CB"/>
    <w:rsid w:val="00DF4157"/>
    <w:rsid w:val="00DF6323"/>
    <w:rsid w:val="00E03685"/>
    <w:rsid w:val="00E04558"/>
    <w:rsid w:val="00E04A5E"/>
    <w:rsid w:val="00E062A0"/>
    <w:rsid w:val="00E07465"/>
    <w:rsid w:val="00E121A7"/>
    <w:rsid w:val="00E15305"/>
    <w:rsid w:val="00E20167"/>
    <w:rsid w:val="00E2039D"/>
    <w:rsid w:val="00E20732"/>
    <w:rsid w:val="00E21FAB"/>
    <w:rsid w:val="00E224D1"/>
    <w:rsid w:val="00E23868"/>
    <w:rsid w:val="00E254C9"/>
    <w:rsid w:val="00E26A8D"/>
    <w:rsid w:val="00E30EAC"/>
    <w:rsid w:val="00E30ED0"/>
    <w:rsid w:val="00E31741"/>
    <w:rsid w:val="00E31A6E"/>
    <w:rsid w:val="00E32CD6"/>
    <w:rsid w:val="00E33512"/>
    <w:rsid w:val="00E36962"/>
    <w:rsid w:val="00E37E75"/>
    <w:rsid w:val="00E403C2"/>
    <w:rsid w:val="00E41C2F"/>
    <w:rsid w:val="00E41E58"/>
    <w:rsid w:val="00E43509"/>
    <w:rsid w:val="00E43A59"/>
    <w:rsid w:val="00E43AED"/>
    <w:rsid w:val="00E4529B"/>
    <w:rsid w:val="00E45FC7"/>
    <w:rsid w:val="00E46BCE"/>
    <w:rsid w:val="00E522D1"/>
    <w:rsid w:val="00E5456D"/>
    <w:rsid w:val="00E54DC2"/>
    <w:rsid w:val="00E54F8A"/>
    <w:rsid w:val="00E571EC"/>
    <w:rsid w:val="00E60124"/>
    <w:rsid w:val="00E602C6"/>
    <w:rsid w:val="00E63F27"/>
    <w:rsid w:val="00E709F4"/>
    <w:rsid w:val="00E724DB"/>
    <w:rsid w:val="00E74D59"/>
    <w:rsid w:val="00E7565B"/>
    <w:rsid w:val="00E86C68"/>
    <w:rsid w:val="00E90AA5"/>
    <w:rsid w:val="00E90D92"/>
    <w:rsid w:val="00E95E4E"/>
    <w:rsid w:val="00E968F6"/>
    <w:rsid w:val="00EA298B"/>
    <w:rsid w:val="00EA2C81"/>
    <w:rsid w:val="00EA76D9"/>
    <w:rsid w:val="00EB1D97"/>
    <w:rsid w:val="00EB1E68"/>
    <w:rsid w:val="00EB34A3"/>
    <w:rsid w:val="00EB3C11"/>
    <w:rsid w:val="00EB798D"/>
    <w:rsid w:val="00EB7ABC"/>
    <w:rsid w:val="00EB7D0D"/>
    <w:rsid w:val="00EC0771"/>
    <w:rsid w:val="00EC1285"/>
    <w:rsid w:val="00EC4D24"/>
    <w:rsid w:val="00ED1DD3"/>
    <w:rsid w:val="00ED1E5A"/>
    <w:rsid w:val="00ED230B"/>
    <w:rsid w:val="00ED2E6A"/>
    <w:rsid w:val="00EE0C40"/>
    <w:rsid w:val="00EE1578"/>
    <w:rsid w:val="00EE253A"/>
    <w:rsid w:val="00EE371E"/>
    <w:rsid w:val="00EE4087"/>
    <w:rsid w:val="00EE5BDD"/>
    <w:rsid w:val="00EE7281"/>
    <w:rsid w:val="00EE7587"/>
    <w:rsid w:val="00EF17D5"/>
    <w:rsid w:val="00EF4307"/>
    <w:rsid w:val="00EF435A"/>
    <w:rsid w:val="00EF49A1"/>
    <w:rsid w:val="00EF4C2B"/>
    <w:rsid w:val="00EF5CD9"/>
    <w:rsid w:val="00EF63B3"/>
    <w:rsid w:val="00EF7B83"/>
    <w:rsid w:val="00EF7ED6"/>
    <w:rsid w:val="00F011B4"/>
    <w:rsid w:val="00F01217"/>
    <w:rsid w:val="00F01456"/>
    <w:rsid w:val="00F058FB"/>
    <w:rsid w:val="00F065D3"/>
    <w:rsid w:val="00F10538"/>
    <w:rsid w:val="00F10AF7"/>
    <w:rsid w:val="00F11121"/>
    <w:rsid w:val="00F11FA8"/>
    <w:rsid w:val="00F1292C"/>
    <w:rsid w:val="00F14C2B"/>
    <w:rsid w:val="00F15A79"/>
    <w:rsid w:val="00F17A38"/>
    <w:rsid w:val="00F23D4C"/>
    <w:rsid w:val="00F24C4B"/>
    <w:rsid w:val="00F25595"/>
    <w:rsid w:val="00F263E6"/>
    <w:rsid w:val="00F31AA6"/>
    <w:rsid w:val="00F3201D"/>
    <w:rsid w:val="00F3228D"/>
    <w:rsid w:val="00F3230C"/>
    <w:rsid w:val="00F33B55"/>
    <w:rsid w:val="00F35850"/>
    <w:rsid w:val="00F37979"/>
    <w:rsid w:val="00F407C6"/>
    <w:rsid w:val="00F41CD8"/>
    <w:rsid w:val="00F4542A"/>
    <w:rsid w:val="00F458D3"/>
    <w:rsid w:val="00F46F7F"/>
    <w:rsid w:val="00F47C51"/>
    <w:rsid w:val="00F54872"/>
    <w:rsid w:val="00F552F4"/>
    <w:rsid w:val="00F55BA3"/>
    <w:rsid w:val="00F56B77"/>
    <w:rsid w:val="00F601D4"/>
    <w:rsid w:val="00F6732C"/>
    <w:rsid w:val="00F67D16"/>
    <w:rsid w:val="00F72617"/>
    <w:rsid w:val="00F72B19"/>
    <w:rsid w:val="00F742C9"/>
    <w:rsid w:val="00F75C54"/>
    <w:rsid w:val="00F770A8"/>
    <w:rsid w:val="00F775DA"/>
    <w:rsid w:val="00F779C5"/>
    <w:rsid w:val="00F84C8F"/>
    <w:rsid w:val="00F855F4"/>
    <w:rsid w:val="00F91FB9"/>
    <w:rsid w:val="00F924F3"/>
    <w:rsid w:val="00F9710A"/>
    <w:rsid w:val="00FA030F"/>
    <w:rsid w:val="00FA0B41"/>
    <w:rsid w:val="00FA1885"/>
    <w:rsid w:val="00FA20F3"/>
    <w:rsid w:val="00FA2563"/>
    <w:rsid w:val="00FA2DDE"/>
    <w:rsid w:val="00FA308D"/>
    <w:rsid w:val="00FA4BD0"/>
    <w:rsid w:val="00FA51BE"/>
    <w:rsid w:val="00FA651E"/>
    <w:rsid w:val="00FA6A23"/>
    <w:rsid w:val="00FA6B8D"/>
    <w:rsid w:val="00FA744C"/>
    <w:rsid w:val="00FA7F53"/>
    <w:rsid w:val="00FB0AE1"/>
    <w:rsid w:val="00FB486F"/>
    <w:rsid w:val="00FB4A4D"/>
    <w:rsid w:val="00FB59BB"/>
    <w:rsid w:val="00FC077A"/>
    <w:rsid w:val="00FC15F6"/>
    <w:rsid w:val="00FC4688"/>
    <w:rsid w:val="00FC4D3F"/>
    <w:rsid w:val="00FC7200"/>
    <w:rsid w:val="00FC7584"/>
    <w:rsid w:val="00FC7DE4"/>
    <w:rsid w:val="00FD076B"/>
    <w:rsid w:val="00FD0CA6"/>
    <w:rsid w:val="00FD0FD2"/>
    <w:rsid w:val="00FD14A6"/>
    <w:rsid w:val="00FD2C97"/>
    <w:rsid w:val="00FD6AFD"/>
    <w:rsid w:val="00FD727C"/>
    <w:rsid w:val="00FD7F3A"/>
    <w:rsid w:val="00FE1C28"/>
    <w:rsid w:val="00FE20BC"/>
    <w:rsid w:val="00FE2E82"/>
    <w:rsid w:val="00FE4322"/>
    <w:rsid w:val="00FE4B4F"/>
    <w:rsid w:val="00FE4C12"/>
    <w:rsid w:val="00FE4F09"/>
    <w:rsid w:val="00FE6CB5"/>
    <w:rsid w:val="00FE7025"/>
    <w:rsid w:val="00FF2C0F"/>
    <w:rsid w:val="00FF2D28"/>
    <w:rsid w:val="00FF2F8C"/>
    <w:rsid w:val="00FF7EC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F15A79"/>
    <w:pPr>
      <w:ind w:left="720"/>
      <w:contextualSpacing/>
    </w:pPr>
  </w:style>
  <w:style w:type="character" w:styleId="PlaceholderText">
    <w:name w:val="Placeholder Text"/>
    <w:basedOn w:val="DefaultParagraphFont"/>
    <w:uiPriority w:val="99"/>
    <w:semiHidden/>
    <w:rsid w:val="00F15A79"/>
    <w:rPr>
      <w:color w:val="808080"/>
    </w:rPr>
  </w:style>
  <w:style w:type="paragraph" w:customStyle="1" w:styleId="EndNoteBibliographyTitle">
    <w:name w:val="EndNote Bibliography Title"/>
    <w:basedOn w:val="Normal"/>
    <w:link w:val="EndNoteBibliographyTitle0"/>
    <w:rsid w:val="00404172"/>
    <w:pPr>
      <w:jc w:val="center"/>
    </w:pPr>
    <w:rPr>
      <w:noProof/>
    </w:rPr>
  </w:style>
  <w:style w:type="character" w:customStyle="1" w:styleId="EndNoteBibliographyTitle0">
    <w:name w:val="EndNote Bibliography Title 字元"/>
    <w:basedOn w:val="DefaultParagraphFont"/>
    <w:link w:val="EndNoteBibliographyTitle"/>
    <w:rsid w:val="00404172"/>
    <w:rPr>
      <w:noProof/>
    </w:rPr>
  </w:style>
  <w:style w:type="paragraph" w:customStyle="1" w:styleId="EndNoteBibliography">
    <w:name w:val="EndNote Bibliography"/>
    <w:basedOn w:val="Normal"/>
    <w:link w:val="EndNoteBibliography0"/>
    <w:rsid w:val="00404172"/>
    <w:rPr>
      <w:noProof/>
    </w:rPr>
  </w:style>
  <w:style w:type="character" w:customStyle="1" w:styleId="EndNoteBibliography0">
    <w:name w:val="EndNote Bibliography 字元"/>
    <w:basedOn w:val="DefaultParagraphFont"/>
    <w:link w:val="EndNoteBibliography"/>
    <w:rsid w:val="00404172"/>
    <w:rPr>
      <w:noProof/>
    </w:rPr>
  </w:style>
  <w:style w:type="table" w:styleId="TableGrid">
    <w:name w:val="Table Grid"/>
    <w:basedOn w:val="TableNormal"/>
    <w:uiPriority w:val="39"/>
    <w:rsid w:val="00BE2CB1"/>
    <w:pPr>
      <w:widowControl/>
      <w:jc w:val="left"/>
    </w:pPr>
    <w:rPr>
      <w:rFonts w:asciiTheme="minorHAnsi" w:eastAsiaTheme="minorEastAsia" w:hAnsiTheme="minorHAnsi" w:cstheme="minorBidi"/>
      <w:sz w:val="22"/>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D076B"/>
    <w:pPr>
      <w:widowControl/>
      <w:spacing w:before="100" w:beforeAutospacing="1" w:after="100" w:afterAutospacing="1"/>
      <w:jc w:val="left"/>
    </w:pPr>
    <w:rPr>
      <w:rFonts w:ascii="Times New Roman" w:eastAsia="Times New Roman" w:hAnsi="Times New Roman" w:cs="Times New Roman"/>
      <w:lang w:val="en-GB" w:eastAsia="zh-TW"/>
    </w:rPr>
  </w:style>
  <w:style w:type="character" w:customStyle="1" w:styleId="normaltextrun">
    <w:name w:val="normaltextrun"/>
    <w:basedOn w:val="DefaultParagraphFont"/>
    <w:rsid w:val="00C738D5"/>
  </w:style>
  <w:style w:type="character" w:customStyle="1" w:styleId="eop">
    <w:name w:val="eop"/>
    <w:basedOn w:val="DefaultParagraphFont"/>
    <w:rsid w:val="00C738D5"/>
  </w:style>
  <w:style w:type="paragraph" w:styleId="BalloonText">
    <w:name w:val="Balloon Text"/>
    <w:basedOn w:val="Normal"/>
    <w:link w:val="BalloonTextChar"/>
    <w:uiPriority w:val="99"/>
    <w:semiHidden/>
    <w:unhideWhenUsed/>
    <w:rsid w:val="003A2A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A04"/>
    <w:rPr>
      <w:rFonts w:ascii="Segoe UI" w:hAnsi="Segoe UI" w:cs="Segoe UI"/>
      <w:sz w:val="18"/>
      <w:szCs w:val="18"/>
    </w:rPr>
  </w:style>
  <w:style w:type="character" w:styleId="CommentReference">
    <w:name w:val="annotation reference"/>
    <w:basedOn w:val="DefaultParagraphFont"/>
    <w:uiPriority w:val="99"/>
    <w:semiHidden/>
    <w:unhideWhenUsed/>
    <w:rsid w:val="00DC555D"/>
    <w:rPr>
      <w:sz w:val="16"/>
      <w:szCs w:val="16"/>
    </w:rPr>
  </w:style>
  <w:style w:type="paragraph" w:styleId="CommentText">
    <w:name w:val="annotation text"/>
    <w:basedOn w:val="Normal"/>
    <w:link w:val="CommentTextChar"/>
    <w:uiPriority w:val="99"/>
    <w:semiHidden/>
    <w:unhideWhenUsed/>
    <w:rsid w:val="00DC555D"/>
    <w:rPr>
      <w:sz w:val="20"/>
      <w:szCs w:val="20"/>
    </w:rPr>
  </w:style>
  <w:style w:type="character" w:customStyle="1" w:styleId="CommentTextChar">
    <w:name w:val="Comment Text Char"/>
    <w:basedOn w:val="DefaultParagraphFont"/>
    <w:link w:val="CommentText"/>
    <w:uiPriority w:val="99"/>
    <w:semiHidden/>
    <w:rsid w:val="00DC555D"/>
    <w:rPr>
      <w:sz w:val="20"/>
      <w:szCs w:val="20"/>
    </w:rPr>
  </w:style>
  <w:style w:type="paragraph" w:styleId="CommentSubject">
    <w:name w:val="annotation subject"/>
    <w:basedOn w:val="CommentText"/>
    <w:next w:val="CommentText"/>
    <w:link w:val="CommentSubjectChar"/>
    <w:uiPriority w:val="99"/>
    <w:semiHidden/>
    <w:unhideWhenUsed/>
    <w:rsid w:val="00DC555D"/>
    <w:rPr>
      <w:b/>
      <w:bCs/>
    </w:rPr>
  </w:style>
  <w:style w:type="character" w:customStyle="1" w:styleId="CommentSubjectChar">
    <w:name w:val="Comment Subject Char"/>
    <w:basedOn w:val="CommentTextChar"/>
    <w:link w:val="CommentSubject"/>
    <w:uiPriority w:val="99"/>
    <w:semiHidden/>
    <w:rsid w:val="00DC555D"/>
    <w:rPr>
      <w:b/>
      <w:bCs/>
      <w:sz w:val="20"/>
      <w:szCs w:val="20"/>
    </w:rPr>
  </w:style>
  <w:style w:type="character" w:styleId="LineNumber">
    <w:name w:val="line number"/>
    <w:basedOn w:val="DefaultParagraphFont"/>
    <w:uiPriority w:val="99"/>
    <w:semiHidden/>
    <w:unhideWhenUsed/>
    <w:rsid w:val="00BD51DD"/>
  </w:style>
  <w:style w:type="paragraph" w:styleId="Footer">
    <w:name w:val="footer"/>
    <w:basedOn w:val="Normal"/>
    <w:link w:val="FooterChar"/>
    <w:uiPriority w:val="99"/>
    <w:unhideWhenUsed/>
    <w:rsid w:val="00803B49"/>
    <w:pPr>
      <w:tabs>
        <w:tab w:val="center" w:pos="4320"/>
        <w:tab w:val="right" w:pos="8640"/>
      </w:tabs>
    </w:pPr>
  </w:style>
  <w:style w:type="character" w:customStyle="1" w:styleId="FooterChar">
    <w:name w:val="Footer Char"/>
    <w:basedOn w:val="DefaultParagraphFont"/>
    <w:link w:val="Footer"/>
    <w:uiPriority w:val="99"/>
    <w:rsid w:val="00803B49"/>
  </w:style>
  <w:style w:type="character" w:customStyle="1" w:styleId="1">
    <w:name w:val="未解析的提及1"/>
    <w:basedOn w:val="DefaultParagraphFont"/>
    <w:uiPriority w:val="99"/>
    <w:semiHidden/>
    <w:unhideWhenUsed/>
    <w:rsid w:val="00803B49"/>
    <w:rPr>
      <w:color w:val="605E5C"/>
      <w:shd w:val="clear" w:color="auto" w:fill="E1DFDD"/>
    </w:rPr>
  </w:style>
  <w:style w:type="paragraph" w:styleId="Revision">
    <w:name w:val="Revision"/>
    <w:hidden/>
    <w:uiPriority w:val="99"/>
    <w:semiHidden/>
    <w:rsid w:val="001562EC"/>
    <w:pPr>
      <w:widowControl/>
      <w:jc w:val="left"/>
    </w:pPr>
  </w:style>
  <w:style w:type="character" w:customStyle="1" w:styleId="2">
    <w:name w:val="未解析的提及2"/>
    <w:basedOn w:val="DefaultParagraphFont"/>
    <w:uiPriority w:val="99"/>
    <w:semiHidden/>
    <w:unhideWhenUsed/>
    <w:rsid w:val="007C7DFF"/>
    <w:rPr>
      <w:color w:val="605E5C"/>
      <w:shd w:val="clear" w:color="auto" w:fill="E1DFDD"/>
    </w:rPr>
  </w:style>
  <w:style w:type="paragraph" w:styleId="Header">
    <w:name w:val="header"/>
    <w:basedOn w:val="Normal"/>
    <w:link w:val="HeaderChar"/>
    <w:uiPriority w:val="99"/>
    <w:semiHidden/>
    <w:unhideWhenUsed/>
    <w:rsid w:val="0066549F"/>
    <w:pPr>
      <w:tabs>
        <w:tab w:val="center" w:pos="4513"/>
        <w:tab w:val="right" w:pos="9026"/>
      </w:tabs>
    </w:pPr>
  </w:style>
  <w:style w:type="character" w:customStyle="1" w:styleId="HeaderChar">
    <w:name w:val="Header Char"/>
    <w:basedOn w:val="DefaultParagraphFont"/>
    <w:link w:val="Header"/>
    <w:uiPriority w:val="99"/>
    <w:semiHidden/>
    <w:rsid w:val="0066549F"/>
  </w:style>
  <w:style w:type="character" w:customStyle="1" w:styleId="3">
    <w:name w:val="未解析的提及3"/>
    <w:basedOn w:val="DefaultParagraphFont"/>
    <w:uiPriority w:val="99"/>
    <w:semiHidden/>
    <w:unhideWhenUsed/>
    <w:rsid w:val="00981110"/>
    <w:rPr>
      <w:color w:val="605E5C"/>
      <w:shd w:val="clear" w:color="auto" w:fill="E1DFDD"/>
    </w:rPr>
  </w:style>
  <w:style w:type="character" w:customStyle="1" w:styleId="UnresolvedMention2">
    <w:name w:val="Unresolved Mention2"/>
    <w:basedOn w:val="DefaultParagraphFont"/>
    <w:uiPriority w:val="99"/>
    <w:semiHidden/>
    <w:unhideWhenUsed/>
    <w:rsid w:val="00514605"/>
    <w:rPr>
      <w:color w:val="605E5C"/>
      <w:shd w:val="clear" w:color="auto" w:fill="E1DFDD"/>
    </w:rPr>
  </w:style>
  <w:style w:type="character" w:styleId="UnresolvedMention">
    <w:name w:val="Unresolved Mention"/>
    <w:basedOn w:val="DefaultParagraphFont"/>
    <w:uiPriority w:val="99"/>
    <w:semiHidden/>
    <w:unhideWhenUsed/>
    <w:rsid w:val="008144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520569">
      <w:bodyDiv w:val="1"/>
      <w:marLeft w:val="0"/>
      <w:marRight w:val="0"/>
      <w:marTop w:val="0"/>
      <w:marBottom w:val="0"/>
      <w:divBdr>
        <w:top w:val="none" w:sz="0" w:space="0" w:color="auto"/>
        <w:left w:val="none" w:sz="0" w:space="0" w:color="auto"/>
        <w:bottom w:val="none" w:sz="0" w:space="0" w:color="auto"/>
        <w:right w:val="none" w:sz="0" w:space="0" w:color="auto"/>
      </w:divBdr>
      <w:divsChild>
        <w:div w:id="1743989149">
          <w:marLeft w:val="75"/>
          <w:marRight w:val="75"/>
          <w:marTop w:val="75"/>
          <w:marBottom w:val="75"/>
          <w:divBdr>
            <w:top w:val="none" w:sz="0" w:space="0" w:color="auto"/>
            <w:left w:val="none" w:sz="0" w:space="0" w:color="auto"/>
            <w:bottom w:val="none" w:sz="0" w:space="0" w:color="auto"/>
            <w:right w:val="none" w:sz="0" w:space="0" w:color="auto"/>
          </w:divBdr>
        </w:div>
      </w:divsChild>
    </w:div>
    <w:div w:id="1305427452">
      <w:bodyDiv w:val="1"/>
      <w:marLeft w:val="0"/>
      <w:marRight w:val="0"/>
      <w:marTop w:val="0"/>
      <w:marBottom w:val="0"/>
      <w:divBdr>
        <w:top w:val="none" w:sz="0" w:space="0" w:color="auto"/>
        <w:left w:val="none" w:sz="0" w:space="0" w:color="auto"/>
        <w:bottom w:val="none" w:sz="0" w:space="0" w:color="auto"/>
        <w:right w:val="none" w:sz="0" w:space="0" w:color="auto"/>
      </w:divBdr>
      <w:divsChild>
        <w:div w:id="703099023">
          <w:marLeft w:val="0"/>
          <w:marRight w:val="0"/>
          <w:marTop w:val="0"/>
          <w:marBottom w:val="0"/>
          <w:divBdr>
            <w:top w:val="none" w:sz="0" w:space="0" w:color="auto"/>
            <w:left w:val="none" w:sz="0" w:space="0" w:color="auto"/>
            <w:bottom w:val="none" w:sz="0" w:space="0" w:color="auto"/>
            <w:right w:val="none" w:sz="0" w:space="0" w:color="auto"/>
          </w:divBdr>
          <w:divsChild>
            <w:div w:id="10982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831862">
      <w:bodyDiv w:val="1"/>
      <w:marLeft w:val="0"/>
      <w:marRight w:val="0"/>
      <w:marTop w:val="0"/>
      <w:marBottom w:val="0"/>
      <w:divBdr>
        <w:top w:val="none" w:sz="0" w:space="0" w:color="auto"/>
        <w:left w:val="none" w:sz="0" w:space="0" w:color="auto"/>
        <w:bottom w:val="none" w:sz="0" w:space="0" w:color="auto"/>
        <w:right w:val="none" w:sz="0" w:space="0" w:color="auto"/>
      </w:divBdr>
    </w:div>
    <w:div w:id="21294240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fen.chang@lumistar.com.tw" TargetMode="External"/><Relationship Id="rId13" Type="http://schemas.openxmlformats.org/officeDocument/2006/relationships/hyperlink" Target="mailto:d06443003@ntu.edu.tw"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jhchang@nexel.co.kr" TargetMode="External"/><Relationship Id="rId17" Type="http://schemas.openxmlformats.org/officeDocument/2006/relationships/hyperlink" Target="mailto:yu-fen.chang@lumistar.com.tw"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matthewdaniels@doctors.org.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n-wen.chung@lumistar.com.tw"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chenwenpin@ntu.edu.tw" TargetMode="External"/><Relationship Id="rId23" Type="http://schemas.openxmlformats.org/officeDocument/2006/relationships/footer" Target="footer3.xml"/><Relationship Id="rId10" Type="http://schemas.openxmlformats.org/officeDocument/2006/relationships/hyperlink" Target="mailto:chih-chuan.su@lumistar.com.tw"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wan-chi.su@lumistar.com.tw" TargetMode="External"/><Relationship Id="rId14" Type="http://schemas.openxmlformats.org/officeDocument/2006/relationships/hyperlink" Target="mailto:ellen611095@gmail.com"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C476B-8418-40B3-AED9-227B5E596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893</Words>
  <Characters>4499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7-31T05:54:00Z</cp:lastPrinted>
  <dcterms:created xsi:type="dcterms:W3CDTF">2021-12-15T20:31:00Z</dcterms:created>
  <dcterms:modified xsi:type="dcterms:W3CDTF">2021-12-15T20:43:00Z</dcterms:modified>
</cp:coreProperties>
</file>